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694C" w:rsidRDefault="0066694C" w:rsidP="001E5B53">
      <w:pPr>
        <w:jc w:val="center"/>
        <w:rPr>
          <w:rFonts w:ascii="Times New Roman" w:hAnsi="Times New Roman" w:cs="Times New Roman"/>
          <w:sz w:val="36"/>
          <w:szCs w:val="24"/>
        </w:rPr>
      </w:pPr>
    </w:p>
    <w:p w:rsidR="00C63BD1" w:rsidRPr="001E5B53" w:rsidRDefault="001E5B53" w:rsidP="001E5B53">
      <w:pPr>
        <w:jc w:val="center"/>
        <w:rPr>
          <w:rFonts w:ascii="Times New Roman" w:hAnsi="Times New Roman" w:cs="Times New Roman"/>
          <w:sz w:val="36"/>
          <w:szCs w:val="24"/>
        </w:rPr>
      </w:pPr>
      <w:r w:rsidRPr="001E5B53">
        <w:rPr>
          <w:rFonts w:ascii="Times New Roman" w:hAnsi="Times New Roman" w:cs="Times New Roman"/>
          <w:sz w:val="36"/>
          <w:szCs w:val="24"/>
        </w:rPr>
        <w:t>Automatic Sleep Stage Scoring through single channel EEG data</w:t>
      </w:r>
    </w:p>
    <w:p w:rsidR="001E5B53" w:rsidRPr="001E5B53" w:rsidRDefault="001E5B53" w:rsidP="001E5B53">
      <w:pPr>
        <w:jc w:val="center"/>
        <w:rPr>
          <w:rFonts w:ascii="Times New Roman" w:hAnsi="Times New Roman" w:cs="Times New Roman"/>
          <w:sz w:val="36"/>
          <w:szCs w:val="24"/>
        </w:rPr>
      </w:pPr>
    </w:p>
    <w:p w:rsidR="001E5B53" w:rsidRPr="001E5B53" w:rsidRDefault="001E5B53" w:rsidP="001E5B53">
      <w:pPr>
        <w:jc w:val="center"/>
        <w:rPr>
          <w:rFonts w:ascii="Times New Roman" w:hAnsi="Times New Roman" w:cs="Times New Roman"/>
          <w:sz w:val="36"/>
          <w:szCs w:val="24"/>
        </w:rPr>
      </w:pPr>
    </w:p>
    <w:p w:rsidR="001E5B53" w:rsidRPr="001E5B53" w:rsidRDefault="001E5B53" w:rsidP="001E5B53">
      <w:pPr>
        <w:jc w:val="center"/>
        <w:rPr>
          <w:rFonts w:ascii="Times New Roman" w:hAnsi="Times New Roman" w:cs="Times New Roman"/>
          <w:sz w:val="24"/>
          <w:szCs w:val="24"/>
        </w:rPr>
      </w:pPr>
      <w:r w:rsidRPr="001E5B53">
        <w:rPr>
          <w:rFonts w:ascii="Times New Roman" w:hAnsi="Times New Roman" w:cs="Times New Roman"/>
          <w:sz w:val="24"/>
          <w:szCs w:val="24"/>
        </w:rPr>
        <w:t>by</w:t>
      </w:r>
    </w:p>
    <w:p w:rsidR="001E5B53" w:rsidRPr="001E5B53" w:rsidRDefault="001E5B53" w:rsidP="001E5B53">
      <w:pPr>
        <w:jc w:val="center"/>
        <w:rPr>
          <w:rFonts w:ascii="Times New Roman" w:hAnsi="Times New Roman" w:cs="Times New Roman"/>
          <w:sz w:val="28"/>
          <w:szCs w:val="24"/>
        </w:rPr>
      </w:pPr>
      <w:r w:rsidRPr="001E5B53">
        <w:rPr>
          <w:rFonts w:ascii="Times New Roman" w:hAnsi="Times New Roman" w:cs="Times New Roman"/>
          <w:sz w:val="32"/>
          <w:szCs w:val="24"/>
        </w:rPr>
        <w:t>Martin Sofroniev</w:t>
      </w:r>
    </w:p>
    <w:p w:rsidR="001E5B53" w:rsidRPr="001E5B53" w:rsidRDefault="001E5B53" w:rsidP="001E5B53">
      <w:pPr>
        <w:jc w:val="center"/>
        <w:rPr>
          <w:rFonts w:ascii="Times New Roman" w:hAnsi="Times New Roman" w:cs="Times New Roman"/>
          <w:sz w:val="24"/>
          <w:szCs w:val="24"/>
        </w:rPr>
      </w:pPr>
    </w:p>
    <w:p w:rsidR="001E5B53" w:rsidRPr="001E5B53" w:rsidRDefault="001E5B53" w:rsidP="001E5B53">
      <w:pPr>
        <w:jc w:val="center"/>
        <w:rPr>
          <w:rFonts w:ascii="Times New Roman" w:hAnsi="Times New Roman" w:cs="Times New Roman"/>
          <w:sz w:val="24"/>
          <w:szCs w:val="24"/>
        </w:rPr>
      </w:pPr>
    </w:p>
    <w:p w:rsidR="001E5B53" w:rsidRPr="001E5B53" w:rsidRDefault="001E5B53" w:rsidP="001E5B53">
      <w:pPr>
        <w:jc w:val="center"/>
        <w:rPr>
          <w:rFonts w:ascii="Times New Roman" w:hAnsi="Times New Roman" w:cs="Times New Roman"/>
          <w:sz w:val="24"/>
          <w:szCs w:val="24"/>
        </w:rPr>
      </w:pPr>
    </w:p>
    <w:p w:rsidR="001E5B53" w:rsidRPr="001E5B53" w:rsidRDefault="001E5B53" w:rsidP="001E5B53">
      <w:pPr>
        <w:jc w:val="center"/>
        <w:rPr>
          <w:rFonts w:ascii="Times New Roman" w:hAnsi="Times New Roman" w:cs="Times New Roman"/>
          <w:sz w:val="36"/>
          <w:szCs w:val="24"/>
        </w:rPr>
      </w:pPr>
      <w:r w:rsidRPr="001E5B53">
        <w:rPr>
          <w:rFonts w:ascii="Times New Roman" w:hAnsi="Times New Roman" w:cs="Times New Roman"/>
          <w:sz w:val="36"/>
          <w:szCs w:val="24"/>
        </w:rPr>
        <w:t>GRADUATION REPORT</w:t>
      </w:r>
    </w:p>
    <w:p w:rsidR="001E5B53" w:rsidRPr="001E5B53" w:rsidRDefault="001E5B53" w:rsidP="001E5B53">
      <w:pPr>
        <w:jc w:val="center"/>
        <w:rPr>
          <w:rFonts w:ascii="Times New Roman" w:hAnsi="Times New Roman" w:cs="Times New Roman"/>
          <w:sz w:val="24"/>
          <w:szCs w:val="24"/>
        </w:rPr>
      </w:pPr>
    </w:p>
    <w:p w:rsidR="001E5B53" w:rsidRPr="001E5B53" w:rsidRDefault="001E5B53" w:rsidP="001E5B53">
      <w:pPr>
        <w:jc w:val="center"/>
        <w:rPr>
          <w:rFonts w:ascii="Times New Roman" w:hAnsi="Times New Roman" w:cs="Times New Roman"/>
          <w:sz w:val="24"/>
          <w:szCs w:val="24"/>
        </w:rPr>
      </w:pPr>
      <w:r w:rsidRPr="001E5B53">
        <w:rPr>
          <w:rFonts w:ascii="Times New Roman" w:hAnsi="Times New Roman" w:cs="Times New Roman"/>
          <w:sz w:val="24"/>
          <w:szCs w:val="24"/>
        </w:rPr>
        <w:t xml:space="preserve">Submitted to </w:t>
      </w:r>
    </w:p>
    <w:p w:rsidR="001E5B53" w:rsidRPr="001E5B53" w:rsidRDefault="001E5B53" w:rsidP="001E5B53">
      <w:pPr>
        <w:jc w:val="center"/>
        <w:rPr>
          <w:rFonts w:ascii="Times New Roman" w:hAnsi="Times New Roman" w:cs="Times New Roman"/>
          <w:sz w:val="36"/>
          <w:szCs w:val="24"/>
        </w:rPr>
      </w:pPr>
      <w:r w:rsidRPr="001E5B53">
        <w:rPr>
          <w:rFonts w:ascii="Times New Roman" w:hAnsi="Times New Roman" w:cs="Times New Roman"/>
          <w:sz w:val="36"/>
          <w:szCs w:val="24"/>
        </w:rPr>
        <w:t>Hanze University of Applied Sciences Groningen</w:t>
      </w:r>
    </w:p>
    <w:p w:rsidR="001E5B53" w:rsidRPr="001E5B53" w:rsidRDefault="001E5B53" w:rsidP="001E5B53">
      <w:pPr>
        <w:jc w:val="center"/>
        <w:rPr>
          <w:rFonts w:ascii="Times New Roman" w:hAnsi="Times New Roman" w:cs="Times New Roman"/>
          <w:sz w:val="24"/>
          <w:szCs w:val="24"/>
        </w:rPr>
      </w:pPr>
    </w:p>
    <w:p w:rsidR="001E5B53" w:rsidRPr="001E5B53" w:rsidRDefault="001E5B53" w:rsidP="001E5B53">
      <w:pPr>
        <w:jc w:val="center"/>
        <w:rPr>
          <w:rFonts w:ascii="Times New Roman" w:hAnsi="Times New Roman" w:cs="Times New Roman"/>
          <w:sz w:val="24"/>
          <w:szCs w:val="24"/>
        </w:rPr>
      </w:pPr>
      <w:r w:rsidRPr="001E5B53">
        <w:rPr>
          <w:rFonts w:ascii="Times New Roman" w:hAnsi="Times New Roman" w:cs="Times New Roman"/>
          <w:sz w:val="24"/>
          <w:szCs w:val="24"/>
        </w:rPr>
        <w:t xml:space="preserve">in partial fulfillment of the requirements </w:t>
      </w:r>
    </w:p>
    <w:p w:rsidR="001E5B53" w:rsidRPr="001E5B53" w:rsidRDefault="001E5B53" w:rsidP="001E5B53">
      <w:pPr>
        <w:jc w:val="center"/>
        <w:rPr>
          <w:rFonts w:ascii="Times New Roman" w:hAnsi="Times New Roman" w:cs="Times New Roman"/>
          <w:sz w:val="24"/>
          <w:szCs w:val="24"/>
        </w:rPr>
      </w:pPr>
      <w:r w:rsidRPr="001E5B53">
        <w:rPr>
          <w:rFonts w:ascii="Times New Roman" w:hAnsi="Times New Roman" w:cs="Times New Roman"/>
          <w:sz w:val="24"/>
          <w:szCs w:val="24"/>
        </w:rPr>
        <w:t>for the degree of</w:t>
      </w:r>
    </w:p>
    <w:p w:rsidR="001E5B53" w:rsidRPr="001E5B53" w:rsidRDefault="001E5B53" w:rsidP="001E5B53">
      <w:pPr>
        <w:jc w:val="center"/>
        <w:rPr>
          <w:rFonts w:ascii="Times New Roman" w:hAnsi="Times New Roman" w:cs="Times New Roman"/>
          <w:sz w:val="24"/>
          <w:szCs w:val="24"/>
        </w:rPr>
      </w:pPr>
    </w:p>
    <w:p w:rsidR="001E5B53" w:rsidRPr="001E5B53" w:rsidRDefault="001E5B53" w:rsidP="001E5B53">
      <w:pPr>
        <w:jc w:val="center"/>
        <w:rPr>
          <w:rFonts w:ascii="Times New Roman" w:hAnsi="Times New Roman" w:cs="Times New Roman"/>
          <w:sz w:val="36"/>
          <w:szCs w:val="24"/>
        </w:rPr>
      </w:pPr>
      <w:r w:rsidRPr="001E5B53">
        <w:rPr>
          <w:rFonts w:ascii="Times New Roman" w:hAnsi="Times New Roman" w:cs="Times New Roman"/>
          <w:sz w:val="36"/>
          <w:szCs w:val="24"/>
        </w:rPr>
        <w:t>Fulltime Master Sensor System Engineering</w:t>
      </w:r>
    </w:p>
    <w:p w:rsidR="001E5B53" w:rsidRPr="001E5B53" w:rsidRDefault="001E5B53" w:rsidP="001E5B53">
      <w:pPr>
        <w:jc w:val="center"/>
        <w:rPr>
          <w:rFonts w:ascii="Times New Roman" w:hAnsi="Times New Roman" w:cs="Times New Roman"/>
          <w:sz w:val="24"/>
          <w:szCs w:val="24"/>
        </w:rPr>
      </w:pPr>
    </w:p>
    <w:p w:rsidR="001E5B53" w:rsidRPr="001E5B53" w:rsidRDefault="001E5B53" w:rsidP="001E5B53">
      <w:pPr>
        <w:jc w:val="center"/>
        <w:rPr>
          <w:rFonts w:ascii="Times New Roman" w:hAnsi="Times New Roman" w:cs="Times New Roman"/>
          <w:sz w:val="24"/>
          <w:szCs w:val="24"/>
        </w:rPr>
      </w:pPr>
    </w:p>
    <w:p w:rsidR="001E5B53" w:rsidRDefault="001E5B53" w:rsidP="001E5B53">
      <w:pPr>
        <w:jc w:val="center"/>
        <w:rPr>
          <w:rFonts w:ascii="Times New Roman" w:hAnsi="Times New Roman" w:cs="Times New Roman"/>
          <w:sz w:val="24"/>
          <w:szCs w:val="24"/>
        </w:rPr>
      </w:pPr>
    </w:p>
    <w:p w:rsidR="001E5B53" w:rsidRDefault="001E5B53" w:rsidP="001E5B53">
      <w:pPr>
        <w:jc w:val="center"/>
        <w:rPr>
          <w:rFonts w:ascii="Times New Roman" w:hAnsi="Times New Roman" w:cs="Times New Roman"/>
          <w:sz w:val="24"/>
          <w:szCs w:val="24"/>
        </w:rPr>
      </w:pPr>
    </w:p>
    <w:p w:rsidR="005B566F" w:rsidRDefault="005B566F" w:rsidP="008E1057">
      <w:pPr>
        <w:jc w:val="center"/>
        <w:rPr>
          <w:rFonts w:ascii="Times New Roman" w:hAnsi="Times New Roman" w:cs="Times New Roman"/>
          <w:sz w:val="24"/>
          <w:szCs w:val="24"/>
        </w:rPr>
      </w:pPr>
    </w:p>
    <w:p w:rsidR="005B566F" w:rsidRDefault="005B566F" w:rsidP="008E1057">
      <w:pPr>
        <w:jc w:val="center"/>
        <w:rPr>
          <w:rFonts w:ascii="Times New Roman" w:hAnsi="Times New Roman" w:cs="Times New Roman"/>
          <w:sz w:val="24"/>
          <w:szCs w:val="24"/>
        </w:rPr>
      </w:pPr>
    </w:p>
    <w:p w:rsidR="005B566F" w:rsidRDefault="005B566F" w:rsidP="008E1057">
      <w:pPr>
        <w:jc w:val="center"/>
        <w:rPr>
          <w:rFonts w:ascii="Times New Roman" w:hAnsi="Times New Roman" w:cs="Times New Roman"/>
          <w:sz w:val="24"/>
          <w:szCs w:val="24"/>
        </w:rPr>
      </w:pPr>
    </w:p>
    <w:p w:rsidR="005B566F" w:rsidRDefault="005B566F" w:rsidP="008E1057">
      <w:pPr>
        <w:jc w:val="center"/>
        <w:rPr>
          <w:rFonts w:ascii="Times New Roman" w:hAnsi="Times New Roman" w:cs="Times New Roman"/>
          <w:sz w:val="24"/>
          <w:szCs w:val="24"/>
        </w:rPr>
      </w:pPr>
    </w:p>
    <w:p w:rsidR="001E5B53" w:rsidRPr="001E5B53" w:rsidRDefault="001E5B53" w:rsidP="008E1057">
      <w:pPr>
        <w:jc w:val="center"/>
        <w:rPr>
          <w:rFonts w:ascii="Times New Roman" w:hAnsi="Times New Roman" w:cs="Times New Roman"/>
          <w:sz w:val="24"/>
          <w:szCs w:val="24"/>
        </w:rPr>
      </w:pPr>
      <w:r w:rsidRPr="001E5B53">
        <w:rPr>
          <w:rFonts w:ascii="Times New Roman" w:hAnsi="Times New Roman" w:cs="Times New Roman"/>
          <w:sz w:val="24"/>
          <w:szCs w:val="24"/>
        </w:rPr>
        <w:t>2018</w:t>
      </w:r>
    </w:p>
    <w:p w:rsidR="001E5B53" w:rsidRPr="001E5B53" w:rsidRDefault="001E5B53" w:rsidP="001E5B53">
      <w:pPr>
        <w:jc w:val="center"/>
        <w:rPr>
          <w:rFonts w:ascii="Times New Roman" w:hAnsi="Times New Roman" w:cs="Times New Roman"/>
          <w:sz w:val="24"/>
          <w:szCs w:val="24"/>
        </w:rPr>
      </w:pPr>
      <w:r>
        <w:rPr>
          <w:sz w:val="24"/>
          <w:szCs w:val="24"/>
        </w:rPr>
        <w:br w:type="page"/>
      </w:r>
      <w:r w:rsidRPr="001E5B53">
        <w:rPr>
          <w:rFonts w:ascii="Times New Roman" w:hAnsi="Times New Roman" w:cs="Times New Roman"/>
          <w:sz w:val="24"/>
          <w:szCs w:val="24"/>
        </w:rPr>
        <w:lastRenderedPageBreak/>
        <w:t>ABSTRACT</w:t>
      </w:r>
    </w:p>
    <w:p w:rsidR="001E5B53" w:rsidRPr="001E5B53" w:rsidRDefault="001E5B53" w:rsidP="001E5B53">
      <w:pPr>
        <w:jc w:val="center"/>
        <w:rPr>
          <w:rFonts w:ascii="Times New Roman" w:hAnsi="Times New Roman" w:cs="Times New Roman"/>
          <w:sz w:val="24"/>
          <w:szCs w:val="24"/>
        </w:rPr>
      </w:pPr>
      <w:r w:rsidRPr="001E5B53">
        <w:rPr>
          <w:rFonts w:ascii="Times New Roman" w:hAnsi="Times New Roman" w:cs="Times New Roman"/>
          <w:sz w:val="24"/>
          <w:szCs w:val="24"/>
        </w:rPr>
        <w:t>Automatic Sleep Stage Scoring through single channel EEG data</w:t>
      </w:r>
    </w:p>
    <w:p w:rsidR="001E5B53" w:rsidRPr="001E5B53" w:rsidRDefault="001E5B53" w:rsidP="001E5B53">
      <w:pPr>
        <w:jc w:val="center"/>
        <w:rPr>
          <w:rFonts w:ascii="Times New Roman" w:hAnsi="Times New Roman" w:cs="Times New Roman"/>
          <w:sz w:val="24"/>
          <w:szCs w:val="24"/>
        </w:rPr>
      </w:pPr>
      <w:r w:rsidRPr="001E5B53">
        <w:rPr>
          <w:rFonts w:ascii="Times New Roman" w:hAnsi="Times New Roman" w:cs="Times New Roman"/>
          <w:sz w:val="24"/>
          <w:szCs w:val="24"/>
        </w:rPr>
        <w:t>by</w:t>
      </w:r>
    </w:p>
    <w:p w:rsidR="001E5B53" w:rsidRDefault="001E5B53" w:rsidP="001E5B53">
      <w:pPr>
        <w:jc w:val="center"/>
        <w:rPr>
          <w:rFonts w:ascii="Times New Roman" w:hAnsi="Times New Roman" w:cs="Times New Roman"/>
          <w:sz w:val="24"/>
          <w:szCs w:val="24"/>
        </w:rPr>
      </w:pPr>
      <w:r w:rsidRPr="001E5B53">
        <w:rPr>
          <w:rFonts w:ascii="Times New Roman" w:hAnsi="Times New Roman" w:cs="Times New Roman"/>
          <w:sz w:val="24"/>
          <w:szCs w:val="24"/>
        </w:rPr>
        <w:t>Martin Sofroniev</w:t>
      </w:r>
    </w:p>
    <w:p w:rsidR="001669CF" w:rsidRPr="001E5B53" w:rsidRDefault="001669CF" w:rsidP="001E5B53">
      <w:pPr>
        <w:jc w:val="center"/>
        <w:rPr>
          <w:rFonts w:ascii="Times New Roman" w:hAnsi="Times New Roman" w:cs="Times New Roman"/>
          <w:sz w:val="24"/>
          <w:szCs w:val="24"/>
        </w:rPr>
      </w:pPr>
      <w:r>
        <w:rPr>
          <w:rFonts w:ascii="Times New Roman" w:hAnsi="Times New Roman" w:cs="Times New Roman"/>
          <w:sz w:val="24"/>
          <w:szCs w:val="24"/>
        </w:rPr>
        <w:t>(to be written…)</w:t>
      </w:r>
    </w:p>
    <w:p w:rsidR="001E5B53" w:rsidRDefault="001E5B53">
      <w:pPr>
        <w:rPr>
          <w:sz w:val="24"/>
          <w:szCs w:val="24"/>
        </w:rPr>
      </w:pPr>
      <w:r>
        <w:rPr>
          <w:sz w:val="24"/>
          <w:szCs w:val="24"/>
        </w:rPr>
        <w:br w:type="page"/>
      </w:r>
    </w:p>
    <w:p w:rsidR="001E5B53" w:rsidRPr="001E5B53" w:rsidRDefault="001E5B53" w:rsidP="001E5B53">
      <w:pPr>
        <w:jc w:val="center"/>
        <w:rPr>
          <w:rFonts w:ascii="Times New Roman" w:hAnsi="Times New Roman" w:cs="Times New Roman"/>
          <w:sz w:val="24"/>
          <w:szCs w:val="24"/>
        </w:rPr>
      </w:pPr>
      <w:r w:rsidRPr="001E5B53">
        <w:rPr>
          <w:rFonts w:ascii="Times New Roman" w:hAnsi="Times New Roman" w:cs="Times New Roman"/>
          <w:sz w:val="24"/>
          <w:szCs w:val="24"/>
        </w:rPr>
        <w:lastRenderedPageBreak/>
        <w:t>DECLARATION</w:t>
      </w:r>
    </w:p>
    <w:p w:rsidR="001E5B53" w:rsidRPr="001E5B53" w:rsidRDefault="001E5B53" w:rsidP="001E5B53">
      <w:pPr>
        <w:widowControl w:val="0"/>
        <w:ind w:firstLine="720"/>
        <w:jc w:val="both"/>
        <w:rPr>
          <w:rFonts w:ascii="Times New Roman" w:hAnsi="Times New Roman" w:cs="Times New Roman"/>
          <w:sz w:val="24"/>
        </w:rPr>
      </w:pPr>
      <w:r w:rsidRPr="001E5B53">
        <w:rPr>
          <w:rFonts w:ascii="Times New Roman" w:hAnsi="Times New Roman" w:cs="Times New Roman"/>
          <w:sz w:val="24"/>
        </w:rPr>
        <w:t>I hereby certify that this report constitutes my own product, that where the language of others is set forth, quotation marks so indicate, and that appropriate credit is given where I have used the language, ideas, expressions or writings of another.</w:t>
      </w:r>
    </w:p>
    <w:p w:rsidR="001E5B53" w:rsidRPr="001E5B53" w:rsidRDefault="001E5B53" w:rsidP="001E5B53">
      <w:pPr>
        <w:widowControl w:val="0"/>
        <w:ind w:firstLine="720"/>
        <w:jc w:val="both"/>
        <w:rPr>
          <w:rFonts w:ascii="Times New Roman" w:hAnsi="Times New Roman" w:cs="Times New Roman"/>
          <w:sz w:val="24"/>
        </w:rPr>
      </w:pPr>
    </w:p>
    <w:p w:rsidR="001E5B53" w:rsidRPr="001E5B53" w:rsidRDefault="001E5B53" w:rsidP="001E5B53">
      <w:pPr>
        <w:widowControl w:val="0"/>
        <w:ind w:firstLine="720"/>
        <w:jc w:val="both"/>
        <w:rPr>
          <w:rFonts w:ascii="Times New Roman" w:hAnsi="Times New Roman" w:cs="Times New Roman"/>
          <w:sz w:val="24"/>
        </w:rPr>
      </w:pPr>
      <w:r w:rsidRPr="001E5B53">
        <w:rPr>
          <w:rFonts w:ascii="Times New Roman" w:hAnsi="Times New Roman" w:cs="Times New Roman"/>
          <w:sz w:val="24"/>
        </w:rPr>
        <w:t>I declare that the report describes original work that has not previously been presented for the award of any other degree of any institution.</w:t>
      </w:r>
    </w:p>
    <w:p w:rsidR="001E5B53" w:rsidRPr="001E5B53" w:rsidRDefault="001E5B53" w:rsidP="001E5B53">
      <w:pPr>
        <w:widowControl w:val="0"/>
        <w:jc w:val="both"/>
        <w:rPr>
          <w:rFonts w:ascii="Times New Roman" w:hAnsi="Times New Roman" w:cs="Times New Roman"/>
          <w:sz w:val="24"/>
        </w:rPr>
      </w:pPr>
    </w:p>
    <w:p w:rsidR="001E5B53" w:rsidRPr="001E5B53" w:rsidRDefault="001E5B53" w:rsidP="001E5B53">
      <w:pPr>
        <w:widowControl w:val="0"/>
        <w:jc w:val="both"/>
        <w:rPr>
          <w:rFonts w:ascii="Times New Roman" w:hAnsi="Times New Roman" w:cs="Times New Roman"/>
          <w:sz w:val="24"/>
        </w:rPr>
      </w:pPr>
    </w:p>
    <w:p w:rsidR="001E5B53" w:rsidRDefault="001E5B53" w:rsidP="001E5B53">
      <w:pPr>
        <w:widowControl w:val="0"/>
        <w:ind w:left="2160" w:firstLine="3600"/>
        <w:jc w:val="both"/>
        <w:rPr>
          <w:rFonts w:ascii="Times New Roman" w:hAnsi="Times New Roman" w:cs="Times New Roman"/>
          <w:sz w:val="24"/>
        </w:rPr>
      </w:pPr>
      <w:r w:rsidRPr="001E5B53">
        <w:rPr>
          <w:rFonts w:ascii="Times New Roman" w:hAnsi="Times New Roman" w:cs="Times New Roman"/>
          <w:sz w:val="24"/>
        </w:rPr>
        <w:t xml:space="preserve">Signed, </w:t>
      </w:r>
    </w:p>
    <w:p w:rsidR="001E5B53" w:rsidRDefault="001E5B53" w:rsidP="001E5B53">
      <w:pPr>
        <w:widowControl w:val="0"/>
        <w:ind w:left="2160" w:firstLine="3600"/>
        <w:jc w:val="both"/>
        <w:rPr>
          <w:rFonts w:ascii="Times New Roman" w:hAnsi="Times New Roman" w:cs="Times New Roman"/>
          <w:sz w:val="24"/>
        </w:rPr>
      </w:pPr>
      <w:r>
        <w:rPr>
          <w:rFonts w:ascii="Times New Roman" w:hAnsi="Times New Roman" w:cs="Times New Roman"/>
          <w:sz w:val="24"/>
        </w:rPr>
        <w:t>Martin Sofroniev</w:t>
      </w:r>
    </w:p>
    <w:p w:rsidR="00B127E0" w:rsidRDefault="00B127E0">
      <w:pPr>
        <w:rPr>
          <w:rFonts w:ascii="Times New Roman" w:hAnsi="Times New Roman" w:cs="Times New Roman"/>
          <w:sz w:val="24"/>
        </w:rPr>
      </w:pPr>
      <w:r>
        <w:rPr>
          <w:rFonts w:ascii="Times New Roman" w:hAnsi="Times New Roman" w:cs="Times New Roman"/>
          <w:sz w:val="24"/>
        </w:rPr>
        <w:br w:type="page"/>
      </w:r>
    </w:p>
    <w:p w:rsidR="00B127E0" w:rsidRDefault="00B127E0" w:rsidP="00B127E0">
      <w:pPr>
        <w:widowControl w:val="0"/>
        <w:jc w:val="center"/>
        <w:rPr>
          <w:rFonts w:ascii="Times New Roman" w:hAnsi="Times New Roman" w:cs="Times New Roman"/>
          <w:sz w:val="24"/>
        </w:rPr>
      </w:pPr>
      <w:r w:rsidRPr="00B421C6">
        <w:rPr>
          <w:rFonts w:ascii="Times New Roman" w:hAnsi="Times New Roman" w:cs="Times New Roman"/>
          <w:noProof/>
          <w:sz w:val="24"/>
        </w:rPr>
        <w:lastRenderedPageBreak/>
        <w:t>ACKNOWLEDGEMENTS</w:t>
      </w:r>
    </w:p>
    <w:p w:rsidR="001669CF" w:rsidRDefault="001669CF" w:rsidP="00B127E0">
      <w:pPr>
        <w:widowControl w:val="0"/>
        <w:jc w:val="center"/>
        <w:rPr>
          <w:rFonts w:ascii="Times New Roman" w:hAnsi="Times New Roman" w:cs="Times New Roman"/>
          <w:sz w:val="24"/>
        </w:rPr>
      </w:pPr>
      <w:r>
        <w:rPr>
          <w:rFonts w:ascii="Times New Roman" w:hAnsi="Times New Roman" w:cs="Times New Roman"/>
          <w:sz w:val="24"/>
        </w:rPr>
        <w:t>(to be written…)</w:t>
      </w:r>
    </w:p>
    <w:p w:rsidR="0065072A" w:rsidRDefault="0065072A">
      <w:pPr>
        <w:rPr>
          <w:rFonts w:ascii="Times New Roman" w:hAnsi="Times New Roman" w:cs="Times New Roman"/>
          <w:sz w:val="24"/>
        </w:rPr>
      </w:pPr>
      <w:r>
        <w:rPr>
          <w:rFonts w:ascii="Times New Roman" w:hAnsi="Times New Roman" w:cs="Times New Roman"/>
          <w:sz w:val="24"/>
        </w:rPr>
        <w:br w:type="page"/>
      </w:r>
    </w:p>
    <w:p w:rsidR="005D0169" w:rsidRDefault="0065072A" w:rsidP="008E1057">
      <w:pPr>
        <w:widowControl w:val="0"/>
        <w:jc w:val="center"/>
        <w:rPr>
          <w:rFonts w:ascii="Times New Roman" w:hAnsi="Times New Roman" w:cs="Times New Roman"/>
          <w:sz w:val="24"/>
        </w:rPr>
      </w:pPr>
      <w:r>
        <w:rPr>
          <w:rFonts w:ascii="Times New Roman" w:hAnsi="Times New Roman" w:cs="Times New Roman"/>
          <w:sz w:val="24"/>
        </w:rPr>
        <w:lastRenderedPageBreak/>
        <w:t>(leaving this pa</w:t>
      </w:r>
      <w:r w:rsidR="008E1057">
        <w:rPr>
          <w:rFonts w:ascii="Times New Roman" w:hAnsi="Times New Roman" w:cs="Times New Roman"/>
          <w:sz w:val="24"/>
        </w:rPr>
        <w:t>ge blank because of standard…)</w:t>
      </w:r>
    </w:p>
    <w:p w:rsidR="008E1057" w:rsidRDefault="008E1057">
      <w:pPr>
        <w:rPr>
          <w:rFonts w:ascii="Times New Roman" w:hAnsi="Times New Roman" w:cs="Times New Roman"/>
          <w:sz w:val="24"/>
        </w:rPr>
      </w:pPr>
      <w:r>
        <w:rPr>
          <w:rFonts w:ascii="Times New Roman" w:hAnsi="Times New Roman" w:cs="Times New Roman"/>
          <w:sz w:val="24"/>
        </w:rPr>
        <w:br w:type="page"/>
      </w:r>
    </w:p>
    <w:p w:rsidR="008E1057" w:rsidRDefault="008E1057" w:rsidP="008E1057">
      <w:pPr>
        <w:widowControl w:val="0"/>
        <w:jc w:val="center"/>
        <w:rPr>
          <w:rFonts w:ascii="Times New Roman" w:hAnsi="Times New Roman" w:cs="Times New Roman"/>
          <w:sz w:val="24"/>
        </w:rPr>
        <w:sectPr w:rsidR="008E1057" w:rsidSect="0066694C">
          <w:footerReference w:type="default" r:id="rId8"/>
          <w:headerReference w:type="first" r:id="rId9"/>
          <w:pgSz w:w="11906" w:h="16838" w:code="9"/>
          <w:pgMar w:top="1440" w:right="1440" w:bottom="1440" w:left="1440" w:header="567" w:footer="0" w:gutter="0"/>
          <w:pgNumType w:start="1"/>
          <w:cols w:space="720"/>
          <w:titlePg/>
          <w:docGrid w:linePitch="360"/>
        </w:sectPr>
      </w:pPr>
    </w:p>
    <w:p w:rsidR="00A04D46" w:rsidRDefault="00A04D46" w:rsidP="00A04D46">
      <w:pPr>
        <w:widowControl w:val="0"/>
        <w:jc w:val="center"/>
        <w:rPr>
          <w:rFonts w:ascii="Times New Roman" w:hAnsi="Times New Roman" w:cs="Times New Roman"/>
          <w:sz w:val="24"/>
        </w:rPr>
      </w:pPr>
      <w:r>
        <w:rPr>
          <w:rFonts w:ascii="Times New Roman" w:hAnsi="Times New Roman" w:cs="Times New Roman"/>
          <w:sz w:val="24"/>
        </w:rPr>
        <w:lastRenderedPageBreak/>
        <w:t>TABLE OF CONTENTS</w:t>
      </w:r>
    </w:p>
    <w:p w:rsidR="001204C5" w:rsidRDefault="00441A3C">
      <w:pPr>
        <w:pStyle w:val="TOC1"/>
        <w:tabs>
          <w:tab w:val="right" w:leader="dot" w:pos="9016"/>
        </w:tabs>
        <w:rPr>
          <w:rFonts w:eastAsiaTheme="minorEastAsia" w:cstheme="minorBidi"/>
          <w:b w:val="0"/>
          <w:bCs w:val="0"/>
          <w:caps w:val="0"/>
          <w:noProof/>
          <w:sz w:val="22"/>
          <w:szCs w:val="22"/>
        </w:rPr>
      </w:pPr>
      <w:r>
        <w:rPr>
          <w:rFonts w:ascii="Times New Roman" w:hAnsi="Times New Roman" w:cs="Times New Roman"/>
          <w:b w:val="0"/>
          <w:bCs w:val="0"/>
          <w:caps w:val="0"/>
          <w:sz w:val="24"/>
        </w:rPr>
        <w:fldChar w:fldCharType="begin"/>
      </w:r>
      <w:r>
        <w:rPr>
          <w:rFonts w:ascii="Times New Roman" w:hAnsi="Times New Roman" w:cs="Times New Roman"/>
          <w:b w:val="0"/>
          <w:bCs w:val="0"/>
          <w:caps w:val="0"/>
          <w:sz w:val="24"/>
        </w:rPr>
        <w:instrText xml:space="preserve"> TOC \h \z \t "chapters,1,Additions,1,main section,2,Lower section,3,lowest section,4" </w:instrText>
      </w:r>
      <w:r>
        <w:rPr>
          <w:rFonts w:ascii="Times New Roman" w:hAnsi="Times New Roman" w:cs="Times New Roman"/>
          <w:b w:val="0"/>
          <w:bCs w:val="0"/>
          <w:caps w:val="0"/>
          <w:sz w:val="24"/>
        </w:rPr>
        <w:fldChar w:fldCharType="separate"/>
      </w:r>
      <w:hyperlink w:anchor="_Toc515823151" w:history="1">
        <w:r w:rsidR="001204C5" w:rsidRPr="000D3DBE">
          <w:rPr>
            <w:rStyle w:val="Hyperlink"/>
            <w:noProof/>
          </w:rPr>
          <w:t>CHAPTER I</w:t>
        </w:r>
        <w:r w:rsidR="001204C5">
          <w:rPr>
            <w:noProof/>
            <w:webHidden/>
          </w:rPr>
          <w:tab/>
        </w:r>
        <w:r w:rsidR="001204C5">
          <w:rPr>
            <w:noProof/>
            <w:webHidden/>
          </w:rPr>
          <w:fldChar w:fldCharType="begin"/>
        </w:r>
        <w:r w:rsidR="001204C5">
          <w:rPr>
            <w:noProof/>
            <w:webHidden/>
          </w:rPr>
          <w:instrText xml:space="preserve"> PAGEREF _Toc515823151 \h </w:instrText>
        </w:r>
        <w:r w:rsidR="001204C5">
          <w:rPr>
            <w:noProof/>
            <w:webHidden/>
          </w:rPr>
        </w:r>
        <w:r w:rsidR="001204C5">
          <w:rPr>
            <w:noProof/>
            <w:webHidden/>
          </w:rPr>
          <w:fldChar w:fldCharType="separate"/>
        </w:r>
        <w:r w:rsidR="001204C5">
          <w:rPr>
            <w:noProof/>
            <w:webHidden/>
          </w:rPr>
          <w:t>5</w:t>
        </w:r>
        <w:r w:rsidR="001204C5">
          <w:rPr>
            <w:noProof/>
            <w:webHidden/>
          </w:rPr>
          <w:fldChar w:fldCharType="end"/>
        </w:r>
      </w:hyperlink>
    </w:p>
    <w:p w:rsidR="001204C5" w:rsidRDefault="001E38B8">
      <w:pPr>
        <w:pStyle w:val="TOC1"/>
        <w:tabs>
          <w:tab w:val="right" w:leader="dot" w:pos="9016"/>
        </w:tabs>
        <w:rPr>
          <w:rFonts w:eastAsiaTheme="minorEastAsia" w:cstheme="minorBidi"/>
          <w:b w:val="0"/>
          <w:bCs w:val="0"/>
          <w:caps w:val="0"/>
          <w:noProof/>
          <w:sz w:val="22"/>
          <w:szCs w:val="22"/>
        </w:rPr>
      </w:pPr>
      <w:hyperlink w:anchor="_Toc515823152" w:history="1">
        <w:r w:rsidR="001204C5" w:rsidRPr="000D3DBE">
          <w:rPr>
            <w:rStyle w:val="Hyperlink"/>
            <w:noProof/>
          </w:rPr>
          <w:t>RATIONALE</w:t>
        </w:r>
        <w:r w:rsidR="001204C5">
          <w:rPr>
            <w:noProof/>
            <w:webHidden/>
          </w:rPr>
          <w:tab/>
        </w:r>
        <w:r w:rsidR="001204C5">
          <w:rPr>
            <w:noProof/>
            <w:webHidden/>
          </w:rPr>
          <w:fldChar w:fldCharType="begin"/>
        </w:r>
        <w:r w:rsidR="001204C5">
          <w:rPr>
            <w:noProof/>
            <w:webHidden/>
          </w:rPr>
          <w:instrText xml:space="preserve"> PAGEREF _Toc515823152 \h </w:instrText>
        </w:r>
        <w:r w:rsidR="001204C5">
          <w:rPr>
            <w:noProof/>
            <w:webHidden/>
          </w:rPr>
        </w:r>
        <w:r w:rsidR="001204C5">
          <w:rPr>
            <w:noProof/>
            <w:webHidden/>
          </w:rPr>
          <w:fldChar w:fldCharType="separate"/>
        </w:r>
        <w:r w:rsidR="001204C5">
          <w:rPr>
            <w:noProof/>
            <w:webHidden/>
          </w:rPr>
          <w:t>5</w:t>
        </w:r>
        <w:r w:rsidR="001204C5">
          <w:rPr>
            <w:noProof/>
            <w:webHidden/>
          </w:rPr>
          <w:fldChar w:fldCharType="end"/>
        </w:r>
      </w:hyperlink>
    </w:p>
    <w:p w:rsidR="001204C5" w:rsidRDefault="001E38B8">
      <w:pPr>
        <w:pStyle w:val="TOC1"/>
        <w:tabs>
          <w:tab w:val="right" w:leader="dot" w:pos="9016"/>
        </w:tabs>
        <w:rPr>
          <w:rFonts w:eastAsiaTheme="minorEastAsia" w:cstheme="minorBidi"/>
          <w:b w:val="0"/>
          <w:bCs w:val="0"/>
          <w:caps w:val="0"/>
          <w:noProof/>
          <w:sz w:val="22"/>
          <w:szCs w:val="22"/>
        </w:rPr>
      </w:pPr>
      <w:hyperlink w:anchor="_Toc515823153" w:history="1">
        <w:r w:rsidR="001204C5" w:rsidRPr="000D3DBE">
          <w:rPr>
            <w:rStyle w:val="Hyperlink"/>
            <w:noProof/>
          </w:rPr>
          <w:t>CHAPTER II</w:t>
        </w:r>
        <w:r w:rsidR="001204C5">
          <w:rPr>
            <w:noProof/>
            <w:webHidden/>
          </w:rPr>
          <w:tab/>
        </w:r>
        <w:r w:rsidR="001204C5">
          <w:rPr>
            <w:noProof/>
            <w:webHidden/>
          </w:rPr>
          <w:fldChar w:fldCharType="begin"/>
        </w:r>
        <w:r w:rsidR="001204C5">
          <w:rPr>
            <w:noProof/>
            <w:webHidden/>
          </w:rPr>
          <w:instrText xml:space="preserve"> PAGEREF _Toc515823153 \h </w:instrText>
        </w:r>
        <w:r w:rsidR="001204C5">
          <w:rPr>
            <w:noProof/>
            <w:webHidden/>
          </w:rPr>
        </w:r>
        <w:r w:rsidR="001204C5">
          <w:rPr>
            <w:noProof/>
            <w:webHidden/>
          </w:rPr>
          <w:fldChar w:fldCharType="separate"/>
        </w:r>
        <w:r w:rsidR="001204C5">
          <w:rPr>
            <w:noProof/>
            <w:webHidden/>
          </w:rPr>
          <w:t>8</w:t>
        </w:r>
        <w:r w:rsidR="001204C5">
          <w:rPr>
            <w:noProof/>
            <w:webHidden/>
          </w:rPr>
          <w:fldChar w:fldCharType="end"/>
        </w:r>
      </w:hyperlink>
    </w:p>
    <w:p w:rsidR="001204C5" w:rsidRDefault="001E38B8">
      <w:pPr>
        <w:pStyle w:val="TOC1"/>
        <w:tabs>
          <w:tab w:val="right" w:leader="dot" w:pos="9016"/>
        </w:tabs>
        <w:rPr>
          <w:rFonts w:eastAsiaTheme="minorEastAsia" w:cstheme="minorBidi"/>
          <w:b w:val="0"/>
          <w:bCs w:val="0"/>
          <w:caps w:val="0"/>
          <w:noProof/>
          <w:sz w:val="22"/>
          <w:szCs w:val="22"/>
        </w:rPr>
      </w:pPr>
      <w:hyperlink w:anchor="_Toc515823154" w:history="1">
        <w:r w:rsidR="001204C5" w:rsidRPr="000D3DBE">
          <w:rPr>
            <w:rStyle w:val="Hyperlink"/>
            <w:noProof/>
          </w:rPr>
          <w:t>SITUATIONAL &amp; THEORETICAL ANALISYS</w:t>
        </w:r>
        <w:r w:rsidR="001204C5">
          <w:rPr>
            <w:noProof/>
            <w:webHidden/>
          </w:rPr>
          <w:tab/>
        </w:r>
        <w:r w:rsidR="001204C5">
          <w:rPr>
            <w:noProof/>
            <w:webHidden/>
          </w:rPr>
          <w:fldChar w:fldCharType="begin"/>
        </w:r>
        <w:r w:rsidR="001204C5">
          <w:rPr>
            <w:noProof/>
            <w:webHidden/>
          </w:rPr>
          <w:instrText xml:space="preserve"> PAGEREF _Toc515823154 \h </w:instrText>
        </w:r>
        <w:r w:rsidR="001204C5">
          <w:rPr>
            <w:noProof/>
            <w:webHidden/>
          </w:rPr>
        </w:r>
        <w:r w:rsidR="001204C5">
          <w:rPr>
            <w:noProof/>
            <w:webHidden/>
          </w:rPr>
          <w:fldChar w:fldCharType="separate"/>
        </w:r>
        <w:r w:rsidR="001204C5">
          <w:rPr>
            <w:noProof/>
            <w:webHidden/>
          </w:rPr>
          <w:t>8</w:t>
        </w:r>
        <w:r w:rsidR="001204C5">
          <w:rPr>
            <w:noProof/>
            <w:webHidden/>
          </w:rPr>
          <w:fldChar w:fldCharType="end"/>
        </w:r>
      </w:hyperlink>
    </w:p>
    <w:p w:rsidR="001204C5" w:rsidRDefault="001E38B8">
      <w:pPr>
        <w:pStyle w:val="TOC2"/>
        <w:tabs>
          <w:tab w:val="right" w:leader="dot" w:pos="9016"/>
        </w:tabs>
        <w:rPr>
          <w:rFonts w:eastAsiaTheme="minorEastAsia" w:cstheme="minorBidi"/>
          <w:smallCaps w:val="0"/>
          <w:noProof/>
          <w:sz w:val="22"/>
          <w:szCs w:val="22"/>
        </w:rPr>
      </w:pPr>
      <w:hyperlink w:anchor="_Toc515823155" w:history="1">
        <w:r w:rsidR="001204C5" w:rsidRPr="000D3DBE">
          <w:rPr>
            <w:rStyle w:val="Hyperlink"/>
            <w:noProof/>
          </w:rPr>
          <w:t>2.1 Sleep and sleep studies</w:t>
        </w:r>
        <w:r w:rsidR="001204C5">
          <w:rPr>
            <w:noProof/>
            <w:webHidden/>
          </w:rPr>
          <w:tab/>
        </w:r>
        <w:r w:rsidR="001204C5">
          <w:rPr>
            <w:noProof/>
            <w:webHidden/>
          </w:rPr>
          <w:fldChar w:fldCharType="begin"/>
        </w:r>
        <w:r w:rsidR="001204C5">
          <w:rPr>
            <w:noProof/>
            <w:webHidden/>
          </w:rPr>
          <w:instrText xml:space="preserve"> PAGEREF _Toc515823155 \h </w:instrText>
        </w:r>
        <w:r w:rsidR="001204C5">
          <w:rPr>
            <w:noProof/>
            <w:webHidden/>
          </w:rPr>
        </w:r>
        <w:r w:rsidR="001204C5">
          <w:rPr>
            <w:noProof/>
            <w:webHidden/>
          </w:rPr>
          <w:fldChar w:fldCharType="separate"/>
        </w:r>
        <w:r w:rsidR="001204C5">
          <w:rPr>
            <w:noProof/>
            <w:webHidden/>
          </w:rPr>
          <w:t>9</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56" w:history="1">
        <w:r w:rsidR="001204C5" w:rsidRPr="000D3DBE">
          <w:rPr>
            <w:rStyle w:val="Hyperlink"/>
            <w:noProof/>
          </w:rPr>
          <w:t>2.1.1 Effects of sleep on the human body and behavior</w:t>
        </w:r>
        <w:r w:rsidR="001204C5">
          <w:rPr>
            <w:noProof/>
            <w:webHidden/>
          </w:rPr>
          <w:tab/>
        </w:r>
        <w:r w:rsidR="001204C5">
          <w:rPr>
            <w:noProof/>
            <w:webHidden/>
          </w:rPr>
          <w:fldChar w:fldCharType="begin"/>
        </w:r>
        <w:r w:rsidR="001204C5">
          <w:rPr>
            <w:noProof/>
            <w:webHidden/>
          </w:rPr>
          <w:instrText xml:space="preserve"> PAGEREF _Toc515823156 \h </w:instrText>
        </w:r>
        <w:r w:rsidR="001204C5">
          <w:rPr>
            <w:noProof/>
            <w:webHidden/>
          </w:rPr>
        </w:r>
        <w:r w:rsidR="001204C5">
          <w:rPr>
            <w:noProof/>
            <w:webHidden/>
          </w:rPr>
          <w:fldChar w:fldCharType="separate"/>
        </w:r>
        <w:r w:rsidR="001204C5">
          <w:rPr>
            <w:noProof/>
            <w:webHidden/>
          </w:rPr>
          <w:t>9</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57" w:history="1">
        <w:r w:rsidR="001204C5" w:rsidRPr="000D3DBE">
          <w:rPr>
            <w:rStyle w:val="Hyperlink"/>
            <w:noProof/>
          </w:rPr>
          <w:t>2.1.2 EEG signal and the R&amp;K and AASM systems of classification</w:t>
        </w:r>
        <w:r w:rsidR="001204C5">
          <w:rPr>
            <w:noProof/>
            <w:webHidden/>
          </w:rPr>
          <w:tab/>
        </w:r>
        <w:r w:rsidR="001204C5">
          <w:rPr>
            <w:noProof/>
            <w:webHidden/>
          </w:rPr>
          <w:fldChar w:fldCharType="begin"/>
        </w:r>
        <w:r w:rsidR="001204C5">
          <w:rPr>
            <w:noProof/>
            <w:webHidden/>
          </w:rPr>
          <w:instrText xml:space="preserve"> PAGEREF _Toc515823157 \h </w:instrText>
        </w:r>
        <w:r w:rsidR="001204C5">
          <w:rPr>
            <w:noProof/>
            <w:webHidden/>
          </w:rPr>
        </w:r>
        <w:r w:rsidR="001204C5">
          <w:rPr>
            <w:noProof/>
            <w:webHidden/>
          </w:rPr>
          <w:fldChar w:fldCharType="separate"/>
        </w:r>
        <w:r w:rsidR="001204C5">
          <w:rPr>
            <w:noProof/>
            <w:webHidden/>
          </w:rPr>
          <w:t>9</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58" w:history="1">
        <w:r w:rsidR="001204C5" w:rsidRPr="000D3DBE">
          <w:rPr>
            <w:rStyle w:val="Hyperlink"/>
            <w:noProof/>
          </w:rPr>
          <w:t>2.1.3 Circadian rhythm and Sleep homeostat</w:t>
        </w:r>
        <w:r w:rsidR="001204C5">
          <w:rPr>
            <w:noProof/>
            <w:webHidden/>
          </w:rPr>
          <w:tab/>
        </w:r>
        <w:r w:rsidR="001204C5">
          <w:rPr>
            <w:noProof/>
            <w:webHidden/>
          </w:rPr>
          <w:fldChar w:fldCharType="begin"/>
        </w:r>
        <w:r w:rsidR="001204C5">
          <w:rPr>
            <w:noProof/>
            <w:webHidden/>
          </w:rPr>
          <w:instrText xml:space="preserve"> PAGEREF _Toc515823158 \h </w:instrText>
        </w:r>
        <w:r w:rsidR="001204C5">
          <w:rPr>
            <w:noProof/>
            <w:webHidden/>
          </w:rPr>
        </w:r>
        <w:r w:rsidR="001204C5">
          <w:rPr>
            <w:noProof/>
            <w:webHidden/>
          </w:rPr>
          <w:fldChar w:fldCharType="separate"/>
        </w:r>
        <w:r w:rsidR="001204C5">
          <w:rPr>
            <w:noProof/>
            <w:webHidden/>
          </w:rPr>
          <w:t>11</w:t>
        </w:r>
        <w:r w:rsidR="001204C5">
          <w:rPr>
            <w:noProof/>
            <w:webHidden/>
          </w:rPr>
          <w:fldChar w:fldCharType="end"/>
        </w:r>
      </w:hyperlink>
    </w:p>
    <w:p w:rsidR="001204C5" w:rsidRDefault="001E38B8">
      <w:pPr>
        <w:pStyle w:val="TOC2"/>
        <w:tabs>
          <w:tab w:val="right" w:leader="dot" w:pos="9016"/>
        </w:tabs>
        <w:rPr>
          <w:rFonts w:eastAsiaTheme="minorEastAsia" w:cstheme="minorBidi"/>
          <w:smallCaps w:val="0"/>
          <w:noProof/>
          <w:sz w:val="22"/>
          <w:szCs w:val="22"/>
        </w:rPr>
      </w:pPr>
      <w:hyperlink w:anchor="_Toc515823159" w:history="1">
        <w:r w:rsidR="001204C5" w:rsidRPr="000D3DBE">
          <w:rPr>
            <w:rStyle w:val="Hyperlink"/>
            <w:noProof/>
          </w:rPr>
          <w:t>2.2 Machine Learning</w:t>
        </w:r>
        <w:r w:rsidR="001204C5">
          <w:rPr>
            <w:noProof/>
            <w:webHidden/>
          </w:rPr>
          <w:tab/>
        </w:r>
        <w:r w:rsidR="001204C5">
          <w:rPr>
            <w:noProof/>
            <w:webHidden/>
          </w:rPr>
          <w:fldChar w:fldCharType="begin"/>
        </w:r>
        <w:r w:rsidR="001204C5">
          <w:rPr>
            <w:noProof/>
            <w:webHidden/>
          </w:rPr>
          <w:instrText xml:space="preserve"> PAGEREF _Toc515823159 \h </w:instrText>
        </w:r>
        <w:r w:rsidR="001204C5">
          <w:rPr>
            <w:noProof/>
            <w:webHidden/>
          </w:rPr>
        </w:r>
        <w:r w:rsidR="001204C5">
          <w:rPr>
            <w:noProof/>
            <w:webHidden/>
          </w:rPr>
          <w:fldChar w:fldCharType="separate"/>
        </w:r>
        <w:r w:rsidR="001204C5">
          <w:rPr>
            <w:noProof/>
            <w:webHidden/>
          </w:rPr>
          <w:t>12</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60" w:history="1">
        <w:r w:rsidR="001204C5" w:rsidRPr="000D3DBE">
          <w:rPr>
            <w:rStyle w:val="Hyperlink"/>
            <w:noProof/>
          </w:rPr>
          <w:t>2.2.1 Overview</w:t>
        </w:r>
        <w:r w:rsidR="001204C5">
          <w:rPr>
            <w:noProof/>
            <w:webHidden/>
          </w:rPr>
          <w:tab/>
        </w:r>
        <w:r w:rsidR="001204C5">
          <w:rPr>
            <w:noProof/>
            <w:webHidden/>
          </w:rPr>
          <w:fldChar w:fldCharType="begin"/>
        </w:r>
        <w:r w:rsidR="001204C5">
          <w:rPr>
            <w:noProof/>
            <w:webHidden/>
          </w:rPr>
          <w:instrText xml:space="preserve"> PAGEREF _Toc515823160 \h </w:instrText>
        </w:r>
        <w:r w:rsidR="001204C5">
          <w:rPr>
            <w:noProof/>
            <w:webHidden/>
          </w:rPr>
        </w:r>
        <w:r w:rsidR="001204C5">
          <w:rPr>
            <w:noProof/>
            <w:webHidden/>
          </w:rPr>
          <w:fldChar w:fldCharType="separate"/>
        </w:r>
        <w:r w:rsidR="001204C5">
          <w:rPr>
            <w:noProof/>
            <w:webHidden/>
          </w:rPr>
          <w:t>12</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61" w:history="1">
        <w:r w:rsidR="001204C5" w:rsidRPr="000D3DBE">
          <w:rPr>
            <w:rStyle w:val="Hyperlink"/>
            <w:noProof/>
          </w:rPr>
          <w:t>2.2.2 Methods for feature extraction</w:t>
        </w:r>
        <w:r w:rsidR="001204C5">
          <w:rPr>
            <w:noProof/>
            <w:webHidden/>
          </w:rPr>
          <w:tab/>
        </w:r>
        <w:r w:rsidR="001204C5">
          <w:rPr>
            <w:noProof/>
            <w:webHidden/>
          </w:rPr>
          <w:fldChar w:fldCharType="begin"/>
        </w:r>
        <w:r w:rsidR="001204C5">
          <w:rPr>
            <w:noProof/>
            <w:webHidden/>
          </w:rPr>
          <w:instrText xml:space="preserve"> PAGEREF _Toc515823161 \h </w:instrText>
        </w:r>
        <w:r w:rsidR="001204C5">
          <w:rPr>
            <w:noProof/>
            <w:webHidden/>
          </w:rPr>
        </w:r>
        <w:r w:rsidR="001204C5">
          <w:rPr>
            <w:noProof/>
            <w:webHidden/>
          </w:rPr>
          <w:fldChar w:fldCharType="separate"/>
        </w:r>
        <w:r w:rsidR="001204C5">
          <w:rPr>
            <w:noProof/>
            <w:webHidden/>
          </w:rPr>
          <w:t>13</w:t>
        </w:r>
        <w:r w:rsidR="001204C5">
          <w:rPr>
            <w:noProof/>
            <w:webHidden/>
          </w:rPr>
          <w:fldChar w:fldCharType="end"/>
        </w:r>
      </w:hyperlink>
    </w:p>
    <w:p w:rsidR="001204C5" w:rsidRDefault="001E38B8">
      <w:pPr>
        <w:pStyle w:val="TOC4"/>
        <w:tabs>
          <w:tab w:val="right" w:leader="dot" w:pos="9016"/>
        </w:tabs>
        <w:rPr>
          <w:rFonts w:eastAsiaTheme="minorEastAsia" w:cstheme="minorBidi"/>
          <w:noProof/>
          <w:sz w:val="22"/>
          <w:szCs w:val="22"/>
        </w:rPr>
      </w:pPr>
      <w:hyperlink w:anchor="_Toc515823162" w:history="1">
        <w:r w:rsidR="001204C5" w:rsidRPr="000D3DBE">
          <w:rPr>
            <w:rStyle w:val="Hyperlink"/>
            <w:noProof/>
          </w:rPr>
          <w:t>2.2.2.1 Time-domain</w:t>
        </w:r>
        <w:r w:rsidR="001204C5">
          <w:rPr>
            <w:noProof/>
            <w:webHidden/>
          </w:rPr>
          <w:tab/>
        </w:r>
        <w:r w:rsidR="001204C5">
          <w:rPr>
            <w:noProof/>
            <w:webHidden/>
          </w:rPr>
          <w:fldChar w:fldCharType="begin"/>
        </w:r>
        <w:r w:rsidR="001204C5">
          <w:rPr>
            <w:noProof/>
            <w:webHidden/>
          </w:rPr>
          <w:instrText xml:space="preserve"> PAGEREF _Toc515823162 \h </w:instrText>
        </w:r>
        <w:r w:rsidR="001204C5">
          <w:rPr>
            <w:noProof/>
            <w:webHidden/>
          </w:rPr>
        </w:r>
        <w:r w:rsidR="001204C5">
          <w:rPr>
            <w:noProof/>
            <w:webHidden/>
          </w:rPr>
          <w:fldChar w:fldCharType="separate"/>
        </w:r>
        <w:r w:rsidR="001204C5">
          <w:rPr>
            <w:noProof/>
            <w:webHidden/>
          </w:rPr>
          <w:t>13</w:t>
        </w:r>
        <w:r w:rsidR="001204C5">
          <w:rPr>
            <w:noProof/>
            <w:webHidden/>
          </w:rPr>
          <w:fldChar w:fldCharType="end"/>
        </w:r>
      </w:hyperlink>
    </w:p>
    <w:p w:rsidR="001204C5" w:rsidRDefault="001E38B8">
      <w:pPr>
        <w:pStyle w:val="TOC4"/>
        <w:tabs>
          <w:tab w:val="right" w:leader="dot" w:pos="9016"/>
        </w:tabs>
        <w:rPr>
          <w:rFonts w:eastAsiaTheme="minorEastAsia" w:cstheme="minorBidi"/>
          <w:noProof/>
          <w:sz w:val="22"/>
          <w:szCs w:val="22"/>
        </w:rPr>
      </w:pPr>
      <w:hyperlink w:anchor="_Toc515823163" w:history="1">
        <w:r w:rsidR="001204C5" w:rsidRPr="000D3DBE">
          <w:rPr>
            <w:rStyle w:val="Hyperlink"/>
            <w:noProof/>
          </w:rPr>
          <w:t>2.2.2.2 Frequency domain</w:t>
        </w:r>
        <w:r w:rsidR="001204C5">
          <w:rPr>
            <w:noProof/>
            <w:webHidden/>
          </w:rPr>
          <w:tab/>
        </w:r>
        <w:r w:rsidR="001204C5">
          <w:rPr>
            <w:noProof/>
            <w:webHidden/>
          </w:rPr>
          <w:fldChar w:fldCharType="begin"/>
        </w:r>
        <w:r w:rsidR="001204C5">
          <w:rPr>
            <w:noProof/>
            <w:webHidden/>
          </w:rPr>
          <w:instrText xml:space="preserve"> PAGEREF _Toc515823163 \h </w:instrText>
        </w:r>
        <w:r w:rsidR="001204C5">
          <w:rPr>
            <w:noProof/>
            <w:webHidden/>
          </w:rPr>
        </w:r>
        <w:r w:rsidR="001204C5">
          <w:rPr>
            <w:noProof/>
            <w:webHidden/>
          </w:rPr>
          <w:fldChar w:fldCharType="separate"/>
        </w:r>
        <w:r w:rsidR="001204C5">
          <w:rPr>
            <w:noProof/>
            <w:webHidden/>
          </w:rPr>
          <w:t>15</w:t>
        </w:r>
        <w:r w:rsidR="001204C5">
          <w:rPr>
            <w:noProof/>
            <w:webHidden/>
          </w:rPr>
          <w:fldChar w:fldCharType="end"/>
        </w:r>
      </w:hyperlink>
    </w:p>
    <w:p w:rsidR="001204C5" w:rsidRDefault="001E38B8">
      <w:pPr>
        <w:pStyle w:val="TOC4"/>
        <w:tabs>
          <w:tab w:val="right" w:leader="dot" w:pos="9016"/>
        </w:tabs>
        <w:rPr>
          <w:rFonts w:eastAsiaTheme="minorEastAsia" w:cstheme="minorBidi"/>
          <w:noProof/>
          <w:sz w:val="22"/>
          <w:szCs w:val="22"/>
        </w:rPr>
      </w:pPr>
      <w:hyperlink w:anchor="_Toc515823164" w:history="1">
        <w:r w:rsidR="001204C5" w:rsidRPr="000D3DBE">
          <w:rPr>
            <w:rStyle w:val="Hyperlink"/>
            <w:noProof/>
          </w:rPr>
          <w:t>2.2.2.3 Time-frequency domain</w:t>
        </w:r>
        <w:r w:rsidR="001204C5">
          <w:rPr>
            <w:noProof/>
            <w:webHidden/>
          </w:rPr>
          <w:tab/>
        </w:r>
        <w:r w:rsidR="001204C5">
          <w:rPr>
            <w:noProof/>
            <w:webHidden/>
          </w:rPr>
          <w:fldChar w:fldCharType="begin"/>
        </w:r>
        <w:r w:rsidR="001204C5">
          <w:rPr>
            <w:noProof/>
            <w:webHidden/>
          </w:rPr>
          <w:instrText xml:space="preserve"> PAGEREF _Toc515823164 \h </w:instrText>
        </w:r>
        <w:r w:rsidR="001204C5">
          <w:rPr>
            <w:noProof/>
            <w:webHidden/>
          </w:rPr>
        </w:r>
        <w:r w:rsidR="001204C5">
          <w:rPr>
            <w:noProof/>
            <w:webHidden/>
          </w:rPr>
          <w:fldChar w:fldCharType="separate"/>
        </w:r>
        <w:r w:rsidR="001204C5">
          <w:rPr>
            <w:noProof/>
            <w:webHidden/>
          </w:rPr>
          <w:t>20</w:t>
        </w:r>
        <w:r w:rsidR="001204C5">
          <w:rPr>
            <w:noProof/>
            <w:webHidden/>
          </w:rPr>
          <w:fldChar w:fldCharType="end"/>
        </w:r>
      </w:hyperlink>
    </w:p>
    <w:p w:rsidR="001204C5" w:rsidRDefault="001E38B8">
      <w:pPr>
        <w:pStyle w:val="TOC4"/>
        <w:tabs>
          <w:tab w:val="right" w:leader="dot" w:pos="9016"/>
        </w:tabs>
        <w:rPr>
          <w:rFonts w:eastAsiaTheme="minorEastAsia" w:cstheme="minorBidi"/>
          <w:noProof/>
          <w:sz w:val="22"/>
          <w:szCs w:val="22"/>
        </w:rPr>
      </w:pPr>
      <w:hyperlink w:anchor="_Toc515823165" w:history="1">
        <w:r w:rsidR="001204C5" w:rsidRPr="000D3DBE">
          <w:rPr>
            <w:rStyle w:val="Hyperlink"/>
            <w:noProof/>
          </w:rPr>
          <w:t>2.2.2.4 Non-linear</w:t>
        </w:r>
        <w:r w:rsidR="001204C5">
          <w:rPr>
            <w:noProof/>
            <w:webHidden/>
          </w:rPr>
          <w:tab/>
        </w:r>
        <w:r w:rsidR="001204C5">
          <w:rPr>
            <w:noProof/>
            <w:webHidden/>
          </w:rPr>
          <w:fldChar w:fldCharType="begin"/>
        </w:r>
        <w:r w:rsidR="001204C5">
          <w:rPr>
            <w:noProof/>
            <w:webHidden/>
          </w:rPr>
          <w:instrText xml:space="preserve"> PAGEREF _Toc515823165 \h </w:instrText>
        </w:r>
        <w:r w:rsidR="001204C5">
          <w:rPr>
            <w:noProof/>
            <w:webHidden/>
          </w:rPr>
        </w:r>
        <w:r w:rsidR="001204C5">
          <w:rPr>
            <w:noProof/>
            <w:webHidden/>
          </w:rPr>
          <w:fldChar w:fldCharType="separate"/>
        </w:r>
        <w:r w:rsidR="001204C5">
          <w:rPr>
            <w:noProof/>
            <w:webHidden/>
          </w:rPr>
          <w:t>25</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66" w:history="1">
        <w:r w:rsidR="001204C5" w:rsidRPr="000D3DBE">
          <w:rPr>
            <w:rStyle w:val="Hyperlink"/>
            <w:noProof/>
          </w:rPr>
          <w:t>2.2.3 Classifier types</w:t>
        </w:r>
        <w:r w:rsidR="001204C5">
          <w:rPr>
            <w:noProof/>
            <w:webHidden/>
          </w:rPr>
          <w:tab/>
        </w:r>
        <w:r w:rsidR="001204C5">
          <w:rPr>
            <w:noProof/>
            <w:webHidden/>
          </w:rPr>
          <w:fldChar w:fldCharType="begin"/>
        </w:r>
        <w:r w:rsidR="001204C5">
          <w:rPr>
            <w:noProof/>
            <w:webHidden/>
          </w:rPr>
          <w:instrText xml:space="preserve"> PAGEREF _Toc515823166 \h </w:instrText>
        </w:r>
        <w:r w:rsidR="001204C5">
          <w:rPr>
            <w:noProof/>
            <w:webHidden/>
          </w:rPr>
        </w:r>
        <w:r w:rsidR="001204C5">
          <w:rPr>
            <w:noProof/>
            <w:webHidden/>
          </w:rPr>
          <w:fldChar w:fldCharType="separate"/>
        </w:r>
        <w:r w:rsidR="001204C5">
          <w:rPr>
            <w:noProof/>
            <w:webHidden/>
          </w:rPr>
          <w:t>27</w:t>
        </w:r>
        <w:r w:rsidR="001204C5">
          <w:rPr>
            <w:noProof/>
            <w:webHidden/>
          </w:rPr>
          <w:fldChar w:fldCharType="end"/>
        </w:r>
      </w:hyperlink>
    </w:p>
    <w:p w:rsidR="001204C5" w:rsidRDefault="001E38B8">
      <w:pPr>
        <w:pStyle w:val="TOC1"/>
        <w:tabs>
          <w:tab w:val="right" w:leader="dot" w:pos="9016"/>
        </w:tabs>
        <w:rPr>
          <w:rFonts w:eastAsiaTheme="minorEastAsia" w:cstheme="minorBidi"/>
          <w:b w:val="0"/>
          <w:bCs w:val="0"/>
          <w:caps w:val="0"/>
          <w:noProof/>
          <w:sz w:val="22"/>
          <w:szCs w:val="22"/>
        </w:rPr>
      </w:pPr>
      <w:hyperlink w:anchor="_Toc515823167" w:history="1">
        <w:r w:rsidR="001204C5" w:rsidRPr="000D3DBE">
          <w:rPr>
            <w:rStyle w:val="Hyperlink"/>
            <w:noProof/>
          </w:rPr>
          <w:t>CHAPTER III</w:t>
        </w:r>
        <w:r w:rsidR="001204C5">
          <w:rPr>
            <w:noProof/>
            <w:webHidden/>
          </w:rPr>
          <w:tab/>
        </w:r>
        <w:r w:rsidR="001204C5">
          <w:rPr>
            <w:noProof/>
            <w:webHidden/>
          </w:rPr>
          <w:fldChar w:fldCharType="begin"/>
        </w:r>
        <w:r w:rsidR="001204C5">
          <w:rPr>
            <w:noProof/>
            <w:webHidden/>
          </w:rPr>
          <w:instrText xml:space="preserve"> PAGEREF _Toc515823167 \h </w:instrText>
        </w:r>
        <w:r w:rsidR="001204C5">
          <w:rPr>
            <w:noProof/>
            <w:webHidden/>
          </w:rPr>
        </w:r>
        <w:r w:rsidR="001204C5">
          <w:rPr>
            <w:noProof/>
            <w:webHidden/>
          </w:rPr>
          <w:fldChar w:fldCharType="separate"/>
        </w:r>
        <w:r w:rsidR="001204C5">
          <w:rPr>
            <w:noProof/>
            <w:webHidden/>
          </w:rPr>
          <w:t>34</w:t>
        </w:r>
        <w:r w:rsidR="001204C5">
          <w:rPr>
            <w:noProof/>
            <w:webHidden/>
          </w:rPr>
          <w:fldChar w:fldCharType="end"/>
        </w:r>
      </w:hyperlink>
    </w:p>
    <w:p w:rsidR="001204C5" w:rsidRDefault="001E38B8">
      <w:pPr>
        <w:pStyle w:val="TOC1"/>
        <w:tabs>
          <w:tab w:val="right" w:leader="dot" w:pos="9016"/>
        </w:tabs>
        <w:rPr>
          <w:rFonts w:eastAsiaTheme="minorEastAsia" w:cstheme="minorBidi"/>
          <w:b w:val="0"/>
          <w:bCs w:val="0"/>
          <w:caps w:val="0"/>
          <w:noProof/>
          <w:sz w:val="22"/>
          <w:szCs w:val="22"/>
        </w:rPr>
      </w:pPr>
      <w:hyperlink w:anchor="_Toc515823168" w:history="1">
        <w:r w:rsidR="001204C5" w:rsidRPr="000D3DBE">
          <w:rPr>
            <w:rStyle w:val="Hyperlink"/>
            <w:noProof/>
          </w:rPr>
          <w:t>CONCEPTUAL MODEL</w:t>
        </w:r>
        <w:r w:rsidR="001204C5">
          <w:rPr>
            <w:noProof/>
            <w:webHidden/>
          </w:rPr>
          <w:tab/>
        </w:r>
        <w:r w:rsidR="001204C5">
          <w:rPr>
            <w:noProof/>
            <w:webHidden/>
          </w:rPr>
          <w:fldChar w:fldCharType="begin"/>
        </w:r>
        <w:r w:rsidR="001204C5">
          <w:rPr>
            <w:noProof/>
            <w:webHidden/>
          </w:rPr>
          <w:instrText xml:space="preserve"> PAGEREF _Toc515823168 \h </w:instrText>
        </w:r>
        <w:r w:rsidR="001204C5">
          <w:rPr>
            <w:noProof/>
            <w:webHidden/>
          </w:rPr>
        </w:r>
        <w:r w:rsidR="001204C5">
          <w:rPr>
            <w:noProof/>
            <w:webHidden/>
          </w:rPr>
          <w:fldChar w:fldCharType="separate"/>
        </w:r>
        <w:r w:rsidR="001204C5">
          <w:rPr>
            <w:noProof/>
            <w:webHidden/>
          </w:rPr>
          <w:t>34</w:t>
        </w:r>
        <w:r w:rsidR="001204C5">
          <w:rPr>
            <w:noProof/>
            <w:webHidden/>
          </w:rPr>
          <w:fldChar w:fldCharType="end"/>
        </w:r>
      </w:hyperlink>
    </w:p>
    <w:p w:rsidR="001204C5" w:rsidRDefault="001E38B8">
      <w:pPr>
        <w:pStyle w:val="TOC1"/>
        <w:tabs>
          <w:tab w:val="right" w:leader="dot" w:pos="9016"/>
        </w:tabs>
        <w:rPr>
          <w:rFonts w:eastAsiaTheme="minorEastAsia" w:cstheme="minorBidi"/>
          <w:b w:val="0"/>
          <w:bCs w:val="0"/>
          <w:caps w:val="0"/>
          <w:noProof/>
          <w:sz w:val="22"/>
          <w:szCs w:val="22"/>
        </w:rPr>
      </w:pPr>
      <w:hyperlink w:anchor="_Toc515823169" w:history="1">
        <w:r w:rsidR="001204C5" w:rsidRPr="000D3DBE">
          <w:rPr>
            <w:rStyle w:val="Hyperlink"/>
            <w:noProof/>
          </w:rPr>
          <w:t>CHAPTER IV</w:t>
        </w:r>
        <w:r w:rsidR="001204C5">
          <w:rPr>
            <w:noProof/>
            <w:webHidden/>
          </w:rPr>
          <w:tab/>
        </w:r>
        <w:r w:rsidR="001204C5">
          <w:rPr>
            <w:noProof/>
            <w:webHidden/>
          </w:rPr>
          <w:fldChar w:fldCharType="begin"/>
        </w:r>
        <w:r w:rsidR="001204C5">
          <w:rPr>
            <w:noProof/>
            <w:webHidden/>
          </w:rPr>
          <w:instrText xml:space="preserve"> PAGEREF _Toc515823169 \h </w:instrText>
        </w:r>
        <w:r w:rsidR="001204C5">
          <w:rPr>
            <w:noProof/>
            <w:webHidden/>
          </w:rPr>
        </w:r>
        <w:r w:rsidR="001204C5">
          <w:rPr>
            <w:noProof/>
            <w:webHidden/>
          </w:rPr>
          <w:fldChar w:fldCharType="separate"/>
        </w:r>
        <w:r w:rsidR="001204C5">
          <w:rPr>
            <w:noProof/>
            <w:webHidden/>
          </w:rPr>
          <w:t>37</w:t>
        </w:r>
        <w:r w:rsidR="001204C5">
          <w:rPr>
            <w:noProof/>
            <w:webHidden/>
          </w:rPr>
          <w:fldChar w:fldCharType="end"/>
        </w:r>
      </w:hyperlink>
    </w:p>
    <w:p w:rsidR="001204C5" w:rsidRDefault="001E38B8">
      <w:pPr>
        <w:pStyle w:val="TOC1"/>
        <w:tabs>
          <w:tab w:val="right" w:leader="dot" w:pos="9016"/>
        </w:tabs>
        <w:rPr>
          <w:rFonts w:eastAsiaTheme="minorEastAsia" w:cstheme="minorBidi"/>
          <w:b w:val="0"/>
          <w:bCs w:val="0"/>
          <w:caps w:val="0"/>
          <w:noProof/>
          <w:sz w:val="22"/>
          <w:szCs w:val="22"/>
        </w:rPr>
      </w:pPr>
      <w:hyperlink w:anchor="_Toc515823170" w:history="1">
        <w:r w:rsidR="001204C5" w:rsidRPr="000D3DBE">
          <w:rPr>
            <w:rStyle w:val="Hyperlink"/>
            <w:noProof/>
          </w:rPr>
          <w:t>RESEARCH DESIGN</w:t>
        </w:r>
        <w:r w:rsidR="001204C5">
          <w:rPr>
            <w:noProof/>
            <w:webHidden/>
          </w:rPr>
          <w:tab/>
        </w:r>
        <w:r w:rsidR="001204C5">
          <w:rPr>
            <w:noProof/>
            <w:webHidden/>
          </w:rPr>
          <w:fldChar w:fldCharType="begin"/>
        </w:r>
        <w:r w:rsidR="001204C5">
          <w:rPr>
            <w:noProof/>
            <w:webHidden/>
          </w:rPr>
          <w:instrText xml:space="preserve"> PAGEREF _Toc515823170 \h </w:instrText>
        </w:r>
        <w:r w:rsidR="001204C5">
          <w:rPr>
            <w:noProof/>
            <w:webHidden/>
          </w:rPr>
        </w:r>
        <w:r w:rsidR="001204C5">
          <w:rPr>
            <w:noProof/>
            <w:webHidden/>
          </w:rPr>
          <w:fldChar w:fldCharType="separate"/>
        </w:r>
        <w:r w:rsidR="001204C5">
          <w:rPr>
            <w:noProof/>
            <w:webHidden/>
          </w:rPr>
          <w:t>37</w:t>
        </w:r>
        <w:r w:rsidR="001204C5">
          <w:rPr>
            <w:noProof/>
            <w:webHidden/>
          </w:rPr>
          <w:fldChar w:fldCharType="end"/>
        </w:r>
      </w:hyperlink>
    </w:p>
    <w:p w:rsidR="001204C5" w:rsidRDefault="001E38B8">
      <w:pPr>
        <w:pStyle w:val="TOC2"/>
        <w:tabs>
          <w:tab w:val="right" w:leader="dot" w:pos="9016"/>
        </w:tabs>
        <w:rPr>
          <w:rFonts w:eastAsiaTheme="minorEastAsia" w:cstheme="minorBidi"/>
          <w:smallCaps w:val="0"/>
          <w:noProof/>
          <w:sz w:val="22"/>
          <w:szCs w:val="22"/>
        </w:rPr>
      </w:pPr>
      <w:hyperlink w:anchor="_Toc515823171" w:history="1">
        <w:r w:rsidR="001204C5" w:rsidRPr="000D3DBE">
          <w:rPr>
            <w:rStyle w:val="Hyperlink"/>
            <w:noProof/>
          </w:rPr>
          <w:t>4.1 Criteria, data, and equipment</w:t>
        </w:r>
        <w:r w:rsidR="001204C5">
          <w:rPr>
            <w:noProof/>
            <w:webHidden/>
          </w:rPr>
          <w:tab/>
        </w:r>
        <w:r w:rsidR="001204C5">
          <w:rPr>
            <w:noProof/>
            <w:webHidden/>
          </w:rPr>
          <w:fldChar w:fldCharType="begin"/>
        </w:r>
        <w:r w:rsidR="001204C5">
          <w:rPr>
            <w:noProof/>
            <w:webHidden/>
          </w:rPr>
          <w:instrText xml:space="preserve"> PAGEREF _Toc515823171 \h </w:instrText>
        </w:r>
        <w:r w:rsidR="001204C5">
          <w:rPr>
            <w:noProof/>
            <w:webHidden/>
          </w:rPr>
        </w:r>
        <w:r w:rsidR="001204C5">
          <w:rPr>
            <w:noProof/>
            <w:webHidden/>
          </w:rPr>
          <w:fldChar w:fldCharType="separate"/>
        </w:r>
        <w:r w:rsidR="001204C5">
          <w:rPr>
            <w:noProof/>
            <w:webHidden/>
          </w:rPr>
          <w:t>38</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72" w:history="1">
        <w:r w:rsidR="001204C5" w:rsidRPr="000D3DBE">
          <w:rPr>
            <w:rStyle w:val="Hyperlink"/>
            <w:noProof/>
          </w:rPr>
          <w:t>4.1.1 Criteria and equipment</w:t>
        </w:r>
        <w:r w:rsidR="001204C5">
          <w:rPr>
            <w:noProof/>
            <w:webHidden/>
          </w:rPr>
          <w:tab/>
        </w:r>
        <w:r w:rsidR="001204C5">
          <w:rPr>
            <w:noProof/>
            <w:webHidden/>
          </w:rPr>
          <w:fldChar w:fldCharType="begin"/>
        </w:r>
        <w:r w:rsidR="001204C5">
          <w:rPr>
            <w:noProof/>
            <w:webHidden/>
          </w:rPr>
          <w:instrText xml:space="preserve"> PAGEREF _Toc515823172 \h </w:instrText>
        </w:r>
        <w:r w:rsidR="001204C5">
          <w:rPr>
            <w:noProof/>
            <w:webHidden/>
          </w:rPr>
        </w:r>
        <w:r w:rsidR="001204C5">
          <w:rPr>
            <w:noProof/>
            <w:webHidden/>
          </w:rPr>
          <w:fldChar w:fldCharType="separate"/>
        </w:r>
        <w:r w:rsidR="001204C5">
          <w:rPr>
            <w:noProof/>
            <w:webHidden/>
          </w:rPr>
          <w:t>38</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73" w:history="1">
        <w:r w:rsidR="001204C5" w:rsidRPr="000D3DBE">
          <w:rPr>
            <w:rStyle w:val="Hyperlink"/>
            <w:noProof/>
          </w:rPr>
          <w:t>4.1.2 Data</w:t>
        </w:r>
        <w:r w:rsidR="001204C5">
          <w:rPr>
            <w:noProof/>
            <w:webHidden/>
          </w:rPr>
          <w:tab/>
        </w:r>
        <w:r w:rsidR="001204C5">
          <w:rPr>
            <w:noProof/>
            <w:webHidden/>
          </w:rPr>
          <w:fldChar w:fldCharType="begin"/>
        </w:r>
        <w:r w:rsidR="001204C5">
          <w:rPr>
            <w:noProof/>
            <w:webHidden/>
          </w:rPr>
          <w:instrText xml:space="preserve"> PAGEREF _Toc515823173 \h </w:instrText>
        </w:r>
        <w:r w:rsidR="001204C5">
          <w:rPr>
            <w:noProof/>
            <w:webHidden/>
          </w:rPr>
        </w:r>
        <w:r w:rsidR="001204C5">
          <w:rPr>
            <w:noProof/>
            <w:webHidden/>
          </w:rPr>
          <w:fldChar w:fldCharType="separate"/>
        </w:r>
        <w:r w:rsidR="001204C5">
          <w:rPr>
            <w:noProof/>
            <w:webHidden/>
          </w:rPr>
          <w:t>38</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74" w:history="1">
        <w:r w:rsidR="001204C5" w:rsidRPr="000D3DBE">
          <w:rPr>
            <w:rStyle w:val="Hyperlink"/>
            <w:noProof/>
          </w:rPr>
          <w:t>Hut lab Dataset</w:t>
        </w:r>
        <w:r w:rsidR="001204C5">
          <w:rPr>
            <w:noProof/>
            <w:webHidden/>
          </w:rPr>
          <w:tab/>
        </w:r>
        <w:r w:rsidR="001204C5">
          <w:rPr>
            <w:noProof/>
            <w:webHidden/>
          </w:rPr>
          <w:fldChar w:fldCharType="begin"/>
        </w:r>
        <w:r w:rsidR="001204C5">
          <w:rPr>
            <w:noProof/>
            <w:webHidden/>
          </w:rPr>
          <w:instrText xml:space="preserve"> PAGEREF _Toc515823174 \h </w:instrText>
        </w:r>
        <w:r w:rsidR="001204C5">
          <w:rPr>
            <w:noProof/>
            <w:webHidden/>
          </w:rPr>
        </w:r>
        <w:r w:rsidR="001204C5">
          <w:rPr>
            <w:noProof/>
            <w:webHidden/>
          </w:rPr>
          <w:fldChar w:fldCharType="separate"/>
        </w:r>
        <w:r w:rsidR="001204C5">
          <w:rPr>
            <w:noProof/>
            <w:webHidden/>
          </w:rPr>
          <w:t>38</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75" w:history="1">
        <w:r w:rsidR="001204C5" w:rsidRPr="000D3DBE">
          <w:rPr>
            <w:rStyle w:val="Hyperlink"/>
            <w:noProof/>
          </w:rPr>
          <w:t>DREAMS dataset</w:t>
        </w:r>
        <w:r w:rsidR="001204C5">
          <w:rPr>
            <w:noProof/>
            <w:webHidden/>
          </w:rPr>
          <w:tab/>
        </w:r>
        <w:r w:rsidR="001204C5">
          <w:rPr>
            <w:noProof/>
            <w:webHidden/>
          </w:rPr>
          <w:fldChar w:fldCharType="begin"/>
        </w:r>
        <w:r w:rsidR="001204C5">
          <w:rPr>
            <w:noProof/>
            <w:webHidden/>
          </w:rPr>
          <w:instrText xml:space="preserve"> PAGEREF _Toc515823175 \h </w:instrText>
        </w:r>
        <w:r w:rsidR="001204C5">
          <w:rPr>
            <w:noProof/>
            <w:webHidden/>
          </w:rPr>
        </w:r>
        <w:r w:rsidR="001204C5">
          <w:rPr>
            <w:noProof/>
            <w:webHidden/>
          </w:rPr>
          <w:fldChar w:fldCharType="separate"/>
        </w:r>
        <w:r w:rsidR="001204C5">
          <w:rPr>
            <w:noProof/>
            <w:webHidden/>
          </w:rPr>
          <w:t>38</w:t>
        </w:r>
        <w:r w:rsidR="001204C5">
          <w:rPr>
            <w:noProof/>
            <w:webHidden/>
          </w:rPr>
          <w:fldChar w:fldCharType="end"/>
        </w:r>
      </w:hyperlink>
    </w:p>
    <w:p w:rsidR="001204C5" w:rsidRDefault="001E38B8">
      <w:pPr>
        <w:pStyle w:val="TOC2"/>
        <w:tabs>
          <w:tab w:val="right" w:leader="dot" w:pos="9016"/>
        </w:tabs>
        <w:rPr>
          <w:rFonts w:eastAsiaTheme="minorEastAsia" w:cstheme="minorBidi"/>
          <w:smallCaps w:val="0"/>
          <w:noProof/>
          <w:sz w:val="22"/>
          <w:szCs w:val="22"/>
        </w:rPr>
      </w:pPr>
      <w:hyperlink w:anchor="_Toc515823176" w:history="1">
        <w:r w:rsidR="001204C5" w:rsidRPr="000D3DBE">
          <w:rPr>
            <w:rStyle w:val="Hyperlink"/>
            <w:noProof/>
          </w:rPr>
          <w:t>4.2 Experiments</w:t>
        </w:r>
        <w:r w:rsidR="001204C5">
          <w:rPr>
            <w:noProof/>
            <w:webHidden/>
          </w:rPr>
          <w:tab/>
        </w:r>
        <w:r w:rsidR="001204C5">
          <w:rPr>
            <w:noProof/>
            <w:webHidden/>
          </w:rPr>
          <w:fldChar w:fldCharType="begin"/>
        </w:r>
        <w:r w:rsidR="001204C5">
          <w:rPr>
            <w:noProof/>
            <w:webHidden/>
          </w:rPr>
          <w:instrText xml:space="preserve"> PAGEREF _Toc515823176 \h </w:instrText>
        </w:r>
        <w:r w:rsidR="001204C5">
          <w:rPr>
            <w:noProof/>
            <w:webHidden/>
          </w:rPr>
        </w:r>
        <w:r w:rsidR="001204C5">
          <w:rPr>
            <w:noProof/>
            <w:webHidden/>
          </w:rPr>
          <w:fldChar w:fldCharType="separate"/>
        </w:r>
        <w:r w:rsidR="001204C5">
          <w:rPr>
            <w:noProof/>
            <w:webHidden/>
          </w:rPr>
          <w:t>39</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77" w:history="1">
        <w:r w:rsidR="001204C5" w:rsidRPr="000D3DBE">
          <w:rPr>
            <w:rStyle w:val="Hyperlink"/>
            <w:noProof/>
          </w:rPr>
          <w:t>4.2.1 Feature sets evaluation over different channels</w:t>
        </w:r>
        <w:r w:rsidR="001204C5">
          <w:rPr>
            <w:noProof/>
            <w:webHidden/>
          </w:rPr>
          <w:tab/>
        </w:r>
        <w:r w:rsidR="001204C5">
          <w:rPr>
            <w:noProof/>
            <w:webHidden/>
          </w:rPr>
          <w:fldChar w:fldCharType="begin"/>
        </w:r>
        <w:r w:rsidR="001204C5">
          <w:rPr>
            <w:noProof/>
            <w:webHidden/>
          </w:rPr>
          <w:instrText xml:space="preserve"> PAGEREF _Toc515823177 \h </w:instrText>
        </w:r>
        <w:r w:rsidR="001204C5">
          <w:rPr>
            <w:noProof/>
            <w:webHidden/>
          </w:rPr>
        </w:r>
        <w:r w:rsidR="001204C5">
          <w:rPr>
            <w:noProof/>
            <w:webHidden/>
          </w:rPr>
          <w:fldChar w:fldCharType="separate"/>
        </w:r>
        <w:r w:rsidR="001204C5">
          <w:rPr>
            <w:noProof/>
            <w:webHidden/>
          </w:rPr>
          <w:t>39</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78" w:history="1">
        <w:r w:rsidR="001204C5" w:rsidRPr="000D3DBE">
          <w:rPr>
            <w:rStyle w:val="Hyperlink"/>
            <w:noProof/>
          </w:rPr>
          <w:t>4.2.2 Evaluation of different ML algorithms</w:t>
        </w:r>
        <w:r w:rsidR="001204C5">
          <w:rPr>
            <w:noProof/>
            <w:webHidden/>
          </w:rPr>
          <w:tab/>
        </w:r>
        <w:r w:rsidR="001204C5">
          <w:rPr>
            <w:noProof/>
            <w:webHidden/>
          </w:rPr>
          <w:fldChar w:fldCharType="begin"/>
        </w:r>
        <w:r w:rsidR="001204C5">
          <w:rPr>
            <w:noProof/>
            <w:webHidden/>
          </w:rPr>
          <w:instrText xml:space="preserve"> PAGEREF _Toc515823178 \h </w:instrText>
        </w:r>
        <w:r w:rsidR="001204C5">
          <w:rPr>
            <w:noProof/>
            <w:webHidden/>
          </w:rPr>
        </w:r>
        <w:r w:rsidR="001204C5">
          <w:rPr>
            <w:noProof/>
            <w:webHidden/>
          </w:rPr>
          <w:fldChar w:fldCharType="separate"/>
        </w:r>
        <w:r w:rsidR="001204C5">
          <w:rPr>
            <w:noProof/>
            <w:webHidden/>
          </w:rPr>
          <w:t>39</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79" w:history="1">
        <w:r w:rsidR="001204C5" w:rsidRPr="000D3DBE">
          <w:rPr>
            <w:rStyle w:val="Hyperlink"/>
            <w:noProof/>
          </w:rPr>
          <w:t>4.2.3 Individual feature evaluation</w:t>
        </w:r>
        <w:r w:rsidR="001204C5">
          <w:rPr>
            <w:noProof/>
            <w:webHidden/>
          </w:rPr>
          <w:tab/>
        </w:r>
        <w:r w:rsidR="001204C5">
          <w:rPr>
            <w:noProof/>
            <w:webHidden/>
          </w:rPr>
          <w:fldChar w:fldCharType="begin"/>
        </w:r>
        <w:r w:rsidR="001204C5">
          <w:rPr>
            <w:noProof/>
            <w:webHidden/>
          </w:rPr>
          <w:instrText xml:space="preserve"> PAGEREF _Toc515823179 \h </w:instrText>
        </w:r>
        <w:r w:rsidR="001204C5">
          <w:rPr>
            <w:noProof/>
            <w:webHidden/>
          </w:rPr>
        </w:r>
        <w:r w:rsidR="001204C5">
          <w:rPr>
            <w:noProof/>
            <w:webHidden/>
          </w:rPr>
          <w:fldChar w:fldCharType="separate"/>
        </w:r>
        <w:r w:rsidR="001204C5">
          <w:rPr>
            <w:noProof/>
            <w:webHidden/>
          </w:rPr>
          <w:t>39</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80" w:history="1">
        <w:r w:rsidR="001204C5" w:rsidRPr="000D3DBE">
          <w:rPr>
            <w:rStyle w:val="Hyperlink"/>
            <w:noProof/>
          </w:rPr>
          <w:t>4.2.4 Hidden Markov Model evaluation</w:t>
        </w:r>
        <w:r w:rsidR="001204C5">
          <w:rPr>
            <w:noProof/>
            <w:webHidden/>
          </w:rPr>
          <w:tab/>
        </w:r>
        <w:r w:rsidR="001204C5">
          <w:rPr>
            <w:noProof/>
            <w:webHidden/>
          </w:rPr>
          <w:fldChar w:fldCharType="begin"/>
        </w:r>
        <w:r w:rsidR="001204C5">
          <w:rPr>
            <w:noProof/>
            <w:webHidden/>
          </w:rPr>
          <w:instrText xml:space="preserve"> PAGEREF _Toc515823180 \h </w:instrText>
        </w:r>
        <w:r w:rsidR="001204C5">
          <w:rPr>
            <w:noProof/>
            <w:webHidden/>
          </w:rPr>
        </w:r>
        <w:r w:rsidR="001204C5">
          <w:rPr>
            <w:noProof/>
            <w:webHidden/>
          </w:rPr>
          <w:fldChar w:fldCharType="separate"/>
        </w:r>
        <w:r w:rsidR="001204C5">
          <w:rPr>
            <w:noProof/>
            <w:webHidden/>
          </w:rPr>
          <w:t>39</w:t>
        </w:r>
        <w:r w:rsidR="001204C5">
          <w:rPr>
            <w:noProof/>
            <w:webHidden/>
          </w:rPr>
          <w:fldChar w:fldCharType="end"/>
        </w:r>
      </w:hyperlink>
    </w:p>
    <w:p w:rsidR="001204C5" w:rsidRDefault="001E38B8">
      <w:pPr>
        <w:pStyle w:val="TOC2"/>
        <w:tabs>
          <w:tab w:val="right" w:leader="dot" w:pos="9016"/>
        </w:tabs>
        <w:rPr>
          <w:rFonts w:eastAsiaTheme="minorEastAsia" w:cstheme="minorBidi"/>
          <w:smallCaps w:val="0"/>
          <w:noProof/>
          <w:sz w:val="22"/>
          <w:szCs w:val="22"/>
        </w:rPr>
      </w:pPr>
      <w:hyperlink w:anchor="_Toc515823181" w:history="1">
        <w:r w:rsidR="001204C5" w:rsidRPr="000D3DBE">
          <w:rPr>
            <w:rStyle w:val="Hyperlink"/>
            <w:noProof/>
          </w:rPr>
          <w:t>4.3 Hypotheses</w:t>
        </w:r>
        <w:r w:rsidR="001204C5">
          <w:rPr>
            <w:noProof/>
            <w:webHidden/>
          </w:rPr>
          <w:tab/>
        </w:r>
        <w:r w:rsidR="001204C5">
          <w:rPr>
            <w:noProof/>
            <w:webHidden/>
          </w:rPr>
          <w:fldChar w:fldCharType="begin"/>
        </w:r>
        <w:r w:rsidR="001204C5">
          <w:rPr>
            <w:noProof/>
            <w:webHidden/>
          </w:rPr>
          <w:instrText xml:space="preserve"> PAGEREF _Toc515823181 \h </w:instrText>
        </w:r>
        <w:r w:rsidR="001204C5">
          <w:rPr>
            <w:noProof/>
            <w:webHidden/>
          </w:rPr>
        </w:r>
        <w:r w:rsidR="001204C5">
          <w:rPr>
            <w:noProof/>
            <w:webHidden/>
          </w:rPr>
          <w:fldChar w:fldCharType="separate"/>
        </w:r>
        <w:r w:rsidR="001204C5">
          <w:rPr>
            <w:noProof/>
            <w:webHidden/>
          </w:rPr>
          <w:t>40</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82" w:history="1">
        <w:r w:rsidR="001204C5" w:rsidRPr="000D3DBE">
          <w:rPr>
            <w:rStyle w:val="Hyperlink"/>
            <w:noProof/>
          </w:rPr>
          <w:t>4.3.1 Time domain feature hypothesis:</w:t>
        </w:r>
        <w:r w:rsidR="001204C5">
          <w:rPr>
            <w:noProof/>
            <w:webHidden/>
          </w:rPr>
          <w:tab/>
        </w:r>
        <w:r w:rsidR="001204C5">
          <w:rPr>
            <w:noProof/>
            <w:webHidden/>
          </w:rPr>
          <w:fldChar w:fldCharType="begin"/>
        </w:r>
        <w:r w:rsidR="001204C5">
          <w:rPr>
            <w:noProof/>
            <w:webHidden/>
          </w:rPr>
          <w:instrText xml:space="preserve"> PAGEREF _Toc515823182 \h </w:instrText>
        </w:r>
        <w:r w:rsidR="001204C5">
          <w:rPr>
            <w:noProof/>
            <w:webHidden/>
          </w:rPr>
        </w:r>
        <w:r w:rsidR="001204C5">
          <w:rPr>
            <w:noProof/>
            <w:webHidden/>
          </w:rPr>
          <w:fldChar w:fldCharType="separate"/>
        </w:r>
        <w:r w:rsidR="001204C5">
          <w:rPr>
            <w:noProof/>
            <w:webHidden/>
          </w:rPr>
          <w:t>40</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83" w:history="1">
        <w:r w:rsidR="001204C5" w:rsidRPr="000D3DBE">
          <w:rPr>
            <w:rStyle w:val="Hyperlink"/>
            <w:noProof/>
          </w:rPr>
          <w:t>4.3.2 Frequency features</w:t>
        </w:r>
        <w:r w:rsidR="001204C5">
          <w:rPr>
            <w:noProof/>
            <w:webHidden/>
          </w:rPr>
          <w:tab/>
        </w:r>
        <w:r w:rsidR="001204C5">
          <w:rPr>
            <w:noProof/>
            <w:webHidden/>
          </w:rPr>
          <w:fldChar w:fldCharType="begin"/>
        </w:r>
        <w:r w:rsidR="001204C5">
          <w:rPr>
            <w:noProof/>
            <w:webHidden/>
          </w:rPr>
          <w:instrText xml:space="preserve"> PAGEREF _Toc515823183 \h </w:instrText>
        </w:r>
        <w:r w:rsidR="001204C5">
          <w:rPr>
            <w:noProof/>
            <w:webHidden/>
          </w:rPr>
        </w:r>
        <w:r w:rsidR="001204C5">
          <w:rPr>
            <w:noProof/>
            <w:webHidden/>
          </w:rPr>
          <w:fldChar w:fldCharType="separate"/>
        </w:r>
        <w:r w:rsidR="001204C5">
          <w:rPr>
            <w:noProof/>
            <w:webHidden/>
          </w:rPr>
          <w:t>41</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84" w:history="1">
        <w:r w:rsidR="001204C5" w:rsidRPr="000D3DBE">
          <w:rPr>
            <w:rStyle w:val="Hyperlink"/>
            <w:noProof/>
          </w:rPr>
          <w:t>4.3.3 Time-frequency features</w:t>
        </w:r>
        <w:r w:rsidR="001204C5">
          <w:rPr>
            <w:noProof/>
            <w:webHidden/>
          </w:rPr>
          <w:tab/>
        </w:r>
        <w:r w:rsidR="001204C5">
          <w:rPr>
            <w:noProof/>
            <w:webHidden/>
          </w:rPr>
          <w:fldChar w:fldCharType="begin"/>
        </w:r>
        <w:r w:rsidR="001204C5">
          <w:rPr>
            <w:noProof/>
            <w:webHidden/>
          </w:rPr>
          <w:instrText xml:space="preserve"> PAGEREF _Toc515823184 \h </w:instrText>
        </w:r>
        <w:r w:rsidR="001204C5">
          <w:rPr>
            <w:noProof/>
            <w:webHidden/>
          </w:rPr>
        </w:r>
        <w:r w:rsidR="001204C5">
          <w:rPr>
            <w:noProof/>
            <w:webHidden/>
          </w:rPr>
          <w:fldChar w:fldCharType="separate"/>
        </w:r>
        <w:r w:rsidR="001204C5">
          <w:rPr>
            <w:noProof/>
            <w:webHidden/>
          </w:rPr>
          <w:t>41</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85" w:history="1">
        <w:r w:rsidR="001204C5" w:rsidRPr="000D3DBE">
          <w:rPr>
            <w:rStyle w:val="Hyperlink"/>
            <w:noProof/>
          </w:rPr>
          <w:t>4.3.4 ML algorithm performance</w:t>
        </w:r>
        <w:r w:rsidR="001204C5">
          <w:rPr>
            <w:noProof/>
            <w:webHidden/>
          </w:rPr>
          <w:tab/>
        </w:r>
        <w:r w:rsidR="001204C5">
          <w:rPr>
            <w:noProof/>
            <w:webHidden/>
          </w:rPr>
          <w:fldChar w:fldCharType="begin"/>
        </w:r>
        <w:r w:rsidR="001204C5">
          <w:rPr>
            <w:noProof/>
            <w:webHidden/>
          </w:rPr>
          <w:instrText xml:space="preserve"> PAGEREF _Toc515823185 \h </w:instrText>
        </w:r>
        <w:r w:rsidR="001204C5">
          <w:rPr>
            <w:noProof/>
            <w:webHidden/>
          </w:rPr>
        </w:r>
        <w:r w:rsidR="001204C5">
          <w:rPr>
            <w:noProof/>
            <w:webHidden/>
          </w:rPr>
          <w:fldChar w:fldCharType="separate"/>
        </w:r>
        <w:r w:rsidR="001204C5">
          <w:rPr>
            <w:noProof/>
            <w:webHidden/>
          </w:rPr>
          <w:t>41</w:t>
        </w:r>
        <w:r w:rsidR="001204C5">
          <w:rPr>
            <w:noProof/>
            <w:webHidden/>
          </w:rPr>
          <w:fldChar w:fldCharType="end"/>
        </w:r>
      </w:hyperlink>
    </w:p>
    <w:p w:rsidR="001204C5" w:rsidRDefault="001E38B8">
      <w:pPr>
        <w:pStyle w:val="TOC1"/>
        <w:tabs>
          <w:tab w:val="right" w:leader="dot" w:pos="9016"/>
        </w:tabs>
        <w:rPr>
          <w:rFonts w:eastAsiaTheme="minorEastAsia" w:cstheme="minorBidi"/>
          <w:b w:val="0"/>
          <w:bCs w:val="0"/>
          <w:caps w:val="0"/>
          <w:noProof/>
          <w:sz w:val="22"/>
          <w:szCs w:val="22"/>
        </w:rPr>
      </w:pPr>
      <w:hyperlink w:anchor="_Toc515823186" w:history="1">
        <w:r w:rsidR="001204C5" w:rsidRPr="000D3DBE">
          <w:rPr>
            <w:rStyle w:val="Hyperlink"/>
            <w:noProof/>
          </w:rPr>
          <w:t>CHAPTER V</w:t>
        </w:r>
        <w:r w:rsidR="001204C5">
          <w:rPr>
            <w:noProof/>
            <w:webHidden/>
          </w:rPr>
          <w:tab/>
        </w:r>
        <w:r w:rsidR="001204C5">
          <w:rPr>
            <w:noProof/>
            <w:webHidden/>
          </w:rPr>
          <w:fldChar w:fldCharType="begin"/>
        </w:r>
        <w:r w:rsidR="001204C5">
          <w:rPr>
            <w:noProof/>
            <w:webHidden/>
          </w:rPr>
          <w:instrText xml:space="preserve"> PAGEREF _Toc515823186 \h </w:instrText>
        </w:r>
        <w:r w:rsidR="001204C5">
          <w:rPr>
            <w:noProof/>
            <w:webHidden/>
          </w:rPr>
        </w:r>
        <w:r w:rsidR="001204C5">
          <w:rPr>
            <w:noProof/>
            <w:webHidden/>
          </w:rPr>
          <w:fldChar w:fldCharType="separate"/>
        </w:r>
        <w:r w:rsidR="001204C5">
          <w:rPr>
            <w:noProof/>
            <w:webHidden/>
          </w:rPr>
          <w:t>42</w:t>
        </w:r>
        <w:r w:rsidR="001204C5">
          <w:rPr>
            <w:noProof/>
            <w:webHidden/>
          </w:rPr>
          <w:fldChar w:fldCharType="end"/>
        </w:r>
      </w:hyperlink>
    </w:p>
    <w:p w:rsidR="001204C5" w:rsidRDefault="001E38B8">
      <w:pPr>
        <w:pStyle w:val="TOC1"/>
        <w:tabs>
          <w:tab w:val="right" w:leader="dot" w:pos="9016"/>
        </w:tabs>
        <w:rPr>
          <w:rFonts w:eastAsiaTheme="minorEastAsia" w:cstheme="minorBidi"/>
          <w:b w:val="0"/>
          <w:bCs w:val="0"/>
          <w:caps w:val="0"/>
          <w:noProof/>
          <w:sz w:val="22"/>
          <w:szCs w:val="22"/>
        </w:rPr>
      </w:pPr>
      <w:hyperlink w:anchor="_Toc515823187" w:history="1">
        <w:r w:rsidR="001204C5" w:rsidRPr="000D3DBE">
          <w:rPr>
            <w:rStyle w:val="Hyperlink"/>
            <w:noProof/>
          </w:rPr>
          <w:t>RESEARCH RESULTS</w:t>
        </w:r>
        <w:r w:rsidR="001204C5">
          <w:rPr>
            <w:noProof/>
            <w:webHidden/>
          </w:rPr>
          <w:tab/>
        </w:r>
        <w:r w:rsidR="001204C5">
          <w:rPr>
            <w:noProof/>
            <w:webHidden/>
          </w:rPr>
          <w:fldChar w:fldCharType="begin"/>
        </w:r>
        <w:r w:rsidR="001204C5">
          <w:rPr>
            <w:noProof/>
            <w:webHidden/>
          </w:rPr>
          <w:instrText xml:space="preserve"> PAGEREF _Toc515823187 \h </w:instrText>
        </w:r>
        <w:r w:rsidR="001204C5">
          <w:rPr>
            <w:noProof/>
            <w:webHidden/>
          </w:rPr>
        </w:r>
        <w:r w:rsidR="001204C5">
          <w:rPr>
            <w:noProof/>
            <w:webHidden/>
          </w:rPr>
          <w:fldChar w:fldCharType="separate"/>
        </w:r>
        <w:r w:rsidR="001204C5">
          <w:rPr>
            <w:noProof/>
            <w:webHidden/>
          </w:rPr>
          <w:t>42</w:t>
        </w:r>
        <w:r w:rsidR="001204C5">
          <w:rPr>
            <w:noProof/>
            <w:webHidden/>
          </w:rPr>
          <w:fldChar w:fldCharType="end"/>
        </w:r>
      </w:hyperlink>
    </w:p>
    <w:p w:rsidR="001204C5" w:rsidRDefault="001E38B8">
      <w:pPr>
        <w:pStyle w:val="TOC2"/>
        <w:tabs>
          <w:tab w:val="right" w:leader="dot" w:pos="9016"/>
        </w:tabs>
        <w:rPr>
          <w:rFonts w:eastAsiaTheme="minorEastAsia" w:cstheme="minorBidi"/>
          <w:smallCaps w:val="0"/>
          <w:noProof/>
          <w:sz w:val="22"/>
          <w:szCs w:val="22"/>
        </w:rPr>
      </w:pPr>
      <w:hyperlink w:anchor="_Toc515823188" w:history="1">
        <w:r w:rsidR="001204C5" w:rsidRPr="000D3DBE">
          <w:rPr>
            <w:rStyle w:val="Hyperlink"/>
            <w:noProof/>
          </w:rPr>
          <w:t>5.1 Feature set evaluation and channel evaluation</w:t>
        </w:r>
        <w:r w:rsidR="001204C5">
          <w:rPr>
            <w:noProof/>
            <w:webHidden/>
          </w:rPr>
          <w:tab/>
        </w:r>
        <w:r w:rsidR="001204C5">
          <w:rPr>
            <w:noProof/>
            <w:webHidden/>
          </w:rPr>
          <w:fldChar w:fldCharType="begin"/>
        </w:r>
        <w:r w:rsidR="001204C5">
          <w:rPr>
            <w:noProof/>
            <w:webHidden/>
          </w:rPr>
          <w:instrText xml:space="preserve"> PAGEREF _Toc515823188 \h </w:instrText>
        </w:r>
        <w:r w:rsidR="001204C5">
          <w:rPr>
            <w:noProof/>
            <w:webHidden/>
          </w:rPr>
        </w:r>
        <w:r w:rsidR="001204C5">
          <w:rPr>
            <w:noProof/>
            <w:webHidden/>
          </w:rPr>
          <w:fldChar w:fldCharType="separate"/>
        </w:r>
        <w:r w:rsidR="001204C5">
          <w:rPr>
            <w:noProof/>
            <w:webHidden/>
          </w:rPr>
          <w:t>43</w:t>
        </w:r>
        <w:r w:rsidR="001204C5">
          <w:rPr>
            <w:noProof/>
            <w:webHidden/>
          </w:rPr>
          <w:fldChar w:fldCharType="end"/>
        </w:r>
      </w:hyperlink>
    </w:p>
    <w:p w:rsidR="001204C5" w:rsidRDefault="001E38B8">
      <w:pPr>
        <w:pStyle w:val="TOC2"/>
        <w:tabs>
          <w:tab w:val="right" w:leader="dot" w:pos="9016"/>
        </w:tabs>
        <w:rPr>
          <w:rFonts w:eastAsiaTheme="minorEastAsia" w:cstheme="minorBidi"/>
          <w:smallCaps w:val="0"/>
          <w:noProof/>
          <w:sz w:val="22"/>
          <w:szCs w:val="22"/>
        </w:rPr>
      </w:pPr>
      <w:hyperlink w:anchor="_Toc515823189" w:history="1">
        <w:r w:rsidR="001204C5" w:rsidRPr="000D3DBE">
          <w:rPr>
            <w:rStyle w:val="Hyperlink"/>
            <w:noProof/>
          </w:rPr>
          <w:t>5.1.1 10 Second Hut Lab data</w:t>
        </w:r>
        <w:r w:rsidR="001204C5">
          <w:rPr>
            <w:noProof/>
            <w:webHidden/>
          </w:rPr>
          <w:tab/>
        </w:r>
        <w:r w:rsidR="001204C5">
          <w:rPr>
            <w:noProof/>
            <w:webHidden/>
          </w:rPr>
          <w:fldChar w:fldCharType="begin"/>
        </w:r>
        <w:r w:rsidR="001204C5">
          <w:rPr>
            <w:noProof/>
            <w:webHidden/>
          </w:rPr>
          <w:instrText xml:space="preserve"> PAGEREF _Toc515823189 \h </w:instrText>
        </w:r>
        <w:r w:rsidR="001204C5">
          <w:rPr>
            <w:noProof/>
            <w:webHidden/>
          </w:rPr>
        </w:r>
        <w:r w:rsidR="001204C5">
          <w:rPr>
            <w:noProof/>
            <w:webHidden/>
          </w:rPr>
          <w:fldChar w:fldCharType="separate"/>
        </w:r>
        <w:r w:rsidR="001204C5">
          <w:rPr>
            <w:noProof/>
            <w:webHidden/>
          </w:rPr>
          <w:t>43</w:t>
        </w:r>
        <w:r w:rsidR="001204C5">
          <w:rPr>
            <w:noProof/>
            <w:webHidden/>
          </w:rPr>
          <w:fldChar w:fldCharType="end"/>
        </w:r>
      </w:hyperlink>
    </w:p>
    <w:p w:rsidR="001204C5" w:rsidRDefault="001E38B8">
      <w:pPr>
        <w:pStyle w:val="TOC2"/>
        <w:tabs>
          <w:tab w:val="right" w:leader="dot" w:pos="9016"/>
        </w:tabs>
        <w:rPr>
          <w:rFonts w:eastAsiaTheme="minorEastAsia" w:cstheme="minorBidi"/>
          <w:smallCaps w:val="0"/>
          <w:noProof/>
          <w:sz w:val="22"/>
          <w:szCs w:val="22"/>
        </w:rPr>
      </w:pPr>
      <w:hyperlink w:anchor="_Toc515823193" w:history="1">
        <w:r w:rsidR="001204C5" w:rsidRPr="000D3DBE">
          <w:rPr>
            <w:rStyle w:val="Hyperlink"/>
            <w:noProof/>
          </w:rPr>
          <w:t>5.1.2 Dreams dataset data</w:t>
        </w:r>
        <w:r w:rsidR="001204C5">
          <w:rPr>
            <w:noProof/>
            <w:webHidden/>
          </w:rPr>
          <w:tab/>
        </w:r>
        <w:r w:rsidR="001204C5">
          <w:rPr>
            <w:noProof/>
            <w:webHidden/>
          </w:rPr>
          <w:fldChar w:fldCharType="begin"/>
        </w:r>
        <w:r w:rsidR="001204C5">
          <w:rPr>
            <w:noProof/>
            <w:webHidden/>
          </w:rPr>
          <w:instrText xml:space="preserve"> PAGEREF _Toc515823193 \h </w:instrText>
        </w:r>
        <w:r w:rsidR="001204C5">
          <w:rPr>
            <w:noProof/>
            <w:webHidden/>
          </w:rPr>
        </w:r>
        <w:r w:rsidR="001204C5">
          <w:rPr>
            <w:noProof/>
            <w:webHidden/>
          </w:rPr>
          <w:fldChar w:fldCharType="separate"/>
        </w:r>
        <w:r w:rsidR="001204C5">
          <w:rPr>
            <w:noProof/>
            <w:webHidden/>
          </w:rPr>
          <w:t>47</w:t>
        </w:r>
        <w:r w:rsidR="001204C5">
          <w:rPr>
            <w:noProof/>
            <w:webHidden/>
          </w:rPr>
          <w:fldChar w:fldCharType="end"/>
        </w:r>
      </w:hyperlink>
    </w:p>
    <w:p w:rsidR="001204C5" w:rsidRDefault="001E38B8">
      <w:pPr>
        <w:pStyle w:val="TOC2"/>
        <w:tabs>
          <w:tab w:val="right" w:leader="dot" w:pos="9016"/>
        </w:tabs>
        <w:rPr>
          <w:rFonts w:eastAsiaTheme="minorEastAsia" w:cstheme="minorBidi"/>
          <w:smallCaps w:val="0"/>
          <w:noProof/>
          <w:sz w:val="22"/>
          <w:szCs w:val="22"/>
        </w:rPr>
      </w:pPr>
      <w:hyperlink w:anchor="_Toc515823194" w:history="1">
        <w:r w:rsidR="001204C5" w:rsidRPr="000D3DBE">
          <w:rPr>
            <w:rStyle w:val="Hyperlink"/>
            <w:noProof/>
          </w:rPr>
          <w:t>5.2 Machine learning algorithm testing</w:t>
        </w:r>
        <w:r w:rsidR="001204C5">
          <w:rPr>
            <w:noProof/>
            <w:webHidden/>
          </w:rPr>
          <w:tab/>
        </w:r>
        <w:r w:rsidR="001204C5">
          <w:rPr>
            <w:noProof/>
            <w:webHidden/>
          </w:rPr>
          <w:fldChar w:fldCharType="begin"/>
        </w:r>
        <w:r w:rsidR="001204C5">
          <w:rPr>
            <w:noProof/>
            <w:webHidden/>
          </w:rPr>
          <w:instrText xml:space="preserve"> PAGEREF _Toc515823194 \h </w:instrText>
        </w:r>
        <w:r w:rsidR="001204C5">
          <w:rPr>
            <w:noProof/>
            <w:webHidden/>
          </w:rPr>
        </w:r>
        <w:r w:rsidR="001204C5">
          <w:rPr>
            <w:noProof/>
            <w:webHidden/>
          </w:rPr>
          <w:fldChar w:fldCharType="separate"/>
        </w:r>
        <w:r w:rsidR="001204C5">
          <w:rPr>
            <w:noProof/>
            <w:webHidden/>
          </w:rPr>
          <w:t>47</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95" w:history="1">
        <w:r w:rsidR="001204C5" w:rsidRPr="000D3DBE">
          <w:rPr>
            <w:rStyle w:val="Hyperlink"/>
            <w:noProof/>
          </w:rPr>
          <w:t>5.2.1 Random Forest</w:t>
        </w:r>
        <w:r w:rsidR="001204C5">
          <w:rPr>
            <w:noProof/>
            <w:webHidden/>
          </w:rPr>
          <w:tab/>
        </w:r>
        <w:r w:rsidR="001204C5">
          <w:rPr>
            <w:noProof/>
            <w:webHidden/>
          </w:rPr>
          <w:fldChar w:fldCharType="begin"/>
        </w:r>
        <w:r w:rsidR="001204C5">
          <w:rPr>
            <w:noProof/>
            <w:webHidden/>
          </w:rPr>
          <w:instrText xml:space="preserve"> PAGEREF _Toc515823195 \h </w:instrText>
        </w:r>
        <w:r w:rsidR="001204C5">
          <w:rPr>
            <w:noProof/>
            <w:webHidden/>
          </w:rPr>
        </w:r>
        <w:r w:rsidR="001204C5">
          <w:rPr>
            <w:noProof/>
            <w:webHidden/>
          </w:rPr>
          <w:fldChar w:fldCharType="separate"/>
        </w:r>
        <w:r w:rsidR="001204C5">
          <w:rPr>
            <w:noProof/>
            <w:webHidden/>
          </w:rPr>
          <w:t>47</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96" w:history="1">
        <w:r w:rsidR="001204C5" w:rsidRPr="000D3DBE">
          <w:rPr>
            <w:rStyle w:val="Hyperlink"/>
            <w:noProof/>
          </w:rPr>
          <w:t>5.2.2 K-nearest Neighbor</w:t>
        </w:r>
        <w:r w:rsidR="001204C5">
          <w:rPr>
            <w:noProof/>
            <w:webHidden/>
          </w:rPr>
          <w:tab/>
        </w:r>
        <w:r w:rsidR="001204C5">
          <w:rPr>
            <w:noProof/>
            <w:webHidden/>
          </w:rPr>
          <w:fldChar w:fldCharType="begin"/>
        </w:r>
        <w:r w:rsidR="001204C5">
          <w:rPr>
            <w:noProof/>
            <w:webHidden/>
          </w:rPr>
          <w:instrText xml:space="preserve"> PAGEREF _Toc515823196 \h </w:instrText>
        </w:r>
        <w:r w:rsidR="001204C5">
          <w:rPr>
            <w:noProof/>
            <w:webHidden/>
          </w:rPr>
        </w:r>
        <w:r w:rsidR="001204C5">
          <w:rPr>
            <w:noProof/>
            <w:webHidden/>
          </w:rPr>
          <w:fldChar w:fldCharType="separate"/>
        </w:r>
        <w:r w:rsidR="001204C5">
          <w:rPr>
            <w:noProof/>
            <w:webHidden/>
          </w:rPr>
          <w:t>47</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97" w:history="1">
        <w:r w:rsidR="001204C5" w:rsidRPr="000D3DBE">
          <w:rPr>
            <w:rStyle w:val="Hyperlink"/>
            <w:noProof/>
          </w:rPr>
          <w:t>5.2.3 Support vector Machine</w:t>
        </w:r>
        <w:r w:rsidR="001204C5">
          <w:rPr>
            <w:noProof/>
            <w:webHidden/>
          </w:rPr>
          <w:tab/>
        </w:r>
        <w:r w:rsidR="001204C5">
          <w:rPr>
            <w:noProof/>
            <w:webHidden/>
          </w:rPr>
          <w:fldChar w:fldCharType="begin"/>
        </w:r>
        <w:r w:rsidR="001204C5">
          <w:rPr>
            <w:noProof/>
            <w:webHidden/>
          </w:rPr>
          <w:instrText xml:space="preserve"> PAGEREF _Toc515823197 \h </w:instrText>
        </w:r>
        <w:r w:rsidR="001204C5">
          <w:rPr>
            <w:noProof/>
            <w:webHidden/>
          </w:rPr>
        </w:r>
        <w:r w:rsidR="001204C5">
          <w:rPr>
            <w:noProof/>
            <w:webHidden/>
          </w:rPr>
          <w:fldChar w:fldCharType="separate"/>
        </w:r>
        <w:r w:rsidR="001204C5">
          <w:rPr>
            <w:noProof/>
            <w:webHidden/>
          </w:rPr>
          <w:t>47</w:t>
        </w:r>
        <w:r w:rsidR="001204C5">
          <w:rPr>
            <w:noProof/>
            <w:webHidden/>
          </w:rPr>
          <w:fldChar w:fldCharType="end"/>
        </w:r>
      </w:hyperlink>
    </w:p>
    <w:p w:rsidR="001204C5" w:rsidRDefault="001E38B8">
      <w:pPr>
        <w:pStyle w:val="TOC2"/>
        <w:tabs>
          <w:tab w:val="right" w:leader="dot" w:pos="9016"/>
        </w:tabs>
        <w:rPr>
          <w:rFonts w:eastAsiaTheme="minorEastAsia" w:cstheme="minorBidi"/>
          <w:smallCaps w:val="0"/>
          <w:noProof/>
          <w:sz w:val="22"/>
          <w:szCs w:val="22"/>
        </w:rPr>
      </w:pPr>
      <w:hyperlink w:anchor="_Toc515823198" w:history="1">
        <w:r w:rsidR="001204C5" w:rsidRPr="000D3DBE">
          <w:rPr>
            <w:rStyle w:val="Hyperlink"/>
            <w:noProof/>
          </w:rPr>
          <w:t>5.3 Feature evaluation</w:t>
        </w:r>
        <w:r w:rsidR="001204C5">
          <w:rPr>
            <w:noProof/>
            <w:webHidden/>
          </w:rPr>
          <w:tab/>
        </w:r>
        <w:r w:rsidR="001204C5">
          <w:rPr>
            <w:noProof/>
            <w:webHidden/>
          </w:rPr>
          <w:fldChar w:fldCharType="begin"/>
        </w:r>
        <w:r w:rsidR="001204C5">
          <w:rPr>
            <w:noProof/>
            <w:webHidden/>
          </w:rPr>
          <w:instrText xml:space="preserve"> PAGEREF _Toc515823198 \h </w:instrText>
        </w:r>
        <w:r w:rsidR="001204C5">
          <w:rPr>
            <w:noProof/>
            <w:webHidden/>
          </w:rPr>
        </w:r>
        <w:r w:rsidR="001204C5">
          <w:rPr>
            <w:noProof/>
            <w:webHidden/>
          </w:rPr>
          <w:fldChar w:fldCharType="separate"/>
        </w:r>
        <w:r w:rsidR="001204C5">
          <w:rPr>
            <w:noProof/>
            <w:webHidden/>
          </w:rPr>
          <w:t>47</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199" w:history="1">
        <w:r w:rsidR="001204C5" w:rsidRPr="000D3DBE">
          <w:rPr>
            <w:rStyle w:val="Hyperlink"/>
            <w:noProof/>
          </w:rPr>
          <w:t>5.3.1 10 seconds Hut data</w:t>
        </w:r>
        <w:r w:rsidR="001204C5">
          <w:rPr>
            <w:noProof/>
            <w:webHidden/>
          </w:rPr>
          <w:tab/>
        </w:r>
        <w:r w:rsidR="001204C5">
          <w:rPr>
            <w:noProof/>
            <w:webHidden/>
          </w:rPr>
          <w:fldChar w:fldCharType="begin"/>
        </w:r>
        <w:r w:rsidR="001204C5">
          <w:rPr>
            <w:noProof/>
            <w:webHidden/>
          </w:rPr>
          <w:instrText xml:space="preserve"> PAGEREF _Toc515823199 \h </w:instrText>
        </w:r>
        <w:r w:rsidR="001204C5">
          <w:rPr>
            <w:noProof/>
            <w:webHidden/>
          </w:rPr>
        </w:r>
        <w:r w:rsidR="001204C5">
          <w:rPr>
            <w:noProof/>
            <w:webHidden/>
          </w:rPr>
          <w:fldChar w:fldCharType="separate"/>
        </w:r>
        <w:r w:rsidR="001204C5">
          <w:rPr>
            <w:noProof/>
            <w:webHidden/>
          </w:rPr>
          <w:t>47</w:t>
        </w:r>
        <w:r w:rsidR="001204C5">
          <w:rPr>
            <w:noProof/>
            <w:webHidden/>
          </w:rPr>
          <w:fldChar w:fldCharType="end"/>
        </w:r>
      </w:hyperlink>
    </w:p>
    <w:p w:rsidR="001204C5" w:rsidRDefault="001E38B8">
      <w:pPr>
        <w:pStyle w:val="TOC3"/>
        <w:tabs>
          <w:tab w:val="right" w:leader="dot" w:pos="9016"/>
        </w:tabs>
        <w:rPr>
          <w:rFonts w:eastAsiaTheme="minorEastAsia" w:cstheme="minorBidi"/>
          <w:i w:val="0"/>
          <w:iCs w:val="0"/>
          <w:noProof/>
          <w:sz w:val="22"/>
          <w:szCs w:val="22"/>
        </w:rPr>
      </w:pPr>
      <w:hyperlink w:anchor="_Toc515823200" w:history="1">
        <w:r w:rsidR="001204C5" w:rsidRPr="000D3DBE">
          <w:rPr>
            <w:rStyle w:val="Hyperlink"/>
            <w:noProof/>
          </w:rPr>
          <w:t>5.3.2 Dreams dataset</w:t>
        </w:r>
        <w:r w:rsidR="001204C5">
          <w:rPr>
            <w:noProof/>
            <w:webHidden/>
          </w:rPr>
          <w:tab/>
        </w:r>
        <w:r w:rsidR="001204C5">
          <w:rPr>
            <w:noProof/>
            <w:webHidden/>
          </w:rPr>
          <w:fldChar w:fldCharType="begin"/>
        </w:r>
        <w:r w:rsidR="001204C5">
          <w:rPr>
            <w:noProof/>
            <w:webHidden/>
          </w:rPr>
          <w:instrText xml:space="preserve"> PAGEREF _Toc515823200 \h </w:instrText>
        </w:r>
        <w:r w:rsidR="001204C5">
          <w:rPr>
            <w:noProof/>
            <w:webHidden/>
          </w:rPr>
        </w:r>
        <w:r w:rsidR="001204C5">
          <w:rPr>
            <w:noProof/>
            <w:webHidden/>
          </w:rPr>
          <w:fldChar w:fldCharType="separate"/>
        </w:r>
        <w:r w:rsidR="001204C5">
          <w:rPr>
            <w:noProof/>
            <w:webHidden/>
          </w:rPr>
          <w:t>47</w:t>
        </w:r>
        <w:r w:rsidR="001204C5">
          <w:rPr>
            <w:noProof/>
            <w:webHidden/>
          </w:rPr>
          <w:fldChar w:fldCharType="end"/>
        </w:r>
      </w:hyperlink>
    </w:p>
    <w:p w:rsidR="001204C5" w:rsidRDefault="001E38B8">
      <w:pPr>
        <w:pStyle w:val="TOC2"/>
        <w:tabs>
          <w:tab w:val="right" w:leader="dot" w:pos="9016"/>
        </w:tabs>
        <w:rPr>
          <w:rFonts w:eastAsiaTheme="minorEastAsia" w:cstheme="minorBidi"/>
          <w:smallCaps w:val="0"/>
          <w:noProof/>
          <w:sz w:val="22"/>
          <w:szCs w:val="22"/>
        </w:rPr>
      </w:pPr>
      <w:hyperlink w:anchor="_Toc515823201" w:history="1">
        <w:r w:rsidR="001204C5" w:rsidRPr="000D3DBE">
          <w:rPr>
            <w:rStyle w:val="Hyperlink"/>
            <w:noProof/>
          </w:rPr>
          <w:t>5.4 Final algorithm check with PCA, HMM, one model on separate database comparison</w:t>
        </w:r>
        <w:r w:rsidR="001204C5">
          <w:rPr>
            <w:noProof/>
            <w:webHidden/>
          </w:rPr>
          <w:tab/>
        </w:r>
        <w:r w:rsidR="001204C5">
          <w:rPr>
            <w:noProof/>
            <w:webHidden/>
          </w:rPr>
          <w:fldChar w:fldCharType="begin"/>
        </w:r>
        <w:r w:rsidR="001204C5">
          <w:rPr>
            <w:noProof/>
            <w:webHidden/>
          </w:rPr>
          <w:instrText xml:space="preserve"> PAGEREF _Toc515823201 \h </w:instrText>
        </w:r>
        <w:r w:rsidR="001204C5">
          <w:rPr>
            <w:noProof/>
            <w:webHidden/>
          </w:rPr>
        </w:r>
        <w:r w:rsidR="001204C5">
          <w:rPr>
            <w:noProof/>
            <w:webHidden/>
          </w:rPr>
          <w:fldChar w:fldCharType="separate"/>
        </w:r>
        <w:r w:rsidR="001204C5">
          <w:rPr>
            <w:noProof/>
            <w:webHidden/>
          </w:rPr>
          <w:t>47</w:t>
        </w:r>
        <w:r w:rsidR="001204C5">
          <w:rPr>
            <w:noProof/>
            <w:webHidden/>
          </w:rPr>
          <w:fldChar w:fldCharType="end"/>
        </w:r>
      </w:hyperlink>
    </w:p>
    <w:p w:rsidR="001204C5" w:rsidRDefault="001E38B8">
      <w:pPr>
        <w:pStyle w:val="TOC1"/>
        <w:tabs>
          <w:tab w:val="right" w:leader="dot" w:pos="9016"/>
        </w:tabs>
        <w:rPr>
          <w:rFonts w:eastAsiaTheme="minorEastAsia" w:cstheme="minorBidi"/>
          <w:b w:val="0"/>
          <w:bCs w:val="0"/>
          <w:caps w:val="0"/>
          <w:noProof/>
          <w:sz w:val="22"/>
          <w:szCs w:val="22"/>
        </w:rPr>
      </w:pPr>
      <w:hyperlink w:anchor="_Toc515823202" w:history="1">
        <w:r w:rsidR="001204C5" w:rsidRPr="000D3DBE">
          <w:rPr>
            <w:rStyle w:val="Hyperlink"/>
            <w:noProof/>
          </w:rPr>
          <w:t>CHAPTER VI</w:t>
        </w:r>
        <w:r w:rsidR="001204C5">
          <w:rPr>
            <w:noProof/>
            <w:webHidden/>
          </w:rPr>
          <w:tab/>
        </w:r>
        <w:r w:rsidR="001204C5">
          <w:rPr>
            <w:noProof/>
            <w:webHidden/>
          </w:rPr>
          <w:fldChar w:fldCharType="begin"/>
        </w:r>
        <w:r w:rsidR="001204C5">
          <w:rPr>
            <w:noProof/>
            <w:webHidden/>
          </w:rPr>
          <w:instrText xml:space="preserve"> PAGEREF _Toc515823202 \h </w:instrText>
        </w:r>
        <w:r w:rsidR="001204C5">
          <w:rPr>
            <w:noProof/>
            <w:webHidden/>
          </w:rPr>
        </w:r>
        <w:r w:rsidR="001204C5">
          <w:rPr>
            <w:noProof/>
            <w:webHidden/>
          </w:rPr>
          <w:fldChar w:fldCharType="separate"/>
        </w:r>
        <w:r w:rsidR="001204C5">
          <w:rPr>
            <w:noProof/>
            <w:webHidden/>
          </w:rPr>
          <w:t>48</w:t>
        </w:r>
        <w:r w:rsidR="001204C5">
          <w:rPr>
            <w:noProof/>
            <w:webHidden/>
          </w:rPr>
          <w:fldChar w:fldCharType="end"/>
        </w:r>
      </w:hyperlink>
    </w:p>
    <w:p w:rsidR="001204C5" w:rsidRDefault="001E38B8">
      <w:pPr>
        <w:pStyle w:val="TOC1"/>
        <w:tabs>
          <w:tab w:val="right" w:leader="dot" w:pos="9016"/>
        </w:tabs>
        <w:rPr>
          <w:rFonts w:eastAsiaTheme="minorEastAsia" w:cstheme="minorBidi"/>
          <w:b w:val="0"/>
          <w:bCs w:val="0"/>
          <w:caps w:val="0"/>
          <w:noProof/>
          <w:sz w:val="22"/>
          <w:szCs w:val="22"/>
        </w:rPr>
      </w:pPr>
      <w:hyperlink w:anchor="_Toc515823203" w:history="1">
        <w:r w:rsidR="001204C5" w:rsidRPr="000D3DBE">
          <w:rPr>
            <w:rStyle w:val="Hyperlink"/>
            <w:noProof/>
          </w:rPr>
          <w:t>CONCLUSIONS &amp; RECMMENDATIONS</w:t>
        </w:r>
        <w:r w:rsidR="001204C5">
          <w:rPr>
            <w:noProof/>
            <w:webHidden/>
          </w:rPr>
          <w:tab/>
        </w:r>
        <w:r w:rsidR="001204C5">
          <w:rPr>
            <w:noProof/>
            <w:webHidden/>
          </w:rPr>
          <w:fldChar w:fldCharType="begin"/>
        </w:r>
        <w:r w:rsidR="001204C5">
          <w:rPr>
            <w:noProof/>
            <w:webHidden/>
          </w:rPr>
          <w:instrText xml:space="preserve"> PAGEREF _Toc515823203 \h </w:instrText>
        </w:r>
        <w:r w:rsidR="001204C5">
          <w:rPr>
            <w:noProof/>
            <w:webHidden/>
          </w:rPr>
        </w:r>
        <w:r w:rsidR="001204C5">
          <w:rPr>
            <w:noProof/>
            <w:webHidden/>
          </w:rPr>
          <w:fldChar w:fldCharType="separate"/>
        </w:r>
        <w:r w:rsidR="001204C5">
          <w:rPr>
            <w:noProof/>
            <w:webHidden/>
          </w:rPr>
          <w:t>48</w:t>
        </w:r>
        <w:r w:rsidR="001204C5">
          <w:rPr>
            <w:noProof/>
            <w:webHidden/>
          </w:rPr>
          <w:fldChar w:fldCharType="end"/>
        </w:r>
      </w:hyperlink>
    </w:p>
    <w:p w:rsidR="001204C5" w:rsidRDefault="001E38B8">
      <w:pPr>
        <w:pStyle w:val="TOC1"/>
        <w:tabs>
          <w:tab w:val="right" w:leader="dot" w:pos="9016"/>
        </w:tabs>
        <w:rPr>
          <w:rFonts w:eastAsiaTheme="minorEastAsia" w:cstheme="minorBidi"/>
          <w:b w:val="0"/>
          <w:bCs w:val="0"/>
          <w:caps w:val="0"/>
          <w:noProof/>
          <w:sz w:val="22"/>
          <w:szCs w:val="22"/>
        </w:rPr>
      </w:pPr>
      <w:hyperlink w:anchor="_Toc515823204" w:history="1">
        <w:r w:rsidR="001204C5" w:rsidRPr="000D3DBE">
          <w:rPr>
            <w:rStyle w:val="Hyperlink"/>
            <w:noProof/>
          </w:rPr>
          <w:t>LIST OF DEFINITIONS AND ABBREVIATIONS</w:t>
        </w:r>
        <w:r w:rsidR="001204C5">
          <w:rPr>
            <w:noProof/>
            <w:webHidden/>
          </w:rPr>
          <w:tab/>
        </w:r>
        <w:r w:rsidR="001204C5">
          <w:rPr>
            <w:noProof/>
            <w:webHidden/>
          </w:rPr>
          <w:fldChar w:fldCharType="begin"/>
        </w:r>
        <w:r w:rsidR="001204C5">
          <w:rPr>
            <w:noProof/>
            <w:webHidden/>
          </w:rPr>
          <w:instrText xml:space="preserve"> PAGEREF _Toc515823204 \h </w:instrText>
        </w:r>
        <w:r w:rsidR="001204C5">
          <w:rPr>
            <w:noProof/>
            <w:webHidden/>
          </w:rPr>
        </w:r>
        <w:r w:rsidR="001204C5">
          <w:rPr>
            <w:noProof/>
            <w:webHidden/>
          </w:rPr>
          <w:fldChar w:fldCharType="separate"/>
        </w:r>
        <w:r w:rsidR="001204C5">
          <w:rPr>
            <w:noProof/>
            <w:webHidden/>
          </w:rPr>
          <w:t>50</w:t>
        </w:r>
        <w:r w:rsidR="001204C5">
          <w:rPr>
            <w:noProof/>
            <w:webHidden/>
          </w:rPr>
          <w:fldChar w:fldCharType="end"/>
        </w:r>
      </w:hyperlink>
    </w:p>
    <w:p w:rsidR="001204C5" w:rsidRDefault="001E38B8">
      <w:pPr>
        <w:pStyle w:val="TOC1"/>
        <w:tabs>
          <w:tab w:val="right" w:leader="dot" w:pos="9016"/>
        </w:tabs>
        <w:rPr>
          <w:rFonts w:eastAsiaTheme="minorEastAsia" w:cstheme="minorBidi"/>
          <w:b w:val="0"/>
          <w:bCs w:val="0"/>
          <w:caps w:val="0"/>
          <w:noProof/>
          <w:sz w:val="22"/>
          <w:szCs w:val="22"/>
        </w:rPr>
      </w:pPr>
      <w:hyperlink w:anchor="_Toc515823205" w:history="1">
        <w:r w:rsidR="001204C5" w:rsidRPr="000D3DBE">
          <w:rPr>
            <w:rStyle w:val="Hyperlink"/>
            <w:noProof/>
          </w:rPr>
          <w:t>REFERENCES</w:t>
        </w:r>
        <w:r w:rsidR="001204C5">
          <w:rPr>
            <w:noProof/>
            <w:webHidden/>
          </w:rPr>
          <w:tab/>
        </w:r>
        <w:r w:rsidR="001204C5">
          <w:rPr>
            <w:noProof/>
            <w:webHidden/>
          </w:rPr>
          <w:fldChar w:fldCharType="begin"/>
        </w:r>
        <w:r w:rsidR="001204C5">
          <w:rPr>
            <w:noProof/>
            <w:webHidden/>
          </w:rPr>
          <w:instrText xml:space="preserve"> PAGEREF _Toc515823205 \h </w:instrText>
        </w:r>
        <w:r w:rsidR="001204C5">
          <w:rPr>
            <w:noProof/>
            <w:webHidden/>
          </w:rPr>
        </w:r>
        <w:r w:rsidR="001204C5">
          <w:rPr>
            <w:noProof/>
            <w:webHidden/>
          </w:rPr>
          <w:fldChar w:fldCharType="separate"/>
        </w:r>
        <w:r w:rsidR="001204C5">
          <w:rPr>
            <w:noProof/>
            <w:webHidden/>
          </w:rPr>
          <w:t>51</w:t>
        </w:r>
        <w:r w:rsidR="001204C5">
          <w:rPr>
            <w:noProof/>
            <w:webHidden/>
          </w:rPr>
          <w:fldChar w:fldCharType="end"/>
        </w:r>
      </w:hyperlink>
    </w:p>
    <w:p w:rsidR="001204C5" w:rsidRDefault="001E38B8">
      <w:pPr>
        <w:pStyle w:val="TOC1"/>
        <w:tabs>
          <w:tab w:val="right" w:leader="dot" w:pos="9016"/>
        </w:tabs>
        <w:rPr>
          <w:rFonts w:eastAsiaTheme="minorEastAsia" w:cstheme="minorBidi"/>
          <w:b w:val="0"/>
          <w:bCs w:val="0"/>
          <w:caps w:val="0"/>
          <w:noProof/>
          <w:sz w:val="22"/>
          <w:szCs w:val="22"/>
        </w:rPr>
      </w:pPr>
      <w:hyperlink w:anchor="_Toc515823206" w:history="1">
        <w:r w:rsidR="001204C5" w:rsidRPr="000D3DBE">
          <w:rPr>
            <w:rStyle w:val="Hyperlink"/>
            <w:noProof/>
          </w:rPr>
          <w:t>APPENDIX A</w:t>
        </w:r>
        <w:r w:rsidR="001204C5">
          <w:rPr>
            <w:noProof/>
            <w:webHidden/>
          </w:rPr>
          <w:tab/>
        </w:r>
        <w:r w:rsidR="001204C5">
          <w:rPr>
            <w:noProof/>
            <w:webHidden/>
          </w:rPr>
          <w:fldChar w:fldCharType="begin"/>
        </w:r>
        <w:r w:rsidR="001204C5">
          <w:rPr>
            <w:noProof/>
            <w:webHidden/>
          </w:rPr>
          <w:instrText xml:space="preserve"> PAGEREF _Toc515823206 \h </w:instrText>
        </w:r>
        <w:r w:rsidR="001204C5">
          <w:rPr>
            <w:noProof/>
            <w:webHidden/>
          </w:rPr>
        </w:r>
        <w:r w:rsidR="001204C5">
          <w:rPr>
            <w:noProof/>
            <w:webHidden/>
          </w:rPr>
          <w:fldChar w:fldCharType="separate"/>
        </w:r>
        <w:r w:rsidR="001204C5">
          <w:rPr>
            <w:noProof/>
            <w:webHidden/>
          </w:rPr>
          <w:t>54</w:t>
        </w:r>
        <w:r w:rsidR="001204C5">
          <w:rPr>
            <w:noProof/>
            <w:webHidden/>
          </w:rPr>
          <w:fldChar w:fldCharType="end"/>
        </w:r>
      </w:hyperlink>
    </w:p>
    <w:p w:rsidR="008E1057" w:rsidRDefault="00441A3C" w:rsidP="00A57D09">
      <w:pPr>
        <w:pStyle w:val="Heading1"/>
        <w:rPr>
          <w:rFonts w:ascii="Times New Roman" w:hAnsi="Times New Roman" w:cs="Times New Roman"/>
          <w:sz w:val="24"/>
        </w:rPr>
      </w:pPr>
      <w:r>
        <w:rPr>
          <w:rFonts w:ascii="Times New Roman" w:eastAsiaTheme="minorHAnsi" w:hAnsi="Times New Roman" w:cs="Times New Roman"/>
          <w:b/>
          <w:bCs/>
          <w:caps/>
          <w:color w:val="auto"/>
          <w:sz w:val="24"/>
          <w:szCs w:val="20"/>
        </w:rPr>
        <w:fldChar w:fldCharType="end"/>
      </w:r>
      <w:r w:rsidR="008E1057">
        <w:rPr>
          <w:rFonts w:ascii="Times New Roman" w:hAnsi="Times New Roman" w:cs="Times New Roman"/>
          <w:sz w:val="24"/>
        </w:rPr>
        <w:br w:type="page"/>
      </w:r>
    </w:p>
    <w:p w:rsidR="008E1057" w:rsidRDefault="008E1057" w:rsidP="008E1057">
      <w:pPr>
        <w:widowControl w:val="0"/>
        <w:jc w:val="center"/>
        <w:rPr>
          <w:rFonts w:ascii="Times New Roman" w:hAnsi="Times New Roman" w:cs="Times New Roman"/>
          <w:sz w:val="24"/>
        </w:rPr>
      </w:pPr>
      <w:r>
        <w:rPr>
          <w:rFonts w:ascii="Times New Roman" w:hAnsi="Times New Roman" w:cs="Times New Roman"/>
          <w:sz w:val="24"/>
        </w:rPr>
        <w:lastRenderedPageBreak/>
        <w:t>LIST OF TABLES</w:t>
      </w:r>
    </w:p>
    <w:p w:rsidR="001669CF" w:rsidRDefault="001669CF" w:rsidP="008E1057">
      <w:pPr>
        <w:widowControl w:val="0"/>
        <w:jc w:val="center"/>
        <w:rPr>
          <w:rFonts w:ascii="Times New Roman" w:hAnsi="Times New Roman" w:cs="Times New Roman"/>
          <w:sz w:val="24"/>
        </w:rPr>
      </w:pPr>
    </w:p>
    <w:p w:rsidR="008E1057" w:rsidRDefault="008E1057">
      <w:pPr>
        <w:rPr>
          <w:rFonts w:ascii="Times New Roman" w:hAnsi="Times New Roman" w:cs="Times New Roman"/>
          <w:sz w:val="24"/>
        </w:rPr>
      </w:pPr>
      <w:r>
        <w:rPr>
          <w:rFonts w:ascii="Times New Roman" w:hAnsi="Times New Roman" w:cs="Times New Roman"/>
          <w:sz w:val="24"/>
        </w:rPr>
        <w:br w:type="page"/>
      </w:r>
    </w:p>
    <w:p w:rsidR="008113CC" w:rsidRDefault="008E1057" w:rsidP="005706F5">
      <w:pPr>
        <w:widowControl w:val="0"/>
        <w:jc w:val="center"/>
        <w:rPr>
          <w:noProof/>
        </w:rPr>
      </w:pPr>
      <w:r>
        <w:rPr>
          <w:rFonts w:ascii="Times New Roman" w:hAnsi="Times New Roman" w:cs="Times New Roman"/>
          <w:sz w:val="24"/>
        </w:rPr>
        <w:lastRenderedPageBreak/>
        <w:t>LIST OF FIGURES</w:t>
      </w:r>
      <w:r w:rsidR="005706F5">
        <w:rPr>
          <w:rFonts w:ascii="Times New Roman" w:hAnsi="Times New Roman" w:cs="Times New Roman"/>
          <w:sz w:val="24"/>
        </w:rPr>
        <w:fldChar w:fldCharType="begin"/>
      </w:r>
      <w:r w:rsidR="005706F5">
        <w:rPr>
          <w:rFonts w:ascii="Times New Roman" w:hAnsi="Times New Roman" w:cs="Times New Roman"/>
          <w:sz w:val="24"/>
        </w:rPr>
        <w:instrText xml:space="preserve"> TOC \h \z \t "Caption" \c </w:instrText>
      </w:r>
      <w:r w:rsidR="005706F5">
        <w:rPr>
          <w:rFonts w:ascii="Times New Roman" w:hAnsi="Times New Roman" w:cs="Times New Roman"/>
          <w:sz w:val="24"/>
        </w:rPr>
        <w:fldChar w:fldCharType="separate"/>
      </w:r>
    </w:p>
    <w:p w:rsidR="008113CC" w:rsidRDefault="001E38B8">
      <w:pPr>
        <w:pStyle w:val="TableofFigures"/>
        <w:tabs>
          <w:tab w:val="right" w:leader="dot" w:pos="9016"/>
        </w:tabs>
        <w:rPr>
          <w:rFonts w:eastAsiaTheme="minorEastAsia" w:cstheme="minorBidi"/>
          <w:smallCaps w:val="0"/>
          <w:noProof/>
          <w:sz w:val="22"/>
          <w:szCs w:val="22"/>
        </w:rPr>
      </w:pPr>
      <w:hyperlink r:id="rId10" w:anchor="_Toc515823207" w:history="1">
        <w:r w:rsidR="008113CC" w:rsidRPr="00F3585E">
          <w:rPr>
            <w:rStyle w:val="Hyperlink"/>
            <w:noProof/>
          </w:rPr>
          <w:t>Figure 1 The 10-20 system for EEG electrode placement</w:t>
        </w:r>
        <w:r w:rsidR="008113CC">
          <w:rPr>
            <w:noProof/>
            <w:webHidden/>
          </w:rPr>
          <w:tab/>
        </w:r>
        <w:r w:rsidR="008113CC">
          <w:rPr>
            <w:noProof/>
            <w:webHidden/>
          </w:rPr>
          <w:fldChar w:fldCharType="begin"/>
        </w:r>
        <w:r w:rsidR="008113CC">
          <w:rPr>
            <w:noProof/>
            <w:webHidden/>
          </w:rPr>
          <w:instrText xml:space="preserve"> PAGEREF _Toc515823207 \h </w:instrText>
        </w:r>
        <w:r w:rsidR="008113CC">
          <w:rPr>
            <w:noProof/>
            <w:webHidden/>
          </w:rPr>
        </w:r>
        <w:r w:rsidR="008113CC">
          <w:rPr>
            <w:noProof/>
            <w:webHidden/>
          </w:rPr>
          <w:fldChar w:fldCharType="separate"/>
        </w:r>
        <w:r w:rsidR="008113CC">
          <w:rPr>
            <w:noProof/>
            <w:webHidden/>
          </w:rPr>
          <w:t>9</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08" w:history="1">
        <w:r w:rsidR="008113CC" w:rsidRPr="00F3585E">
          <w:rPr>
            <w:rStyle w:val="Hyperlink"/>
            <w:noProof/>
          </w:rPr>
          <w:t>Table 1 Comparison of sleep stage classification standards [4], [5]</w:t>
        </w:r>
        <w:r w:rsidR="008113CC">
          <w:rPr>
            <w:noProof/>
            <w:webHidden/>
          </w:rPr>
          <w:tab/>
        </w:r>
        <w:r w:rsidR="008113CC">
          <w:rPr>
            <w:noProof/>
            <w:webHidden/>
          </w:rPr>
          <w:fldChar w:fldCharType="begin"/>
        </w:r>
        <w:r w:rsidR="008113CC">
          <w:rPr>
            <w:noProof/>
            <w:webHidden/>
          </w:rPr>
          <w:instrText xml:space="preserve"> PAGEREF _Toc515823208 \h </w:instrText>
        </w:r>
        <w:r w:rsidR="008113CC">
          <w:rPr>
            <w:noProof/>
            <w:webHidden/>
          </w:rPr>
        </w:r>
        <w:r w:rsidR="008113CC">
          <w:rPr>
            <w:noProof/>
            <w:webHidden/>
          </w:rPr>
          <w:fldChar w:fldCharType="separate"/>
        </w:r>
        <w:r w:rsidR="008113CC">
          <w:rPr>
            <w:noProof/>
            <w:webHidden/>
          </w:rPr>
          <w:t>10</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09" w:history="1">
        <w:r w:rsidR="008113CC" w:rsidRPr="00F3585E">
          <w:rPr>
            <w:rStyle w:val="Hyperlink"/>
            <w:noProof/>
          </w:rPr>
          <w:t>Figure 2. Frequency bands of the sleep EEG signal represented as signals in time.[26]</w:t>
        </w:r>
        <w:r w:rsidR="008113CC">
          <w:rPr>
            <w:noProof/>
            <w:webHidden/>
          </w:rPr>
          <w:tab/>
        </w:r>
        <w:r w:rsidR="008113CC">
          <w:rPr>
            <w:noProof/>
            <w:webHidden/>
          </w:rPr>
          <w:fldChar w:fldCharType="begin"/>
        </w:r>
        <w:r w:rsidR="008113CC">
          <w:rPr>
            <w:noProof/>
            <w:webHidden/>
          </w:rPr>
          <w:instrText xml:space="preserve"> PAGEREF _Toc515823209 \h </w:instrText>
        </w:r>
        <w:r w:rsidR="008113CC">
          <w:rPr>
            <w:noProof/>
            <w:webHidden/>
          </w:rPr>
        </w:r>
        <w:r w:rsidR="008113CC">
          <w:rPr>
            <w:noProof/>
            <w:webHidden/>
          </w:rPr>
          <w:fldChar w:fldCharType="separate"/>
        </w:r>
        <w:r w:rsidR="008113CC">
          <w:rPr>
            <w:noProof/>
            <w:webHidden/>
          </w:rPr>
          <w:t>10</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10" w:history="1">
        <w:r w:rsidR="008113CC" w:rsidRPr="00F3585E">
          <w:rPr>
            <w:rStyle w:val="Hyperlink"/>
            <w:noProof/>
          </w:rPr>
          <w:t>Figure 3. K-complexes and Sleep spindles as parts of an EEG signal in time</w:t>
        </w:r>
        <w:r w:rsidR="008113CC">
          <w:rPr>
            <w:noProof/>
            <w:webHidden/>
          </w:rPr>
          <w:tab/>
        </w:r>
        <w:r w:rsidR="008113CC">
          <w:rPr>
            <w:noProof/>
            <w:webHidden/>
          </w:rPr>
          <w:fldChar w:fldCharType="begin"/>
        </w:r>
        <w:r w:rsidR="008113CC">
          <w:rPr>
            <w:noProof/>
            <w:webHidden/>
          </w:rPr>
          <w:instrText xml:space="preserve"> PAGEREF _Toc515823210 \h </w:instrText>
        </w:r>
        <w:r w:rsidR="008113CC">
          <w:rPr>
            <w:noProof/>
            <w:webHidden/>
          </w:rPr>
        </w:r>
        <w:r w:rsidR="008113CC">
          <w:rPr>
            <w:noProof/>
            <w:webHidden/>
          </w:rPr>
          <w:fldChar w:fldCharType="separate"/>
        </w:r>
        <w:r w:rsidR="008113CC">
          <w:rPr>
            <w:noProof/>
            <w:webHidden/>
          </w:rPr>
          <w:t>11</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11" w:history="1">
        <w:r w:rsidR="008113CC" w:rsidRPr="00F3585E">
          <w:rPr>
            <w:rStyle w:val="Hyperlink"/>
            <w:noProof/>
          </w:rPr>
          <w:t>Figure 4. A hypnogram showing sleep stages and cycles in time [30]</w:t>
        </w:r>
        <w:r w:rsidR="008113CC">
          <w:rPr>
            <w:noProof/>
            <w:webHidden/>
          </w:rPr>
          <w:tab/>
        </w:r>
        <w:r w:rsidR="008113CC">
          <w:rPr>
            <w:noProof/>
            <w:webHidden/>
          </w:rPr>
          <w:fldChar w:fldCharType="begin"/>
        </w:r>
        <w:r w:rsidR="008113CC">
          <w:rPr>
            <w:noProof/>
            <w:webHidden/>
          </w:rPr>
          <w:instrText xml:space="preserve"> PAGEREF _Toc515823211 \h </w:instrText>
        </w:r>
        <w:r w:rsidR="008113CC">
          <w:rPr>
            <w:noProof/>
            <w:webHidden/>
          </w:rPr>
        </w:r>
        <w:r w:rsidR="008113CC">
          <w:rPr>
            <w:noProof/>
            <w:webHidden/>
          </w:rPr>
          <w:fldChar w:fldCharType="separate"/>
        </w:r>
        <w:r w:rsidR="008113CC">
          <w:rPr>
            <w:noProof/>
            <w:webHidden/>
          </w:rPr>
          <w:t>12</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12" w:history="1">
        <w:r w:rsidR="008113CC" w:rsidRPr="00F3585E">
          <w:rPr>
            <w:rStyle w:val="Hyperlink"/>
            <w:noProof/>
          </w:rPr>
          <w:t>Figure 5. Data visualisation under different feature spaces. Moving from a lower dimension feature space (left) to a higher dimension feature space (right) can make it easier to segregate the classes.</w:t>
        </w:r>
        <w:r w:rsidR="008113CC">
          <w:rPr>
            <w:noProof/>
            <w:webHidden/>
          </w:rPr>
          <w:tab/>
        </w:r>
        <w:r w:rsidR="008113CC">
          <w:rPr>
            <w:noProof/>
            <w:webHidden/>
          </w:rPr>
          <w:fldChar w:fldCharType="begin"/>
        </w:r>
        <w:r w:rsidR="008113CC">
          <w:rPr>
            <w:noProof/>
            <w:webHidden/>
          </w:rPr>
          <w:instrText xml:space="preserve"> PAGEREF _Toc515823212 \h </w:instrText>
        </w:r>
        <w:r w:rsidR="008113CC">
          <w:rPr>
            <w:noProof/>
            <w:webHidden/>
          </w:rPr>
        </w:r>
        <w:r w:rsidR="008113CC">
          <w:rPr>
            <w:noProof/>
            <w:webHidden/>
          </w:rPr>
          <w:fldChar w:fldCharType="separate"/>
        </w:r>
        <w:r w:rsidR="008113CC">
          <w:rPr>
            <w:noProof/>
            <w:webHidden/>
          </w:rPr>
          <w:t>12</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13" w:history="1">
        <w:r w:rsidR="008113CC" w:rsidRPr="00F3585E">
          <w:rPr>
            <w:rStyle w:val="Hyperlink"/>
            <w:noProof/>
          </w:rPr>
          <w:t>Figure 6. First 4 statistical moments visualization and explanation</w:t>
        </w:r>
        <w:r w:rsidR="008113CC">
          <w:rPr>
            <w:noProof/>
            <w:webHidden/>
          </w:rPr>
          <w:tab/>
        </w:r>
        <w:r w:rsidR="008113CC">
          <w:rPr>
            <w:noProof/>
            <w:webHidden/>
          </w:rPr>
          <w:fldChar w:fldCharType="begin"/>
        </w:r>
        <w:r w:rsidR="008113CC">
          <w:rPr>
            <w:noProof/>
            <w:webHidden/>
          </w:rPr>
          <w:instrText xml:space="preserve"> PAGEREF _Toc515823213 \h </w:instrText>
        </w:r>
        <w:r w:rsidR="008113CC">
          <w:rPr>
            <w:noProof/>
            <w:webHidden/>
          </w:rPr>
        </w:r>
        <w:r w:rsidR="008113CC">
          <w:rPr>
            <w:noProof/>
            <w:webHidden/>
          </w:rPr>
          <w:fldChar w:fldCharType="separate"/>
        </w:r>
        <w:r w:rsidR="008113CC">
          <w:rPr>
            <w:noProof/>
            <w:webHidden/>
          </w:rPr>
          <w:t>14</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14" w:history="1">
        <w:r w:rsidR="008113CC" w:rsidRPr="00F3585E">
          <w:rPr>
            <w:rStyle w:val="Hyperlink"/>
            <w:noProof/>
          </w:rPr>
          <w:t>Figure 7. The zero-crossing rate of a time-invariant signal. Notice how the number of zero-crossings is not representative of the frequency of the signal</w:t>
        </w:r>
        <w:r w:rsidR="008113CC">
          <w:rPr>
            <w:noProof/>
            <w:webHidden/>
          </w:rPr>
          <w:tab/>
        </w:r>
        <w:r w:rsidR="008113CC">
          <w:rPr>
            <w:noProof/>
            <w:webHidden/>
          </w:rPr>
          <w:fldChar w:fldCharType="begin"/>
        </w:r>
        <w:r w:rsidR="008113CC">
          <w:rPr>
            <w:noProof/>
            <w:webHidden/>
          </w:rPr>
          <w:instrText xml:space="preserve"> PAGEREF _Toc515823214 \h </w:instrText>
        </w:r>
        <w:r w:rsidR="008113CC">
          <w:rPr>
            <w:noProof/>
            <w:webHidden/>
          </w:rPr>
        </w:r>
        <w:r w:rsidR="008113CC">
          <w:rPr>
            <w:noProof/>
            <w:webHidden/>
          </w:rPr>
          <w:fldChar w:fldCharType="separate"/>
        </w:r>
        <w:r w:rsidR="008113CC">
          <w:rPr>
            <w:noProof/>
            <w:webHidden/>
          </w:rPr>
          <w:t>14</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15" w:history="1">
        <w:r w:rsidR="008113CC" w:rsidRPr="00F3585E">
          <w:rPr>
            <w:rStyle w:val="Hyperlink"/>
            <w:noProof/>
          </w:rPr>
          <w:t>Figure 8 A time varying signal and its DFT magnitude plot.</w:t>
        </w:r>
        <w:r w:rsidR="008113CC">
          <w:rPr>
            <w:noProof/>
            <w:webHidden/>
          </w:rPr>
          <w:tab/>
        </w:r>
        <w:r w:rsidR="008113CC">
          <w:rPr>
            <w:noProof/>
            <w:webHidden/>
          </w:rPr>
          <w:fldChar w:fldCharType="begin"/>
        </w:r>
        <w:r w:rsidR="008113CC">
          <w:rPr>
            <w:noProof/>
            <w:webHidden/>
          </w:rPr>
          <w:instrText xml:space="preserve"> PAGEREF _Toc515823215 \h </w:instrText>
        </w:r>
        <w:r w:rsidR="008113CC">
          <w:rPr>
            <w:noProof/>
            <w:webHidden/>
          </w:rPr>
        </w:r>
        <w:r w:rsidR="008113CC">
          <w:rPr>
            <w:noProof/>
            <w:webHidden/>
          </w:rPr>
          <w:fldChar w:fldCharType="separate"/>
        </w:r>
        <w:r w:rsidR="008113CC">
          <w:rPr>
            <w:noProof/>
            <w:webHidden/>
          </w:rPr>
          <w:t>16</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16" w:history="1">
        <w:r w:rsidR="008113CC" w:rsidRPr="00F3585E">
          <w:rPr>
            <w:rStyle w:val="Hyperlink"/>
            <w:noProof/>
          </w:rPr>
          <w:t>Figure 9 Half a sine wave and its DFT magnitude plot.</w:t>
        </w:r>
        <w:r w:rsidR="008113CC">
          <w:rPr>
            <w:noProof/>
            <w:webHidden/>
          </w:rPr>
          <w:tab/>
        </w:r>
        <w:r w:rsidR="008113CC">
          <w:rPr>
            <w:noProof/>
            <w:webHidden/>
          </w:rPr>
          <w:fldChar w:fldCharType="begin"/>
        </w:r>
        <w:r w:rsidR="008113CC">
          <w:rPr>
            <w:noProof/>
            <w:webHidden/>
          </w:rPr>
          <w:instrText xml:space="preserve"> PAGEREF _Toc515823216 \h </w:instrText>
        </w:r>
        <w:r w:rsidR="008113CC">
          <w:rPr>
            <w:noProof/>
            <w:webHidden/>
          </w:rPr>
        </w:r>
        <w:r w:rsidR="008113CC">
          <w:rPr>
            <w:noProof/>
            <w:webHidden/>
          </w:rPr>
          <w:fldChar w:fldCharType="separate"/>
        </w:r>
        <w:r w:rsidR="008113CC">
          <w:rPr>
            <w:noProof/>
            <w:webHidden/>
          </w:rPr>
          <w:t>17</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17" w:history="1">
        <w:r w:rsidR="008113CC" w:rsidRPr="00F3585E">
          <w:rPr>
            <w:rStyle w:val="Hyperlink"/>
            <w:noProof/>
          </w:rPr>
          <w:t>Figure 10. Frequency power spectrum of an aperiodic signal with colour coded spans of the frequency bands used for sleep classification.</w:t>
        </w:r>
        <w:r w:rsidR="008113CC">
          <w:rPr>
            <w:noProof/>
            <w:webHidden/>
          </w:rPr>
          <w:tab/>
        </w:r>
        <w:r w:rsidR="008113CC">
          <w:rPr>
            <w:noProof/>
            <w:webHidden/>
          </w:rPr>
          <w:fldChar w:fldCharType="begin"/>
        </w:r>
        <w:r w:rsidR="008113CC">
          <w:rPr>
            <w:noProof/>
            <w:webHidden/>
          </w:rPr>
          <w:instrText xml:space="preserve"> PAGEREF _Toc515823217 \h </w:instrText>
        </w:r>
        <w:r w:rsidR="008113CC">
          <w:rPr>
            <w:noProof/>
            <w:webHidden/>
          </w:rPr>
        </w:r>
        <w:r w:rsidR="008113CC">
          <w:rPr>
            <w:noProof/>
            <w:webHidden/>
          </w:rPr>
          <w:fldChar w:fldCharType="separate"/>
        </w:r>
        <w:r w:rsidR="008113CC">
          <w:rPr>
            <w:noProof/>
            <w:webHidden/>
          </w:rPr>
          <w:t>18</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18" w:history="1">
        <w:r w:rsidR="008113CC" w:rsidRPr="00F3585E">
          <w:rPr>
            <w:rStyle w:val="Hyperlink"/>
            <w:noProof/>
          </w:rPr>
          <w:t>Figure 11. A generated AR model PSD output (blue) and its estimation based on the coefficients (n=4) extracted by using the Yule-Walker equations</w:t>
        </w:r>
        <w:r w:rsidR="008113CC">
          <w:rPr>
            <w:noProof/>
            <w:webHidden/>
          </w:rPr>
          <w:tab/>
        </w:r>
        <w:r w:rsidR="008113CC">
          <w:rPr>
            <w:noProof/>
            <w:webHidden/>
          </w:rPr>
          <w:fldChar w:fldCharType="begin"/>
        </w:r>
        <w:r w:rsidR="008113CC">
          <w:rPr>
            <w:noProof/>
            <w:webHidden/>
          </w:rPr>
          <w:instrText xml:space="preserve"> PAGEREF _Toc515823218 \h </w:instrText>
        </w:r>
        <w:r w:rsidR="008113CC">
          <w:rPr>
            <w:noProof/>
            <w:webHidden/>
          </w:rPr>
        </w:r>
        <w:r w:rsidR="008113CC">
          <w:rPr>
            <w:noProof/>
            <w:webHidden/>
          </w:rPr>
          <w:fldChar w:fldCharType="separate"/>
        </w:r>
        <w:r w:rsidR="008113CC">
          <w:rPr>
            <w:noProof/>
            <w:webHidden/>
          </w:rPr>
          <w:t>19</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19" w:history="1">
        <w:r w:rsidR="008113CC" w:rsidRPr="00F3585E">
          <w:rPr>
            <w:rStyle w:val="Hyperlink"/>
            <w:noProof/>
          </w:rPr>
          <w:t xml:space="preserve">Figure 12. Evolution of the AR parameters with increasing </w:t>
        </w:r>
        <w:r w:rsidR="008113CC" w:rsidRPr="00F3585E">
          <w:rPr>
            <w:rStyle w:val="Hyperlink"/>
            <w:b/>
            <w:noProof/>
          </w:rPr>
          <w:t xml:space="preserve">i </w:t>
        </w:r>
        <w:r w:rsidR="008113CC" w:rsidRPr="00F3585E">
          <w:rPr>
            <w:rStyle w:val="Hyperlink"/>
            <w:noProof/>
          </w:rPr>
          <w:t>term</w:t>
        </w:r>
        <w:r w:rsidR="008113CC">
          <w:rPr>
            <w:noProof/>
            <w:webHidden/>
          </w:rPr>
          <w:tab/>
        </w:r>
        <w:r w:rsidR="008113CC">
          <w:rPr>
            <w:noProof/>
            <w:webHidden/>
          </w:rPr>
          <w:fldChar w:fldCharType="begin"/>
        </w:r>
        <w:r w:rsidR="008113CC">
          <w:rPr>
            <w:noProof/>
            <w:webHidden/>
          </w:rPr>
          <w:instrText xml:space="preserve"> PAGEREF _Toc515823219 \h </w:instrText>
        </w:r>
        <w:r w:rsidR="008113CC">
          <w:rPr>
            <w:noProof/>
            <w:webHidden/>
          </w:rPr>
        </w:r>
        <w:r w:rsidR="008113CC">
          <w:rPr>
            <w:noProof/>
            <w:webHidden/>
          </w:rPr>
          <w:fldChar w:fldCharType="separate"/>
        </w:r>
        <w:r w:rsidR="008113CC">
          <w:rPr>
            <w:noProof/>
            <w:webHidden/>
          </w:rPr>
          <w:t>20</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20" w:history="1">
        <w:r w:rsidR="008113CC" w:rsidRPr="00F3585E">
          <w:rPr>
            <w:rStyle w:val="Hyperlink"/>
            <w:noProof/>
          </w:rPr>
          <w:t>Figure 13. Visualization of the uncertainty principle. On the left the oscillating wave presents more information about the frequency (momentum) of wave (particle) and insufficient information about its position, and on the right the pulse wave presents much more information about the position of the particle but less about the frequency.</w:t>
        </w:r>
        <w:r w:rsidR="008113CC">
          <w:rPr>
            <w:noProof/>
            <w:webHidden/>
          </w:rPr>
          <w:tab/>
        </w:r>
        <w:r w:rsidR="008113CC">
          <w:rPr>
            <w:noProof/>
            <w:webHidden/>
          </w:rPr>
          <w:fldChar w:fldCharType="begin"/>
        </w:r>
        <w:r w:rsidR="008113CC">
          <w:rPr>
            <w:noProof/>
            <w:webHidden/>
          </w:rPr>
          <w:instrText xml:space="preserve"> PAGEREF _Toc515823220 \h </w:instrText>
        </w:r>
        <w:r w:rsidR="008113CC">
          <w:rPr>
            <w:noProof/>
            <w:webHidden/>
          </w:rPr>
        </w:r>
        <w:r w:rsidR="008113CC">
          <w:rPr>
            <w:noProof/>
            <w:webHidden/>
          </w:rPr>
          <w:fldChar w:fldCharType="separate"/>
        </w:r>
        <w:r w:rsidR="008113CC">
          <w:rPr>
            <w:noProof/>
            <w:webHidden/>
          </w:rPr>
          <w:t>21</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21" w:history="1">
        <w:r w:rsidR="008113CC" w:rsidRPr="00F3585E">
          <w:rPr>
            <w:rStyle w:val="Hyperlink"/>
            <w:noProof/>
          </w:rPr>
          <w:t>Figure 14. A representation of a rectangular window sliding over a time-series. In STFT this window defines the limits of the Fourier transform as the signal outside of the window is ignored.</w:t>
        </w:r>
        <w:r w:rsidR="008113CC">
          <w:rPr>
            <w:noProof/>
            <w:webHidden/>
          </w:rPr>
          <w:tab/>
        </w:r>
        <w:r w:rsidR="008113CC">
          <w:rPr>
            <w:noProof/>
            <w:webHidden/>
          </w:rPr>
          <w:fldChar w:fldCharType="begin"/>
        </w:r>
        <w:r w:rsidR="008113CC">
          <w:rPr>
            <w:noProof/>
            <w:webHidden/>
          </w:rPr>
          <w:instrText xml:space="preserve"> PAGEREF _Toc515823221 \h </w:instrText>
        </w:r>
        <w:r w:rsidR="008113CC">
          <w:rPr>
            <w:noProof/>
            <w:webHidden/>
          </w:rPr>
        </w:r>
        <w:r w:rsidR="008113CC">
          <w:rPr>
            <w:noProof/>
            <w:webHidden/>
          </w:rPr>
          <w:fldChar w:fldCharType="separate"/>
        </w:r>
        <w:r w:rsidR="008113CC">
          <w:rPr>
            <w:noProof/>
            <w:webHidden/>
          </w:rPr>
          <w:t>21</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22" w:history="1">
        <w:r w:rsidR="008113CC" w:rsidRPr="00F3585E">
          <w:rPr>
            <w:rStyle w:val="Hyperlink"/>
            <w:noProof/>
          </w:rPr>
          <w:t>Figure 15. Different window functions represented in the area they cover in time-series representation (blue) and the Fourier transform of a waveform under the respective window function (orange)</w:t>
        </w:r>
        <w:r w:rsidR="008113CC">
          <w:rPr>
            <w:noProof/>
            <w:webHidden/>
          </w:rPr>
          <w:tab/>
        </w:r>
        <w:r w:rsidR="008113CC">
          <w:rPr>
            <w:noProof/>
            <w:webHidden/>
          </w:rPr>
          <w:fldChar w:fldCharType="begin"/>
        </w:r>
        <w:r w:rsidR="008113CC">
          <w:rPr>
            <w:noProof/>
            <w:webHidden/>
          </w:rPr>
          <w:instrText xml:space="preserve"> PAGEREF _Toc515823222 \h </w:instrText>
        </w:r>
        <w:r w:rsidR="008113CC">
          <w:rPr>
            <w:noProof/>
            <w:webHidden/>
          </w:rPr>
        </w:r>
        <w:r w:rsidR="008113CC">
          <w:rPr>
            <w:noProof/>
            <w:webHidden/>
          </w:rPr>
          <w:fldChar w:fldCharType="separate"/>
        </w:r>
        <w:r w:rsidR="008113CC">
          <w:rPr>
            <w:noProof/>
            <w:webHidden/>
          </w:rPr>
          <w:t>22</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23" w:history="1">
        <w:r w:rsidR="008113CC" w:rsidRPr="00F3585E">
          <w:rPr>
            <w:rStyle w:val="Hyperlink"/>
            <w:noProof/>
          </w:rPr>
          <w:t xml:space="preserve">Figure 16. A Nuttall window (red) over a time-series (blue) without overlapping (left) shows how much  of the signal remains in the zero-valued are (outside of the window). On the right it is shown how overlapping the windows resolves this issue as almost all of the signal is under the area covered by the windows (50% overlap) with the amplitude flatness </w:t>
        </w:r>
        <w:r w:rsidR="008113CC" w:rsidRPr="00B421C6">
          <w:rPr>
            <w:rStyle w:val="Hyperlink"/>
            <w:noProof/>
          </w:rPr>
          <w:t>shwon</w:t>
        </w:r>
        <w:r w:rsidR="008113CC" w:rsidRPr="00F3585E">
          <w:rPr>
            <w:rStyle w:val="Hyperlink"/>
            <w:noProof/>
          </w:rPr>
          <w:t xml:space="preserve"> in green..</w:t>
        </w:r>
        <w:r w:rsidR="008113CC">
          <w:rPr>
            <w:noProof/>
            <w:webHidden/>
          </w:rPr>
          <w:tab/>
        </w:r>
        <w:r w:rsidR="008113CC">
          <w:rPr>
            <w:noProof/>
            <w:webHidden/>
          </w:rPr>
          <w:fldChar w:fldCharType="begin"/>
        </w:r>
        <w:r w:rsidR="008113CC">
          <w:rPr>
            <w:noProof/>
            <w:webHidden/>
          </w:rPr>
          <w:instrText xml:space="preserve"> PAGEREF _Toc515823223 \h </w:instrText>
        </w:r>
        <w:r w:rsidR="008113CC">
          <w:rPr>
            <w:noProof/>
            <w:webHidden/>
          </w:rPr>
        </w:r>
        <w:r w:rsidR="008113CC">
          <w:rPr>
            <w:noProof/>
            <w:webHidden/>
          </w:rPr>
          <w:fldChar w:fldCharType="separate"/>
        </w:r>
        <w:r w:rsidR="008113CC">
          <w:rPr>
            <w:noProof/>
            <w:webHidden/>
          </w:rPr>
          <w:t>23</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24" w:history="1">
        <w:r w:rsidR="008113CC" w:rsidRPr="00F3585E">
          <w:rPr>
            <w:rStyle w:val="Hyperlink"/>
            <w:noProof/>
          </w:rPr>
          <w:t>Figure 17. Spectrogram of the STFT of a time-varying signal with 4 distinct segments (5Hz, 10hz, 15Hz, 20Hz) of equal length (n=512) with varying window length (red N annotation). We can see how increasing the number of samples of a window decreases the temporal information (seen by the overlap of the segments and the decrease of colour contrast).</w:t>
        </w:r>
        <w:r w:rsidR="008113CC">
          <w:rPr>
            <w:noProof/>
            <w:webHidden/>
          </w:rPr>
          <w:tab/>
        </w:r>
        <w:r w:rsidR="008113CC">
          <w:rPr>
            <w:noProof/>
            <w:webHidden/>
          </w:rPr>
          <w:fldChar w:fldCharType="begin"/>
        </w:r>
        <w:r w:rsidR="008113CC">
          <w:rPr>
            <w:noProof/>
            <w:webHidden/>
          </w:rPr>
          <w:instrText xml:space="preserve"> PAGEREF _Toc515823224 \h </w:instrText>
        </w:r>
        <w:r w:rsidR="008113CC">
          <w:rPr>
            <w:noProof/>
            <w:webHidden/>
          </w:rPr>
        </w:r>
        <w:r w:rsidR="008113CC">
          <w:rPr>
            <w:noProof/>
            <w:webHidden/>
          </w:rPr>
          <w:fldChar w:fldCharType="separate"/>
        </w:r>
        <w:r w:rsidR="008113CC">
          <w:rPr>
            <w:noProof/>
            <w:webHidden/>
          </w:rPr>
          <w:t>23</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25" w:history="1">
        <w:r w:rsidR="008113CC" w:rsidRPr="00F3585E">
          <w:rPr>
            <w:rStyle w:val="Hyperlink"/>
            <w:noProof/>
          </w:rPr>
          <w:t xml:space="preserve">Figure 18. A visual representation of how the CWT algorithm works where </w:t>
        </w:r>
        <w:r w:rsidR="008113CC" w:rsidRPr="00F3585E">
          <w:rPr>
            <w:rStyle w:val="Hyperlink"/>
            <w:b/>
            <w:noProof/>
          </w:rPr>
          <w:t>t</w:t>
        </w:r>
        <w:r w:rsidR="008113CC" w:rsidRPr="00F3585E">
          <w:rPr>
            <w:rStyle w:val="Hyperlink"/>
            <w:noProof/>
          </w:rPr>
          <w:t xml:space="preserve"> indicates time step and </w:t>
        </w:r>
        <w:r w:rsidR="008113CC" w:rsidRPr="00F3585E">
          <w:rPr>
            <w:rStyle w:val="Hyperlink"/>
            <w:b/>
            <w:noProof/>
          </w:rPr>
          <w:t>s</w:t>
        </w:r>
        <w:r w:rsidR="008113CC" w:rsidRPr="00F3585E">
          <w:rPr>
            <w:rStyle w:val="Hyperlink"/>
            <w:noProof/>
          </w:rPr>
          <w:t xml:space="preserve"> indicates scale. First a low scale is selected (compressed mother wavelet) and it is being </w:t>
        </w:r>
        <w:r w:rsidR="008113CC" w:rsidRPr="00B421C6">
          <w:rPr>
            <w:rStyle w:val="Hyperlink"/>
            <w:noProof/>
          </w:rPr>
          <w:t>time shifted</w:t>
        </w:r>
        <w:r w:rsidR="008113CC" w:rsidRPr="00F3585E">
          <w:rPr>
            <w:rStyle w:val="Hyperlink"/>
            <w:noProof/>
          </w:rPr>
          <w:t xml:space="preserve"> as to be compared to every temporal bin of the signal. Afterwards a new scale is selected and the process repeated.</w:t>
        </w:r>
        <w:r w:rsidR="008113CC">
          <w:rPr>
            <w:noProof/>
            <w:webHidden/>
          </w:rPr>
          <w:tab/>
        </w:r>
        <w:r w:rsidR="008113CC">
          <w:rPr>
            <w:noProof/>
            <w:webHidden/>
          </w:rPr>
          <w:fldChar w:fldCharType="begin"/>
        </w:r>
        <w:r w:rsidR="008113CC">
          <w:rPr>
            <w:noProof/>
            <w:webHidden/>
          </w:rPr>
          <w:instrText xml:space="preserve"> PAGEREF _Toc515823225 \h </w:instrText>
        </w:r>
        <w:r w:rsidR="008113CC">
          <w:rPr>
            <w:noProof/>
            <w:webHidden/>
          </w:rPr>
        </w:r>
        <w:r w:rsidR="008113CC">
          <w:rPr>
            <w:noProof/>
            <w:webHidden/>
          </w:rPr>
          <w:fldChar w:fldCharType="separate"/>
        </w:r>
        <w:r w:rsidR="008113CC">
          <w:rPr>
            <w:noProof/>
            <w:webHidden/>
          </w:rPr>
          <w:t>24</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26" w:history="1">
        <w:r w:rsidR="008113CC" w:rsidRPr="00F3585E">
          <w:rPr>
            <w:rStyle w:val="Hyperlink"/>
            <w:noProof/>
          </w:rPr>
          <w:t>Figure 19. An example bin representation of the spectrograms of STFT (left) and CWT</w:t>
        </w:r>
        <w:r w:rsidR="008113CC" w:rsidRPr="00F3585E">
          <w:rPr>
            <w:rStyle w:val="Hyperlink"/>
            <w:noProof/>
            <w:vertAlign w:val="subscript"/>
          </w:rPr>
          <w:t>3</w:t>
        </w:r>
        <w:r w:rsidR="008113CC" w:rsidRPr="00F3585E">
          <w:rPr>
            <w:rStyle w:val="Hyperlink"/>
            <w:noProof/>
          </w:rPr>
          <w:t xml:space="preserve"> (right). It is apparent how the STFT has a linear distribution while the CWT allows for higher resolution at specific areas</w:t>
        </w:r>
        <w:r w:rsidR="008113CC">
          <w:rPr>
            <w:noProof/>
            <w:webHidden/>
          </w:rPr>
          <w:tab/>
        </w:r>
        <w:r w:rsidR="008113CC">
          <w:rPr>
            <w:noProof/>
            <w:webHidden/>
          </w:rPr>
          <w:fldChar w:fldCharType="begin"/>
        </w:r>
        <w:r w:rsidR="008113CC">
          <w:rPr>
            <w:noProof/>
            <w:webHidden/>
          </w:rPr>
          <w:instrText xml:space="preserve"> PAGEREF _Toc515823226 \h </w:instrText>
        </w:r>
        <w:r w:rsidR="008113CC">
          <w:rPr>
            <w:noProof/>
            <w:webHidden/>
          </w:rPr>
        </w:r>
        <w:r w:rsidR="008113CC">
          <w:rPr>
            <w:noProof/>
            <w:webHidden/>
          </w:rPr>
          <w:fldChar w:fldCharType="separate"/>
        </w:r>
        <w:r w:rsidR="008113CC">
          <w:rPr>
            <w:noProof/>
            <w:webHidden/>
          </w:rPr>
          <w:t>25</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27" w:history="1">
        <w:r w:rsidR="008113CC" w:rsidRPr="00F3585E">
          <w:rPr>
            <w:rStyle w:val="Hyperlink"/>
            <w:noProof/>
          </w:rPr>
          <w:t>Figure 20. Conventional view of dimensionality and its scaling characteristic where D is the number of dimensions, I the amount of initial separations, and N the amount of resulting separations.</w:t>
        </w:r>
        <w:r w:rsidR="008113CC">
          <w:rPr>
            <w:noProof/>
            <w:webHidden/>
          </w:rPr>
          <w:tab/>
        </w:r>
        <w:r w:rsidR="008113CC">
          <w:rPr>
            <w:noProof/>
            <w:webHidden/>
          </w:rPr>
          <w:fldChar w:fldCharType="begin"/>
        </w:r>
        <w:r w:rsidR="008113CC">
          <w:rPr>
            <w:noProof/>
            <w:webHidden/>
          </w:rPr>
          <w:instrText xml:space="preserve"> PAGEREF _Toc515823227 \h </w:instrText>
        </w:r>
        <w:r w:rsidR="008113CC">
          <w:rPr>
            <w:noProof/>
            <w:webHidden/>
          </w:rPr>
        </w:r>
        <w:r w:rsidR="008113CC">
          <w:rPr>
            <w:noProof/>
            <w:webHidden/>
          </w:rPr>
          <w:fldChar w:fldCharType="separate"/>
        </w:r>
        <w:r w:rsidR="008113CC">
          <w:rPr>
            <w:noProof/>
            <w:webHidden/>
          </w:rPr>
          <w:t>26</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28" w:history="1">
        <w:r w:rsidR="008113CC" w:rsidRPr="00F3585E">
          <w:rPr>
            <w:rStyle w:val="Hyperlink"/>
            <w:noProof/>
          </w:rPr>
          <w:t>Figure 21. The first four iterations of the Koch snowflake, a typical example of a fractal.</w:t>
        </w:r>
        <w:r w:rsidR="008113CC">
          <w:rPr>
            <w:noProof/>
            <w:webHidden/>
          </w:rPr>
          <w:tab/>
        </w:r>
        <w:r w:rsidR="008113CC">
          <w:rPr>
            <w:noProof/>
            <w:webHidden/>
          </w:rPr>
          <w:fldChar w:fldCharType="begin"/>
        </w:r>
        <w:r w:rsidR="008113CC">
          <w:rPr>
            <w:noProof/>
            <w:webHidden/>
          </w:rPr>
          <w:instrText xml:space="preserve"> PAGEREF _Toc515823228 \h </w:instrText>
        </w:r>
        <w:r w:rsidR="008113CC">
          <w:rPr>
            <w:noProof/>
            <w:webHidden/>
          </w:rPr>
        </w:r>
        <w:r w:rsidR="008113CC">
          <w:rPr>
            <w:noProof/>
            <w:webHidden/>
          </w:rPr>
          <w:fldChar w:fldCharType="separate"/>
        </w:r>
        <w:r w:rsidR="008113CC">
          <w:rPr>
            <w:noProof/>
            <w:webHidden/>
          </w:rPr>
          <w:t>27</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29" w:history="1">
        <w:r w:rsidR="008113CC" w:rsidRPr="00F3585E">
          <w:rPr>
            <w:rStyle w:val="Hyperlink"/>
            <w:noProof/>
          </w:rPr>
          <w:t>Figure 22. Support Vector Machine classification by creating a separating hyperplane in the feature space.</w:t>
        </w:r>
        <w:r w:rsidR="008113CC">
          <w:rPr>
            <w:noProof/>
            <w:webHidden/>
          </w:rPr>
          <w:tab/>
        </w:r>
        <w:r w:rsidR="008113CC">
          <w:rPr>
            <w:noProof/>
            <w:webHidden/>
          </w:rPr>
          <w:fldChar w:fldCharType="begin"/>
        </w:r>
        <w:r w:rsidR="008113CC">
          <w:rPr>
            <w:noProof/>
            <w:webHidden/>
          </w:rPr>
          <w:instrText xml:space="preserve"> PAGEREF _Toc515823229 \h </w:instrText>
        </w:r>
        <w:r w:rsidR="008113CC">
          <w:rPr>
            <w:noProof/>
            <w:webHidden/>
          </w:rPr>
        </w:r>
        <w:r w:rsidR="008113CC">
          <w:rPr>
            <w:noProof/>
            <w:webHidden/>
          </w:rPr>
          <w:fldChar w:fldCharType="separate"/>
        </w:r>
        <w:r w:rsidR="008113CC">
          <w:rPr>
            <w:noProof/>
            <w:webHidden/>
          </w:rPr>
          <w:t>28</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30" w:history="1">
        <w:r w:rsidR="008113CC" w:rsidRPr="00F3585E">
          <w:rPr>
            <w:rStyle w:val="Hyperlink"/>
            <w:noProof/>
          </w:rPr>
          <w:t>Figure 23. KNN algorithm under varying values k fro number of neighbours and the consequences of these changes</w:t>
        </w:r>
        <w:r w:rsidR="008113CC">
          <w:rPr>
            <w:noProof/>
            <w:webHidden/>
          </w:rPr>
          <w:tab/>
        </w:r>
        <w:r w:rsidR="008113CC">
          <w:rPr>
            <w:noProof/>
            <w:webHidden/>
          </w:rPr>
          <w:fldChar w:fldCharType="begin"/>
        </w:r>
        <w:r w:rsidR="008113CC">
          <w:rPr>
            <w:noProof/>
            <w:webHidden/>
          </w:rPr>
          <w:instrText xml:space="preserve"> PAGEREF _Toc515823230 \h </w:instrText>
        </w:r>
        <w:r w:rsidR="008113CC">
          <w:rPr>
            <w:noProof/>
            <w:webHidden/>
          </w:rPr>
        </w:r>
        <w:r w:rsidR="008113CC">
          <w:rPr>
            <w:noProof/>
            <w:webHidden/>
          </w:rPr>
          <w:fldChar w:fldCharType="separate"/>
        </w:r>
        <w:r w:rsidR="008113CC">
          <w:rPr>
            <w:noProof/>
            <w:webHidden/>
          </w:rPr>
          <w:t>28</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31" w:history="1">
        <w:r w:rsidR="008113CC" w:rsidRPr="00F3585E">
          <w:rPr>
            <w:rStyle w:val="Hyperlink"/>
            <w:noProof/>
          </w:rPr>
          <w:t>Figure 24. Decision tree schematic where the circles represent a single binary condition.</w:t>
        </w:r>
        <w:r w:rsidR="008113CC">
          <w:rPr>
            <w:noProof/>
            <w:webHidden/>
          </w:rPr>
          <w:tab/>
        </w:r>
        <w:r w:rsidR="008113CC">
          <w:rPr>
            <w:noProof/>
            <w:webHidden/>
          </w:rPr>
          <w:fldChar w:fldCharType="begin"/>
        </w:r>
        <w:r w:rsidR="008113CC">
          <w:rPr>
            <w:noProof/>
            <w:webHidden/>
          </w:rPr>
          <w:instrText xml:space="preserve"> PAGEREF _Toc515823231 \h </w:instrText>
        </w:r>
        <w:r w:rsidR="008113CC">
          <w:rPr>
            <w:noProof/>
            <w:webHidden/>
          </w:rPr>
        </w:r>
        <w:r w:rsidR="008113CC">
          <w:rPr>
            <w:noProof/>
            <w:webHidden/>
          </w:rPr>
          <w:fldChar w:fldCharType="separate"/>
        </w:r>
        <w:r w:rsidR="008113CC">
          <w:rPr>
            <w:noProof/>
            <w:webHidden/>
          </w:rPr>
          <w:t>29</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32" w:history="1">
        <w:r w:rsidR="008113CC" w:rsidRPr="00F3585E">
          <w:rPr>
            <w:rStyle w:val="Hyperlink"/>
            <w:noProof/>
          </w:rPr>
          <w:t>Figure 25. A Markov Model o a simplified weather process with the states and their switch probabilities given on the left and summarised in a state transition matrix A on the right</w:t>
        </w:r>
        <w:r w:rsidR="008113CC">
          <w:rPr>
            <w:noProof/>
            <w:webHidden/>
          </w:rPr>
          <w:tab/>
        </w:r>
        <w:r w:rsidR="008113CC">
          <w:rPr>
            <w:noProof/>
            <w:webHidden/>
          </w:rPr>
          <w:fldChar w:fldCharType="begin"/>
        </w:r>
        <w:r w:rsidR="008113CC">
          <w:rPr>
            <w:noProof/>
            <w:webHidden/>
          </w:rPr>
          <w:instrText xml:space="preserve"> PAGEREF _Toc515823232 \h </w:instrText>
        </w:r>
        <w:r w:rsidR="008113CC">
          <w:rPr>
            <w:noProof/>
            <w:webHidden/>
          </w:rPr>
        </w:r>
        <w:r w:rsidR="008113CC">
          <w:rPr>
            <w:noProof/>
            <w:webHidden/>
          </w:rPr>
          <w:fldChar w:fldCharType="separate"/>
        </w:r>
        <w:r w:rsidR="008113CC">
          <w:rPr>
            <w:noProof/>
            <w:webHidden/>
          </w:rPr>
          <w:t>30</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33" w:history="1">
        <w:r w:rsidR="008113CC" w:rsidRPr="00F3585E">
          <w:rPr>
            <w:rStyle w:val="Hyperlink"/>
            <w:noProof/>
          </w:rPr>
          <w:t>Figure 26. Markov Model with probabilities of switching states given in matrix A and the probabilities of emitting an observation from a given state given in matrix B</w:t>
        </w:r>
        <w:r w:rsidR="008113CC">
          <w:rPr>
            <w:noProof/>
            <w:webHidden/>
          </w:rPr>
          <w:tab/>
        </w:r>
        <w:r w:rsidR="008113CC">
          <w:rPr>
            <w:noProof/>
            <w:webHidden/>
          </w:rPr>
          <w:fldChar w:fldCharType="begin"/>
        </w:r>
        <w:r w:rsidR="008113CC">
          <w:rPr>
            <w:noProof/>
            <w:webHidden/>
          </w:rPr>
          <w:instrText xml:space="preserve"> PAGEREF _Toc515823233 \h </w:instrText>
        </w:r>
        <w:r w:rsidR="008113CC">
          <w:rPr>
            <w:noProof/>
            <w:webHidden/>
          </w:rPr>
        </w:r>
        <w:r w:rsidR="008113CC">
          <w:rPr>
            <w:noProof/>
            <w:webHidden/>
          </w:rPr>
          <w:fldChar w:fldCharType="separate"/>
        </w:r>
        <w:r w:rsidR="008113CC">
          <w:rPr>
            <w:noProof/>
            <w:webHidden/>
          </w:rPr>
          <w:t>30</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r:id="rId11" w:anchor="_Toc515823234" w:history="1">
        <w:r w:rsidR="008113CC" w:rsidRPr="00F3585E">
          <w:rPr>
            <w:rStyle w:val="Hyperlink"/>
            <w:noProof/>
          </w:rPr>
          <w:t>Figure 27 Characteristics of the RF model performance under the time domain features.</w:t>
        </w:r>
        <w:r w:rsidR="008113CC">
          <w:rPr>
            <w:noProof/>
            <w:webHidden/>
          </w:rPr>
          <w:tab/>
        </w:r>
        <w:r w:rsidR="008113CC">
          <w:rPr>
            <w:noProof/>
            <w:webHidden/>
          </w:rPr>
          <w:fldChar w:fldCharType="begin"/>
        </w:r>
        <w:r w:rsidR="008113CC">
          <w:rPr>
            <w:noProof/>
            <w:webHidden/>
          </w:rPr>
          <w:instrText xml:space="preserve"> PAGEREF _Toc515823234 \h </w:instrText>
        </w:r>
        <w:r w:rsidR="008113CC">
          <w:rPr>
            <w:noProof/>
            <w:webHidden/>
          </w:rPr>
        </w:r>
        <w:r w:rsidR="008113CC">
          <w:rPr>
            <w:noProof/>
            <w:webHidden/>
          </w:rPr>
          <w:fldChar w:fldCharType="separate"/>
        </w:r>
        <w:r w:rsidR="008113CC">
          <w:rPr>
            <w:noProof/>
            <w:webHidden/>
          </w:rPr>
          <w:t>43</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r:id="rId12" w:anchor="_Toc515823235" w:history="1">
        <w:r w:rsidR="008113CC" w:rsidRPr="00F3585E">
          <w:rPr>
            <w:rStyle w:val="Hyperlink"/>
            <w:noProof/>
          </w:rPr>
          <w:t>Figure 28 Characteristics of the RF model performance under the frequency domain band features</w:t>
        </w:r>
        <w:r w:rsidR="008113CC">
          <w:rPr>
            <w:noProof/>
            <w:webHidden/>
          </w:rPr>
          <w:tab/>
        </w:r>
        <w:r w:rsidR="008113CC">
          <w:rPr>
            <w:noProof/>
            <w:webHidden/>
          </w:rPr>
          <w:fldChar w:fldCharType="begin"/>
        </w:r>
        <w:r w:rsidR="008113CC">
          <w:rPr>
            <w:noProof/>
            <w:webHidden/>
          </w:rPr>
          <w:instrText xml:space="preserve"> PAGEREF _Toc515823235 \h </w:instrText>
        </w:r>
        <w:r w:rsidR="008113CC">
          <w:rPr>
            <w:noProof/>
            <w:webHidden/>
          </w:rPr>
        </w:r>
        <w:r w:rsidR="008113CC">
          <w:rPr>
            <w:noProof/>
            <w:webHidden/>
          </w:rPr>
          <w:fldChar w:fldCharType="separate"/>
        </w:r>
        <w:r w:rsidR="008113CC">
          <w:rPr>
            <w:noProof/>
            <w:webHidden/>
          </w:rPr>
          <w:t>44</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r:id="rId13" w:anchor="_Toc515823236" w:history="1">
        <w:r w:rsidR="008113CC" w:rsidRPr="00F3585E">
          <w:rPr>
            <w:rStyle w:val="Hyperlink"/>
            <w:noProof/>
          </w:rPr>
          <w:t>Figure 29 Characteristics of the RF model performance under the frequency domain AR features.</w:t>
        </w:r>
        <w:r w:rsidR="008113CC">
          <w:rPr>
            <w:noProof/>
            <w:webHidden/>
          </w:rPr>
          <w:tab/>
        </w:r>
        <w:r w:rsidR="008113CC">
          <w:rPr>
            <w:noProof/>
            <w:webHidden/>
          </w:rPr>
          <w:fldChar w:fldCharType="begin"/>
        </w:r>
        <w:r w:rsidR="008113CC">
          <w:rPr>
            <w:noProof/>
            <w:webHidden/>
          </w:rPr>
          <w:instrText xml:space="preserve"> PAGEREF _Toc515823236 \h </w:instrText>
        </w:r>
        <w:r w:rsidR="008113CC">
          <w:rPr>
            <w:noProof/>
            <w:webHidden/>
          </w:rPr>
        </w:r>
        <w:r w:rsidR="008113CC">
          <w:rPr>
            <w:noProof/>
            <w:webHidden/>
          </w:rPr>
          <w:fldChar w:fldCharType="separate"/>
        </w:r>
        <w:r w:rsidR="008113CC">
          <w:rPr>
            <w:noProof/>
            <w:webHidden/>
          </w:rPr>
          <w:t>45</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r:id="rId14" w:anchor="_Toc515823237" w:history="1">
        <w:r w:rsidR="008113CC" w:rsidRPr="00F3585E">
          <w:rPr>
            <w:rStyle w:val="Hyperlink"/>
            <w:noProof/>
          </w:rPr>
          <w:t>Figure 30. Characteristics of the RF model performance under the continuous wavelet features</w:t>
        </w:r>
        <w:r w:rsidR="008113CC">
          <w:rPr>
            <w:noProof/>
            <w:webHidden/>
          </w:rPr>
          <w:tab/>
        </w:r>
        <w:r w:rsidR="008113CC">
          <w:rPr>
            <w:noProof/>
            <w:webHidden/>
          </w:rPr>
          <w:fldChar w:fldCharType="begin"/>
        </w:r>
        <w:r w:rsidR="008113CC">
          <w:rPr>
            <w:noProof/>
            <w:webHidden/>
          </w:rPr>
          <w:instrText xml:space="preserve"> PAGEREF _Toc515823237 \h </w:instrText>
        </w:r>
        <w:r w:rsidR="008113CC">
          <w:rPr>
            <w:noProof/>
            <w:webHidden/>
          </w:rPr>
        </w:r>
        <w:r w:rsidR="008113CC">
          <w:rPr>
            <w:noProof/>
            <w:webHidden/>
          </w:rPr>
          <w:fldChar w:fldCharType="separate"/>
        </w:r>
        <w:r w:rsidR="008113CC">
          <w:rPr>
            <w:noProof/>
            <w:webHidden/>
          </w:rPr>
          <w:t>46</w:t>
        </w:r>
        <w:r w:rsidR="008113CC">
          <w:rPr>
            <w:noProof/>
            <w:webHidden/>
          </w:rPr>
          <w:fldChar w:fldCharType="end"/>
        </w:r>
      </w:hyperlink>
    </w:p>
    <w:p w:rsidR="008113CC" w:rsidRDefault="001E38B8">
      <w:pPr>
        <w:pStyle w:val="TableofFigures"/>
        <w:tabs>
          <w:tab w:val="right" w:leader="dot" w:pos="9016"/>
        </w:tabs>
        <w:rPr>
          <w:rFonts w:eastAsiaTheme="minorEastAsia" w:cstheme="minorBidi"/>
          <w:smallCaps w:val="0"/>
          <w:noProof/>
          <w:sz w:val="22"/>
          <w:szCs w:val="22"/>
        </w:rPr>
      </w:pPr>
      <w:hyperlink w:anchor="_Toc515823238" w:history="1">
        <w:r w:rsidR="008113CC" w:rsidRPr="00F3585E">
          <w:rPr>
            <w:rStyle w:val="Hyperlink"/>
            <w:noProof/>
          </w:rPr>
          <w:t>Figure 31 Feature importance based on RF.</w:t>
        </w:r>
        <w:r w:rsidR="008113CC">
          <w:rPr>
            <w:noProof/>
            <w:webHidden/>
          </w:rPr>
          <w:tab/>
        </w:r>
        <w:r w:rsidR="008113CC">
          <w:rPr>
            <w:noProof/>
            <w:webHidden/>
          </w:rPr>
          <w:fldChar w:fldCharType="begin"/>
        </w:r>
        <w:r w:rsidR="008113CC">
          <w:rPr>
            <w:noProof/>
            <w:webHidden/>
          </w:rPr>
          <w:instrText xml:space="preserve"> PAGEREF _Toc515823238 \h </w:instrText>
        </w:r>
        <w:r w:rsidR="008113CC">
          <w:rPr>
            <w:noProof/>
            <w:webHidden/>
          </w:rPr>
        </w:r>
        <w:r w:rsidR="008113CC">
          <w:rPr>
            <w:noProof/>
            <w:webHidden/>
          </w:rPr>
          <w:fldChar w:fldCharType="separate"/>
        </w:r>
        <w:r w:rsidR="008113CC">
          <w:rPr>
            <w:noProof/>
            <w:webHidden/>
          </w:rPr>
          <w:t>47</w:t>
        </w:r>
        <w:r w:rsidR="008113CC">
          <w:rPr>
            <w:noProof/>
            <w:webHidden/>
          </w:rPr>
          <w:fldChar w:fldCharType="end"/>
        </w:r>
      </w:hyperlink>
    </w:p>
    <w:p w:rsidR="005706F5" w:rsidRDefault="005706F5" w:rsidP="005706F5">
      <w:pPr>
        <w:widowControl w:val="0"/>
        <w:rPr>
          <w:rFonts w:ascii="Times New Roman" w:hAnsi="Times New Roman" w:cs="Times New Roman"/>
          <w:sz w:val="24"/>
        </w:rPr>
      </w:pPr>
      <w:r>
        <w:rPr>
          <w:rFonts w:ascii="Times New Roman" w:hAnsi="Times New Roman" w:cs="Times New Roman"/>
          <w:sz w:val="24"/>
        </w:rPr>
        <w:fldChar w:fldCharType="end"/>
      </w:r>
    </w:p>
    <w:p w:rsidR="001669CF" w:rsidRDefault="001669CF" w:rsidP="008E1057">
      <w:pPr>
        <w:widowControl w:val="0"/>
        <w:jc w:val="center"/>
        <w:rPr>
          <w:rFonts w:ascii="Times New Roman" w:hAnsi="Times New Roman" w:cs="Times New Roman"/>
          <w:sz w:val="24"/>
        </w:rPr>
      </w:pPr>
    </w:p>
    <w:p w:rsidR="008E1057" w:rsidRDefault="008E1057" w:rsidP="00A57D09">
      <w:pPr>
        <w:pStyle w:val="chapters"/>
      </w:pPr>
    </w:p>
    <w:p w:rsidR="008E1057" w:rsidRDefault="008E1057" w:rsidP="008E1057">
      <w:pPr>
        <w:widowControl w:val="0"/>
        <w:jc w:val="center"/>
        <w:rPr>
          <w:rFonts w:ascii="Times New Roman" w:hAnsi="Times New Roman" w:cs="Times New Roman"/>
          <w:sz w:val="36"/>
        </w:rPr>
      </w:pPr>
    </w:p>
    <w:p w:rsidR="008E1057" w:rsidRDefault="008E1057" w:rsidP="008E1057">
      <w:pPr>
        <w:widowControl w:val="0"/>
        <w:jc w:val="center"/>
        <w:rPr>
          <w:rFonts w:ascii="Times New Roman" w:hAnsi="Times New Roman" w:cs="Times New Roman"/>
          <w:sz w:val="36"/>
        </w:rPr>
      </w:pPr>
    </w:p>
    <w:p w:rsidR="008E1057" w:rsidRDefault="008E1057" w:rsidP="008E1057">
      <w:pPr>
        <w:widowControl w:val="0"/>
        <w:jc w:val="center"/>
        <w:rPr>
          <w:rFonts w:ascii="Times New Roman" w:hAnsi="Times New Roman" w:cs="Times New Roman"/>
          <w:sz w:val="36"/>
        </w:rPr>
      </w:pPr>
    </w:p>
    <w:p w:rsidR="008E1057" w:rsidRDefault="008E1057" w:rsidP="008E1057">
      <w:pPr>
        <w:widowControl w:val="0"/>
        <w:jc w:val="center"/>
        <w:rPr>
          <w:rFonts w:ascii="Times New Roman" w:hAnsi="Times New Roman" w:cs="Times New Roman"/>
          <w:sz w:val="36"/>
        </w:rPr>
      </w:pPr>
    </w:p>
    <w:p w:rsidR="008113CC" w:rsidRDefault="008113CC">
      <w:pPr>
        <w:rPr>
          <w:rFonts w:ascii="Times New Roman" w:hAnsi="Times New Roman" w:cs="Times New Roman"/>
          <w:sz w:val="36"/>
        </w:rPr>
      </w:pPr>
      <w:bookmarkStart w:id="0" w:name="_Toc515823151"/>
      <w:r>
        <w:br w:type="page"/>
      </w:r>
    </w:p>
    <w:p w:rsidR="00A57D09" w:rsidRDefault="008E1057" w:rsidP="00A57D09">
      <w:pPr>
        <w:pStyle w:val="chapters"/>
      </w:pPr>
      <w:r w:rsidRPr="00A57D09">
        <w:lastRenderedPageBreak/>
        <w:t>CHAPTER I</w:t>
      </w:r>
      <w:bookmarkEnd w:id="0"/>
    </w:p>
    <w:p w:rsidR="008E1057" w:rsidRPr="00A57D09" w:rsidRDefault="008E1057" w:rsidP="00A57D09">
      <w:pPr>
        <w:pStyle w:val="chapters"/>
      </w:pPr>
      <w:bookmarkStart w:id="1" w:name="_Toc515823152"/>
      <w:r w:rsidRPr="00A57D09">
        <w:t>RATIONALE</w:t>
      </w:r>
      <w:bookmarkEnd w:id="1"/>
    </w:p>
    <w:p w:rsidR="00764FAD" w:rsidRDefault="008E1057" w:rsidP="00D73D30">
      <w:pPr>
        <w:rPr>
          <w:rFonts w:ascii="Times New Roman" w:hAnsi="Times New Roman" w:cs="Times New Roman"/>
          <w:sz w:val="24"/>
        </w:rPr>
      </w:pPr>
      <w:r>
        <w:rPr>
          <w:rFonts w:ascii="Times New Roman" w:hAnsi="Times New Roman" w:cs="Times New Roman"/>
          <w:sz w:val="24"/>
        </w:rPr>
        <w:br w:type="page"/>
      </w:r>
    </w:p>
    <w:p w:rsidR="00BD0B9B" w:rsidRDefault="00764FAD" w:rsidP="00BD796E">
      <w:r>
        <w:lastRenderedPageBreak/>
        <w:t xml:space="preserve">The American Academy of Sleep Medicine </w:t>
      </w:r>
      <w:r w:rsidR="0017242F">
        <w:t xml:space="preserve">(AASM) </w:t>
      </w:r>
      <w:r>
        <w:t>recommends a 7 to 9-hour duration of daily sleep in human adults</w:t>
      </w:r>
      <w:r w:rsidR="00862897">
        <w:t xml:space="preserve"> </w:t>
      </w:r>
      <w:r w:rsidR="00862897">
        <w:fldChar w:fldCharType="begin" w:fldLock="1"/>
      </w:r>
      <w:r w:rsidR="00830525">
        <w:instrText>ADDIN CSL_CITATION {"citationItems":[{"id":"ITEM-1","itemData":{"DOI":"10.5664/jcsm.5866","ISBN":"1073-449X","ISSN":"15509397","PMID":"27250809","abstract":"ABSTRACT Sleep is essential for optimal health in children and adolescents. Members of the American Academy of Sleep Medicine developed consensus recommendations for the amount of sleep needed to promote optimal health in children and adolescents using a modified RAND Appropriateness Method. The recommendations are summarized here. A manuscript detailing the conference proceedings and the evidence supporting these recommendations will be published in the Journal of Clinical Sleep Medicine.","author":[{"dropping-particle":"","family":"Paruthi","given":"Shalini","non-dropping-particle":"","parse-names":false,"suffix":""},{"dropping-particle":"","family":"Brooks","given":"Lee J.","non-dropping-particle":"","parse-names":false,"suffix":""},{"dropping-particle":"","family":"D'Ambrosio","given":"Carolyn","non-dropping-particle":"","parse-names":false,"suffix":""},{"dropping-particle":"","family":"Hall","given":"Wendy A.","non-dropping-particle":"","parse-names":false,"suffix":""},{"dropping-particle":"","family":"Kotagal","given":"Suresh","non-dropping-particle":"","parse-names":false,"suffix":""},{"dropping-particle":"","family":"Lloyd","given":"Robin M.","non-dropping-particle":"","parse-names":false,"suffix":""},{"dropping-particle":"","family":"Malow","given":"Beth A.","non-dropping-particle":"","parse-names":false,"suffix":""},{"dropping-particle":"","family":"Maski","given":"Kiran","non-dropping-particle":"","parse-names":false,"suffix":""},{"dropping-particle":"","family":"Nichols","given":"Cynthia","non-dropping-particle":"","parse-names":false,"suffix":""},{"dropping-particle":"","family":"Quan","given":"Stuart F.","non-dropping-particle":"","parse-names":false,"suffix":""},{"dropping-particle":"","family":"Rosen","given":"Carol L.","non-dropping-particle":"","parse-names":false,"suffix":""},{"dropping-particle":"","family":"Troester","given":"Matthew M.","non-dropping-particle":"","parse-names":false,"suffix":""},{"dropping-particle":"","family":"Wise","given":"Merrill S.","non-dropping-particle":"","parse-names":false,"suffix":""}],"container-title":"Journal of Clinical Sleep Medicine","id":"ITEM-1","issued":{"date-parts":[["2016"]]},"title":"Recommended amount of sleep for pediatric populations: A consensus statement of the American Academy of Sleep Medicine","type":"article-journal"},"uris":["http://www.mendeley.com/documents/?uuid=f7916bf1-65b2-4df3-948b-c736b3a67be5"]}],"mendeley":{"formattedCitation":"[1]","plainTextFormattedCitation":"[1]","previouslyFormattedCitation":"[1]"},"properties":{"noteIndex":0},"schema":"https://github.com/citation-style-language/schema/raw/master/csl-citation.json"}</w:instrText>
      </w:r>
      <w:r w:rsidR="00862897">
        <w:fldChar w:fldCharType="separate"/>
      </w:r>
      <w:r w:rsidR="00862897" w:rsidRPr="00862897">
        <w:rPr>
          <w:noProof/>
        </w:rPr>
        <w:t>[1]</w:t>
      </w:r>
      <w:r w:rsidR="00862897">
        <w:fldChar w:fldCharType="end"/>
      </w:r>
      <w:r>
        <w:t xml:space="preserve">, which would mean that humans are supposed to (on average) </w:t>
      </w:r>
      <w:r w:rsidR="002C119E">
        <w:t>spend</w:t>
      </w:r>
      <w:r>
        <w:t xml:space="preserve"> </w:t>
      </w:r>
      <w:r w:rsidR="002C119E">
        <w:t xml:space="preserve">a </w:t>
      </w:r>
      <w:r>
        <w:t xml:space="preserve">third of their lives sleeping. Even </w:t>
      </w:r>
      <w:r w:rsidR="005F0A52">
        <w:t xml:space="preserve">though </w:t>
      </w:r>
      <w:r w:rsidR="002C119E">
        <w:t xml:space="preserve">this </w:t>
      </w:r>
      <w:r>
        <w:t xml:space="preserve">might seem disproportionate, there is strong empirical evidence </w:t>
      </w:r>
      <w:r w:rsidR="002C119E">
        <w:t>suggesting</w:t>
      </w:r>
      <w:r>
        <w:t xml:space="preserve"> that spending fewer than 7 hours sleeping leads to negative physiological and </w:t>
      </w:r>
      <w:r w:rsidR="002C119E">
        <w:t>behavioral</w:t>
      </w:r>
      <w:r>
        <w:t xml:space="preserve"> effects.</w:t>
      </w:r>
      <w:r w:rsidR="002C119E">
        <w:t xml:space="preserve"> It has been reported that sleep deprivation has negative consequences on the endocrine functions, the metabolic and inflammatory responses, and the cardiovascular system in general. Additionally, sleep restriction negatively affects cognit</w:t>
      </w:r>
      <w:r w:rsidR="00BD0B9B">
        <w:t>ive performance</w:t>
      </w:r>
      <w:r w:rsidR="00830525">
        <w:t xml:space="preserve"> </w:t>
      </w:r>
      <w:r w:rsidR="00830525">
        <w:fldChar w:fldCharType="begin" w:fldLock="1"/>
      </w:r>
      <w:r w:rsidR="00830525">
        <w:instrText>ADDIN CSL_CITATION {"citationItems":[{"id":"ITEM-1","itemData":{"abstract":"Adequate sleep is essential for general healthy functioning. This paper reviews recent research on the effects of chronic sleep restriction on neurobehavioral and physiological functioning and discusses implications for health and lifestyle. Restricting sleep below an individual's optimal time in bed (TIB) can cause a range of neurobehavioral deficits, including lapses of attention, slowed working memory, reduced cognitive ...","author":[{"dropping-particle":"","family":"Banks D. F.","given":"S.; Dinges","non-dropping-particle":"","parse-names":false,"suffix":""}],"container-title":"Behavioral and physiological consequences of sleep restriction","id":"ITEM-1","issued":{"date-parts":[["2007"]]},"title":"Behavioral and physiological consequences of sleep restriction","type":"article-journal"},"uris":["http://www.mendeley.com/documents/?uuid=7bc478cc-bbbf-4edd-999c-af35632bbeae"]}],"mendeley":{"formattedCitation":"[2]","plainTextFormattedCitation":"[2]","previouslyFormattedCitation":"[2]"},"properties":{"noteIndex":0},"schema":"https://github.com/citation-style-language/schema/raw/master/csl-citation.json"}</w:instrText>
      </w:r>
      <w:r w:rsidR="00830525">
        <w:fldChar w:fldCharType="separate"/>
      </w:r>
      <w:r w:rsidR="00830525" w:rsidRPr="00830525">
        <w:rPr>
          <w:noProof/>
        </w:rPr>
        <w:t>[2]</w:t>
      </w:r>
      <w:r w:rsidR="00830525">
        <w:fldChar w:fldCharType="end"/>
      </w:r>
      <w:r w:rsidR="00BD0B9B">
        <w:t xml:space="preserve">. </w:t>
      </w:r>
      <w:r w:rsidR="005F0A52">
        <w:t>However</w:t>
      </w:r>
      <w:r w:rsidR="00BD0B9B">
        <w:t xml:space="preserve">, the function of sleep is debated and the process not fully understood. </w:t>
      </w:r>
    </w:p>
    <w:p w:rsidR="006100DA" w:rsidRDefault="00BD0B9B" w:rsidP="00BD796E">
      <w:r>
        <w:t>In order to change that, researchers have been performing sleep studies in which a core concept is recording various physiological signals through a method called polysomnography (PSG). These signals include electroencephalogram (EEG), electrooculogram (EOG), and electromyogram (EMG)</w:t>
      </w:r>
      <w:r w:rsidR="0017242F">
        <w:t xml:space="preserve">, and are used to provide insight into how sleep </w:t>
      </w:r>
      <w:r w:rsidR="005F0A52">
        <w:t>changes</w:t>
      </w:r>
      <w:r w:rsidR="0017242F">
        <w:t xml:space="preserve"> throughout the night</w:t>
      </w:r>
      <w:r w:rsidR="00830525">
        <w:t xml:space="preserve"> </w:t>
      </w:r>
      <w:r w:rsidR="00830525">
        <w:fldChar w:fldCharType="begin" w:fldLock="1"/>
      </w:r>
      <w:r w:rsidR="007653DF">
        <w:instrText>ADDIN CSL_CITATION {"citationItems":[{"id":"ITEM-1","itemData":{"DOI":"10.1016/B978-075067563-5.10009-4","ISBN":"9780750675635","ISSN":"15674231","abstract":"This chapter describes polysomnography (PSG). Polysomnography is used to investigate the relationship among changes in physiology, impact on sleep, and consequences of waking function, performance, and behavior. Issues such as shift work, time zone change, or suspected advanced or delayed sleep phase syndrome should be taken into consideration when scheduling the study. The PSG should be conducted during the patient's usual major sleep period to avoid confounding circadian rhythm factors. Questionnaires regarding sleep–wake history and a sleep diary that solicits information about major sleep periods and naps are useful adjuncts to PSG. Questionnaires can be used to identify and triage patients prior to laboratory testing. A full medical and psychiatric history should be completed and made available to the technologist performing the study. Without this information, the technologist is at a loss to understand how aspects of the medical or psychiatric history may affect the study or to anticipate difficulties.","author":[{"dropping-particle":"","family":"Keenan","given":"Sharon A.","non-dropping-particle":"","parse-names":false,"suffix":""}],"container-title":"Review of Sleep Medicine","id":"ITEM-1","issued":{"date-parts":[["2007"]]},"title":"An Overview of Polysomnography","type":"chapter"},"uris":["http://www.mendeley.com/documents/?uuid=f46f5533-4669-44a4-85fa-ca7bf8809d6a"]}],"mendeley":{"formattedCitation":"[3]","plainTextFormattedCitation":"[3]","previouslyFormattedCitation":"[3]"},"properties":{"noteIndex":0},"schema":"https://github.com/citation-style-language/schema/raw/master/csl-citation.json"}</w:instrText>
      </w:r>
      <w:r w:rsidR="00830525">
        <w:fldChar w:fldCharType="separate"/>
      </w:r>
      <w:r w:rsidR="00830525" w:rsidRPr="00830525">
        <w:rPr>
          <w:noProof/>
        </w:rPr>
        <w:t>[3]</w:t>
      </w:r>
      <w:r w:rsidR="00830525">
        <w:fldChar w:fldCharType="end"/>
      </w:r>
      <w:r w:rsidR="0017242F">
        <w:t xml:space="preserve">. </w:t>
      </w:r>
      <w:r w:rsidR="006100DA">
        <w:t xml:space="preserve">Conventionally, the signals are collected through electrodes </w:t>
      </w:r>
      <w:r w:rsidR="00B90550">
        <w:t xml:space="preserve">wired </w:t>
      </w:r>
      <w:r w:rsidR="006100DA">
        <w:t>directly to the body of the subject, which occasionally result</w:t>
      </w:r>
      <w:r w:rsidR="005F0A52">
        <w:t>s</w:t>
      </w:r>
      <w:r w:rsidR="006100DA">
        <w:t xml:space="preserve"> in a situation where the subject has difficulties falling asleep</w:t>
      </w:r>
      <w:r w:rsidR="00B90550">
        <w:t>. This, logically</w:t>
      </w:r>
      <w:r w:rsidR="005F0A52">
        <w:t>,</w:t>
      </w:r>
      <w:r w:rsidR="00B90550">
        <w:t xml:space="preserve"> is highly undesirable as it can affect the protocols in the study and yield expendable data. The project described in this document is the first step of a larger initiative aimed at creating a device capable of recording sufficient data from a patient in a way which is less intrusive of the subject’s comfort. </w:t>
      </w:r>
      <w:r w:rsidR="00D74EDF">
        <w:t xml:space="preserve">To that end, this research will concentrate on the EEG signals only. </w:t>
      </w:r>
    </w:p>
    <w:p w:rsidR="00BD0B9B" w:rsidRDefault="00B90550" w:rsidP="00BD796E">
      <w:r>
        <w:t>As of this moment</w:t>
      </w:r>
      <w:r w:rsidR="001366AA">
        <w:t>,</w:t>
      </w:r>
      <w:r>
        <w:t xml:space="preserve"> </w:t>
      </w:r>
      <w:r w:rsidRPr="001366AA">
        <w:rPr>
          <w:noProof/>
        </w:rPr>
        <w:t>however</w:t>
      </w:r>
      <w:r>
        <w:t xml:space="preserve">, the </w:t>
      </w:r>
      <w:r w:rsidR="005F0A52">
        <w:t>analysis of the data</w:t>
      </w:r>
      <w:r>
        <w:t xml:space="preserve"> </w:t>
      </w:r>
      <w:r w:rsidR="005F0A52">
        <w:t>collected from a PSG is done by displaying the signals</w:t>
      </w:r>
      <w:r w:rsidR="0017242F">
        <w:t xml:space="preserve"> parallel to each ot</w:t>
      </w:r>
      <w:r w:rsidR="005F0A52">
        <w:t>her and separating them</w:t>
      </w:r>
      <w:r w:rsidR="0017242F">
        <w:t xml:space="preserve"> into segments of </w:t>
      </w:r>
      <w:r w:rsidR="001366AA">
        <w:t xml:space="preserve">a </w:t>
      </w:r>
      <w:r w:rsidR="005F0A52" w:rsidRPr="001366AA">
        <w:rPr>
          <w:noProof/>
        </w:rPr>
        <w:t>certain</w:t>
      </w:r>
      <w:r w:rsidR="0017242F">
        <w:t xml:space="preserve"> length, called epochs. Each of these epochs is then assigned to a sleep stage according to a set of rules given by either the” Manual of Standardized Terminology, Techniques and Scoring System for Sleep Stages of Human Subjects” by Allan Rechtschaffen and Anthony Kales (R&amp;K) or the AASM</w:t>
      </w:r>
      <w:r w:rsidR="007653DF">
        <w:t xml:space="preserve"> </w:t>
      </w:r>
      <w:r w:rsidR="007653DF">
        <w:fldChar w:fldCharType="begin" w:fldLock="1"/>
      </w:r>
      <w:r w:rsidR="007653DF">
        <w:instrText>ADDIN CSL_CITATION {"citationItems":[{"id":"ITEM-1","itemData":{"DOI":"10.1002/ejoc.201200111","ISBN":"096572204X","ISSN":"15509389","PMID":"1559547","abstract":"The AASM Manual for the Scoring of Sleep and Associated Events: Rules, Terminology and Technical Specifications provides a comprehensive and definitive reference for the evaluation of polysomnograms. The Manual is the result of an extensive review of the literature, analysis and consensus by task forces comprised of renowned sleep experts. It provides standard montages, electrode placements and digitization parameters. Building on the classic manual by Rechtschaffen and Kales, the new manual provides rules not only for scoring sleep stages but also for scoring arousals, respiratory events during sleep, movements during sleep and cardiac events. This publication is an essential resource for technologists as they perform and score polysomnographic recordings as well as the physicians who interpret them.","author":[{"dropping-particle":"","family":"Iber C, Ancoli-Israel S, Chesson AL Jr.","given":"Quan SF; for the American Academy","non-dropping-particle":"","parse-names":false,"suffix":""},{"dropping-particle":"","family":"Medicine.","given":"of Sleep","non-dropping-particle":"","parse-names":false,"suffix":""},{"dropping-particle":"","family":"Iber","given":"Conrad Conn","non-dropping-particle":"","parse-names":false,"suffix":""},{"dropping-particle":"","family":"Ancoli-Israel","given":"Sonia","non-dropping-particle":"","parse-names":false,"suffix":""},{"dropping-particle":"","family":"Chesson","given":"A L","non-dropping-particle":"","parse-names":false,"suffix":""},{"dropping-particle":"","family":"Quan","given":"Stuart F.","non-dropping-particle":"","parse-names":false,"suffix":""},{"dropping-particle":"","family":"Chesson Jr.","given":"Andrew L.","non-dropping-particle":"","parse-names":false,"suffix":""}],"container-title":"AASM Manual for Scoring Sleep","id":"ITEM-1","issued":{"date-parts":[["2007"]]},"page":"1-59","title":"The AASM Manual for the Scoring of Sleep and Associated Events: Rules, Terminology and Technical Specifications","type":"chapter"},"uris":["http://www.mendeley.com/documents/?uuid=c026fcf5-bd4f-45af-85da-3909a51dad08"]},{"id":"ITEM-2","itemData":{"DOI":"10.1016/0013-4694(69)90021-2","ISBN":"NIH publication no. 204","ISSN":"00134694","PMID":"11422885","abstract":"A manual of standardized techniques and scoring system for sleep stages in humans subjects","author":[{"dropping-particle":"","family":"Rechtschaffen","given":"Allan","non-dropping-particle":"","parse-names":false,"suffix":""},{"dropping-particle":"","family":"Kales","given":"A","non-dropping-particle":"","parse-names":false,"suffix":""}],"container-title":"Washington, D.C.: U.S. Government Printing Office","id":"ITEM-2","issued":{"date-parts":[["1968"]]},"page":"12","title":"A manual of standardized techniques and scoring system for sleep stages of human subjects","type":"article-journal","volume":"NIH Public"},"uris":["http://www.mendeley.com/documents/?uuid=a9b86d07-faf2-4acd-b5a5-eb3d243e4179"]}],"mendeley":{"formattedCitation":"[4], [5]","plainTextFormattedCitation":"[4], [5]","previouslyFormattedCitation":"[4], [5]"},"properties":{"noteIndex":0},"schema":"https://github.com/citation-style-language/schema/raw/master/csl-citation.json"}</w:instrText>
      </w:r>
      <w:r w:rsidR="007653DF">
        <w:fldChar w:fldCharType="separate"/>
      </w:r>
      <w:r w:rsidR="007653DF" w:rsidRPr="007653DF">
        <w:rPr>
          <w:noProof/>
        </w:rPr>
        <w:t>[4], [5]</w:t>
      </w:r>
      <w:r w:rsidR="007653DF">
        <w:fldChar w:fldCharType="end"/>
      </w:r>
      <w:r w:rsidR="0017242F">
        <w:t>.</w:t>
      </w:r>
      <w:r w:rsidR="00365201">
        <w:t xml:space="preserve"> As of the moment of writing this document, scoring the epochs is done visually, by trained experts. A</w:t>
      </w:r>
      <w:r w:rsidR="0017242F">
        <w:t xml:space="preserve">fter all the data have been scored, a graph can be created where the evolution of a night’s sleep can be observed (hypnogram) and </w:t>
      </w:r>
      <w:r w:rsidR="0017242F" w:rsidRPr="001366AA">
        <w:rPr>
          <w:noProof/>
        </w:rPr>
        <w:t>conclusion</w:t>
      </w:r>
      <w:r w:rsidR="001366AA" w:rsidRPr="001366AA">
        <w:rPr>
          <w:noProof/>
        </w:rPr>
        <w:t>s</w:t>
      </w:r>
      <w:r w:rsidR="0017242F">
        <w:t xml:space="preserve"> </w:t>
      </w:r>
      <w:r w:rsidR="0017242F" w:rsidRPr="001366AA">
        <w:rPr>
          <w:noProof/>
        </w:rPr>
        <w:t>drawn</w:t>
      </w:r>
      <w:r w:rsidR="0017242F">
        <w:t xml:space="preserve"> about the experiment. </w:t>
      </w:r>
    </w:p>
    <w:p w:rsidR="006100DA" w:rsidRDefault="00365201" w:rsidP="00BD796E">
      <w:r>
        <w:t xml:space="preserve">However, the method of visually scoring the data is inherently flawed. It allows for a certain level of freedom in scoring which ultimately results in conflicting scores by separate scorers. A study by the AASM reports 82.6% </w:t>
      </w:r>
      <w:r w:rsidR="008248CF">
        <w:t xml:space="preserve">overall sleep stage agreement between 2 500 scorers, with the agreement falling to 63.0% for some </w:t>
      </w:r>
      <w:r w:rsidR="005F0A52">
        <w:t xml:space="preserve">sleep </w:t>
      </w:r>
      <w:r w:rsidR="008248CF">
        <w:t>stages</w:t>
      </w:r>
      <w:r w:rsidR="00C15A88">
        <w:t xml:space="preserve"> </w:t>
      </w:r>
      <w:r w:rsidR="00C15A88">
        <w:fldChar w:fldCharType="begin" w:fldLock="1"/>
      </w:r>
      <w:r w:rsidR="00AE4B13">
        <w:instrText>ADDIN CSL_CITATION {"citationItems":[{"id":"ITEM-1","itemData":{"DOI":"10.5664/jcsm.3630","ISBN":"1550-9397","ISSN":"15509397","PMID":"23319910","abstract":"STUDY OBJECTIVES: The program provides a unique opportunity to compare a large number of scorers with varied levels of experience to determine sleep stage scoring agreement. The objective is to examine areas of disagreement to inform future revisions of the AASM Manual for the Scoring of Sleep and Associated Events.\\n\\nMETHODS: The sample included 9 record fragments, 1,800 epochs and more than 3,200,000 scoring decisions. More than 2,500 scorers, most with 3 or more years of experience, participated. The analysis determined agreement with the score chosen by the majority of scorers.\\n\\nRESULTS: Sleep stage agreement averaged 82.6%. Agreement was highest for stage R sleep with stages N2 and W approaching the same level. Scoring agreement for stage N3 sleep was 67.4% and was lowest for stage N1 at 63.0%. Scorers had particular difficulty with the last epoch of stage W before sleep onset, the first epoch of stage N2 after stage N1 and the first epoch of stage R after stage N2. Discrimination between stages N2 and N3 was particularly difficult for scorers.\\n\\nCONCLUSIONS: These findings suggest that with current rules, inter-scorer agreement in a large group is approximately 83%, a level similar to that reported for agreement between expert scorers. Agreement in the scoring of stages N1 and N3 sleep was low. Modifications to the scoring rules to improve scoring during sleep stage transitions may result in improvement.","author":[{"dropping-particle":"","family":"Rosenberg","given":"Richard S.","non-dropping-particle":"","parse-names":false,"suffix":""},{"dropping-particle":"","family":"Hout","given":"Steven","non-dropping-particle":"Van","parse-names":false,"suffix":""}],"container-title":"Journal of Clinical Sleep Medicine","id":"ITEM-1","issue":"4","issued":{"date-parts":[["2014"]]},"page":"447-454","title":"The American Academy of Sleep Medicine inter-scorer reliability program: Respiratory events","type":"article-journal","volume":"10"},"uris":["http://www.mendeley.com/documents/?uuid=5be77efc-e426-4637-94ac-c12b1c80cc82"]}],"mendeley":{"formattedCitation":"[6]","plainTextFormattedCitation":"[6]","previouslyFormattedCitation":"[6]"},"properties":{"noteIndex":0},"schema":"https://github.com/citation-style-language/schema/raw/master/csl-citation.json"}</w:instrText>
      </w:r>
      <w:r w:rsidR="00C15A88">
        <w:fldChar w:fldCharType="separate"/>
      </w:r>
      <w:r w:rsidR="00C15A88" w:rsidRPr="00C15A88">
        <w:rPr>
          <w:noProof/>
        </w:rPr>
        <w:t>[6]</w:t>
      </w:r>
      <w:r w:rsidR="00C15A88">
        <w:fldChar w:fldCharType="end"/>
      </w:r>
      <w:r w:rsidR="008248CF">
        <w:t xml:space="preserve">. It </w:t>
      </w:r>
      <w:r w:rsidR="005F0A52">
        <w:t>is apparent</w:t>
      </w:r>
      <w:r w:rsidR="008248CF">
        <w:t xml:space="preserve"> that this inconsistency is a major point </w:t>
      </w:r>
      <w:r w:rsidR="005F0A52">
        <w:t>for</w:t>
      </w:r>
      <w:r w:rsidR="008248CF">
        <w:t xml:space="preserve"> improvement as it undermines an important cornerstone of</w:t>
      </w:r>
      <w:r w:rsidR="002D5EF6">
        <w:t xml:space="preserve"> science, namely repeatability.</w:t>
      </w:r>
      <w:r w:rsidR="006100DA">
        <w:t xml:space="preserve"> </w:t>
      </w:r>
      <w:r w:rsidR="002D5EF6">
        <w:t>Additionally,</w:t>
      </w:r>
      <w:r w:rsidR="005F0A52">
        <w:t xml:space="preserve"> i</w:t>
      </w:r>
      <w:r w:rsidR="002D5EF6">
        <w:t xml:space="preserve">t is easy to imagine how visually </w:t>
      </w:r>
      <w:r w:rsidR="006100DA">
        <w:t xml:space="preserve">assimilating hours of recordings across multiple subjects requires a lot of time. We believe that an automated system will address these challenges. </w:t>
      </w:r>
    </w:p>
    <w:p w:rsidR="008C36BF" w:rsidRDefault="006100DA" w:rsidP="00BD796E">
      <w:r>
        <w:t>The creation of an automatic sleep scoring system is not a novel idea and in recent years several research groups have proposed their own methods to automate sleep classification</w:t>
      </w:r>
      <w:r w:rsidR="003E08FA">
        <w:t xml:space="preserve"> </w:t>
      </w:r>
      <w:r w:rsidR="003E08FA">
        <w:fldChar w:fldCharType="begin" w:fldLock="1"/>
      </w:r>
      <w:r w:rsidR="00073823">
        <w:instrText>ADDIN CSL_CITATION {"citationItems":[{"id":"ITEM-1","itemData":{"DOI":"10.3390/e18090272","ISSN":"10994300","abstract":"http://www.mdpi.com/1099-4300/18/9/272/htm","author":[{"dropping-particle":"","family":"Aboalayon","given":"Khald Ali I.","non-dropping-particle":"","parse-names":false,"suffix":""},{"dropping-particle":"","family":"Faezipour","given":"Miad","non-dropping-particle":"","parse-names":false,"suffix":""},{"dropping-particle":"","family":"Almuhammadi","given":"Wafaa S.","non-dropping-particle":"","parse-names":false,"suffix":""},{"dropping-particle":"","family":"Moslehpour","given":"Saeid","non-dropping-particle":"","parse-names":false,"suffix":""}],"container-title":"Entropy","id":"ITEM-1","issue":"9","issued":{"date-parts":[["2016"]]},"page":"50-70","title":"Sleep stage classification using EEG signal analysis: A comprehensive survey and new investigation","type":"article-journal","volume":"18"},"uris":["http://www.mendeley.com/documents/?uuid=1fa19686-84c0-4238-8cfb-abd46a527632"]},{"id":"ITEM-2","itemData":{"DOI":"10.1016/j.cmpb.2016.12.004","ISBN":"01692607 (ISSN)","ISSN":"18727565","PMID":"28254093","abstract":"Background and objective: Proper scoring of sleep stages can give clinical information on diagnosing patients with sleep disorders. Since traditional visual scoring of the entire sleep is highly time-consuming and dependent to experts’ experience, automatic schemes based on electroencephalogram (EEG) analysis are broadly developed to solve these problems. This review presents an overview on the most suitable methods in terms of preprocessing, feature extraction, feature selection and classifier adopted to precisely discriminate the sleep stages. Methods: This study round up a wide range of research findings concerning the application of the sleep stage classification. The fundamental qualitative methods along with the state-of-the-art quantitative techniques for sleep stage scoring are comprehensively introduced. Moreover, according to the results of the investigated studies, five research papers are chosen and practically implemented on a well-known public available sleep EEG dataset. They are applied to single-channel EEG of 40 subjects containing equal number of healthy and patient individuals. Feature extraction and classification schemes are assessed in terms of accuracy and robustness against noise. Furthermore, an additional implementation phase is added to this research in which all combinations of the implemented features and classifiers are considered to find the best combination for sleep analysis. Results: According to our achieved results on both groups, entropy of wavelet coefficients along with random forest classifier are chosen as the best feature and classifier, respectively. The mentioned feature and classifier provide 87.06% accuracy on healthy subjects and 69.05% on patient group. Conclusions: In this paper, the road map of EEG-base sleep stage scoring methods is clearly sketched. Implementing the state-of-the-art methods and even their combination on both healthy and patient datasets indicates that although the accuracy on healthy subjects are remarkable, the results for the main community (patient group) by the quantitative methods are not promising yet. The reasons rise from adopting non-matched sleep EEG features from other signal processing fields such as communication. As a conclusion, developing sleep pattern-related features deem necessary to enhance the performance of this process.","author":[{"dropping-particle":"","family":"Boostani","given":"Reza","non-dropping-particle":"","parse-names":false,"suffix":""},{"dropping-particle":"","family":"Karimzadeh","given":"Foroozan","non-dropping-particle":"","parse-names":false,"suffix":""},{"dropping-particle":"","family":"Nami","given":"Mohammad","non-dropping-particle":"","parse-names":false,"suffix":""}],"container-title":"Computer Methods and Programs in Biomedicine","id":"ITEM-2","issued":{"date-parts":[["2017"]]},"page":"77-91","publisher":"Elsevier Ireland Ltd","title":"A comparative review on sleep stage classification methods in patients and healthy individuals","type":"article-journal","volume":"140"},"uris":["http://www.mendeley.com/documents/?uuid=39400344-278f-4f92-af7b-8dfa91064ef0"]},{"id":"ITEM-3","itemData":{"DOI":"10.1109/LISAT.2015.7160185","ISBN":"978-1-4799-8643-9","abstract":"In recent years, the estimation of human sleep disorders from Electroencephalogram (EEG) signals have played an important role in developing automatic detection of sleep stages. A few methods exist in the market presently towards this aim. However, sleep physicians may not have full assurance and consideration in such methods due to concerns associated with systems accuracy, sensitivity and specificity. This paper presents a novel and efficient technique that can be implemented in a microcontroller device to identify sleep stages in an effort to assist physicians in the diagnosis and treatment of related sleep disorders by enhancing the accuracy of the developed algorithm using a single channel of EEG signals. First, the dataset of EEG signal is filtered and decomposed into delta, theta, alpha, beta and gamma subbands using Butterworth band-pass filters. Second, a set of sample statistical discriminating features are derived from each frequency band. Finally, sleep stages consisting of Wakefulness, Rapid Eye Movement (REM) and Non-Rapid Eye Movement (NREM) are classified using several supervised machine learning classifiers including multi-class Support Vector Machines (SVM), Decision Trees (DT), Neural Networks (NN), K-Nearest Neighbors (KNN) and Naive Bayes (NB). This paper combines REM with Stage 1 NREM due to data similarities. Performance is then compared based on single channel EEG signals that were obtained from 20 healthy subjects. The results show that the proposed technique using DT classifier efficiently achieves high accuracy of 97.30% in differentiating sleeps stages. Also, a comparison of our method with some recent available works in the literature reiterates the high classification accuracy performance.","author":[{"dropping-particle":"","family":"Aboalayon","given":"Khald A. I.","non-dropping-particle":"","parse-names":false,"suffix":""},{"dropping-particle":"","family":"Almuhammadi","given":"Wafaa S.","non-dropping-particle":"","parse-names":false,"suffix":""},{"dropping-particle":"","family":"Faezipour","given":"Miad","non-dropping-particle":"","parse-names":false,"suffix":""}],"container-title":"2015 Long Island Systems, Applications and Technology","id":"ITEM-3","issued":{"date-parts":[["2015"]]},"page":"1-6","title":"A comparison of different machine learning algorithms using single channel EEG signal for classifying human sleep stages","type":"article-journal"},"uris":["http://www.mendeley.com/documents/?uuid=54b860fc-4b29-4d07-9004-e845aa5b4af7"]},{"id":"ITEM-4","itemData":{"DOI":"10.1016/j.compbiomed.2012.09.012","ISBN":"1879-0534 (Electronic) 0010-4825 (Linking)","ISSN":"00104825","PMID":"23102750","abstract":"The present work aims at automatic identification of various sleep stages like, sleep stages 1, 2, slow wave sleep (sleep stages 3 and 4), REM sleep and wakefulness from single channel EEG signal. Automatic scoring of sleep stages was performed with the help of pattern recognition technique which involves feature extraction, selection and finally classification. Total 39 numbers of features from time domain, frequency domain and from non-linear analysis were extracted. After extraction of features, SVM based recursive feature elimination (RFE) technique was used to find the optimum number of feature subset which can provide significant classification performance with reduced number of features for the five different sleep stages. Finally for classification, binary SVMs were combined with one-against-all (OAA) strategy. Careful extraction and selection of optimum feature subset helped to reduce the classification error to 8.9 for training dataset, validated by k-fold cross-validation (CV) technique and 10.61 in the case of independent testing dataset. Agreement of the estimated sleep stages with those obtained by expert scoring for all sleep stages of training dataset was 0.877 and for independent testing dataset it was 0.8572. The proposed ensemble SVM-based method could be used as an efficient and cost-effective method for sleep staging with the advantage of reducing stress and burden imposed on subjects. © 2012 Elsevier Ltd.","author":[{"dropping-particle":"","family":"Koley","given":"B.","non-dropping-particle":"","parse-names":false,"suffix":""},{"dropping-particle":"","family":"Dey","given":"D.","non-dropping-particle":"","parse-names":false,"suffix":""}],"container-title":"Computers in Biology and Medicine","id":"ITEM-4","issue":"12","issued":{"date-parts":[["2012"]]},"page":"1186-1195","title":"An ensemble system for automatic sleep stage classification using single channel EEG signal","type":"article-journal","volume":"42"},"uris":["http://www.mendeley.com/documents/?uuid=9841138c-5144-4382-a446-51d3e580b710"]},{"id":"ITEM-5","itemData":{"DOI":"10.1109/EICT.2015.7391948","ISBN":"9781467392570","ISSN":"1557170X","PMID":"28269332","abstract":"Automated sleep stage classification is essential for alleviating the burden of physicians since a large volume of data have to be analyzed per examination. Most of the existing works in the literature are multichannel based or yield poor classification performance. A single-channel based computerized sleep staging scheme that gives good performance is yet to emerge. In this work, we introduce a novel noise assisted decomposition scheme to perform automatic sleep stage classification from single channel EEG signals. At first, we decompose the EEG signal segments into mode functions using Complete Ensemble Empirical Mode Decomposition with Adaptive Noise (CEEMDAN). Various statistical moment based features are then computed from these mode functions. The effectiveness of statistical moment based features is validated by statistical analysis. In this work, we also introduce Adaptive Boosting for sleep stage classification. Experimental outcomes manifest that the computerized sleep staging scheme propounded herein outperforms the state-of-the-art ones in various cases of interest.","author":[{"dropping-particle":"","family":"Hassan","given":"Ahnaf Rashik","non-dropping-particle":"","parse-names":false,"suffix":""},{"dropping-particle":"","family":"Bhuiyan","given":"Mohammed Imamul Hassan","non-dropping-particle":"","parse-names":false,"suffix":""}],"container-title":"2nd International Conference on Electrical Information and Communication Technologies, EICT 2015","id":"ITEM-5","issued":{"date-parts":[["2016"]]},"page":"211-216","title":"Automatic sleep stage classification","type":"article-journal"},"uris":["http://www.mendeley.com/documents/?uuid=3fe7e421-f9a0-45d5-bc7c-ac242953788b"]},{"id":"ITEM-6","itemData":{"DOI":"10.1016/j.artmed.2008.07.005","ISBN":"1873-2860 (Electronic)\\r0933-3657 (Linking)","ISSN":"09333657","PMID":"18804982","abstract":"Objective: The paper goes through the basic knowledge about classification of sleep stages from polysomnographic recordings. The next goal was to review and compare a large number of measures to find the suitable candidates for the study of sleep onset and sleep evolution. Methods and material: A huge number of characteristics, including relevant simple measures in time domain, characteristics of distribution, linear spectral measures, measures of complexity and interdependency measures were computed for polysomnographic recordings of 20 healthy subjects. Summarily, all-night evolutions of 818 measures (73 characteristics for various channels and channel combinations) were analysed and compared with visual scorings of experts (hypnograms). Our tests involved classification of the data into five classes (waking and four sleep stages) and 10 classification tasks to distinguish between two specific sleep stages. To discover measures of the best decision-making ability, discriminant analysis was done by Fisher quadratic classifier for one-dimensional case. Results and conclusions: The most difficult decision problem, between S1 and REM sleep, were best managed by measures computed from electromyogram led by fractal exponent (classification error 23%). In the simplest task, distinction between wake and deep sleep, the power ratio between delta and beta band of electroencephalogram was the most successful measure (classification error 1%). Delta/beta ratio with mean classification error 42.6% was the best single-performing measure also in discrimination between all five stages. However, the error level shows impossibility to satisfactorily separate the five sleep stages by a single measure. Use of a few additional characteristics is necessary. Some novel measures, especially fractal exponent and fractal dimension turned up equally successful or even superior to the conventional scoring methods in discrimination between particular states of sleep. They seem to provide a very promising basis for automatic sleep analysis particularly in conjunction with some of the successful spectral standards. © 2008.","author":[{"dropping-particle":"","family":"Šušmáková","given":"Kristína","non-dropping-particle":"","parse-names":false,"suffix":""},{"dropping-particle":"","family":"Krakovská","given":"Anna","non-dropping-particle":"","parse-names":false,"suffix":""}],"container-title":"Artificial Intelligence in Medicine","id":"ITEM-6","issue":"3","issued":{"date-parts":[["2008"]]},"page":"261-277","title":"Discrimination ability of individual measures used in sleep stages classification","type":"article-journal","volume":"44"},"uris":["http://www.mendeley.com/documents/?uuid=1aae01ca-0d3e-4da0-a5dd-a24c5f979679"]}],"mendeley":{"formattedCitation":"[7]–[12]","plainTextFormattedCitation":"[7]–[12]","previouslyFormattedCitation":"[7]–[12]"},"properties":{"noteIndex":0},"schema":"https://github.com/citation-style-language/schema/raw/master/csl-citation.json"}</w:instrText>
      </w:r>
      <w:r w:rsidR="003E08FA">
        <w:fldChar w:fldCharType="separate"/>
      </w:r>
      <w:r w:rsidR="00073823" w:rsidRPr="00073823">
        <w:rPr>
          <w:noProof/>
        </w:rPr>
        <w:t>[7]–[12]</w:t>
      </w:r>
      <w:r w:rsidR="003E08FA">
        <w:fldChar w:fldCharType="end"/>
      </w:r>
      <w:r>
        <w:t>. These methods make use of various signal processing techniques paired with machine learning (ML) algorithms to determine the stages of sleep from PSG data. The signal processing techniques are aimed at extracting distinct characteristics (features) from PSG signals which can then be fed into a classifier algorithm in order to “teach” the program how to distinguish between the sleep stages.</w:t>
      </w:r>
      <w:r w:rsidR="005F0A52">
        <w:t xml:space="preserve"> </w:t>
      </w:r>
    </w:p>
    <w:p w:rsidR="00D90274" w:rsidRDefault="005F0A52" w:rsidP="00BD796E">
      <w:r>
        <w:t xml:space="preserve">Most of the </w:t>
      </w:r>
      <w:r w:rsidR="008C36BF">
        <w:t xml:space="preserve">previously done </w:t>
      </w:r>
      <w:r>
        <w:t xml:space="preserve">studies </w:t>
      </w:r>
      <w:r w:rsidR="008C36BF">
        <w:t xml:space="preserve">concentrate on supervised techniques for learning, where the algorithms learn by fitting data that has already been scored by a human to create its </w:t>
      </w:r>
      <w:r w:rsidR="008C36BF" w:rsidRPr="001366AA">
        <w:rPr>
          <w:noProof/>
        </w:rPr>
        <w:t>decision</w:t>
      </w:r>
      <w:r w:rsidR="001366AA">
        <w:rPr>
          <w:noProof/>
        </w:rPr>
        <w:t>-</w:t>
      </w:r>
      <w:r w:rsidR="008C36BF" w:rsidRPr="001366AA">
        <w:rPr>
          <w:noProof/>
        </w:rPr>
        <w:t>making</w:t>
      </w:r>
      <w:r w:rsidR="008C36BF">
        <w:t xml:space="preserve"> rules.</w:t>
      </w:r>
      <w:r w:rsidR="009D4BC7">
        <w:t xml:space="preserve"> </w:t>
      </w:r>
      <w:r w:rsidR="008C36BF">
        <w:t>This means that the algorithm will attempt to create rules which simulate the decision-making of the scorer</w:t>
      </w:r>
      <w:r w:rsidR="007653DF">
        <w:t xml:space="preserve"> </w:t>
      </w:r>
      <w:r w:rsidR="007653DF">
        <w:fldChar w:fldCharType="begin" w:fldLock="1"/>
      </w:r>
      <w:r w:rsidR="00073823">
        <w:instrText>ADDIN CSL_CITATION {"citationItems":[{"id":"ITEM-1","itemData":{"DOI":"10.1016/0925-2312(95)90020-9","ISBN":"9780131038059","ISSN":"09252312","PMID":"20949757","abstract":"The long-anticipated revision of this best-selling book offers the most comprehensive, up-to-date introduction to the theory and practice of artificial intelligence. Intelligent Agents. Solving Problems by Searching. Informed Search Methods. Game Playing. Agents that Reason Logically. First-order Logic. Building a Knowledge Base. Inference in First-Order Logic. Logical Reasoning Systems. Practical Planning. Planning and Acting. Uncertainty. Probabilistic Reasoning Systems. Making Simple Decisions. Making Complex Decisions. Learning from Observations. Learning with Neural Networks. Reinforcement Learning. Knowledge in Learning. Agents that Communicate. Practical Communication in English. Perception. Robotics. For those interested in artificial intelligence.","author":[{"dropping-particle":"","family":"Russell","given":"Stuart J","non-dropping-particle":"","parse-names":false,"suffix":""},{"dropping-particle":"","family":"Norvig","given":"Peter","non-dropping-particle":"","parse-names":false,"suffix":""}],"container-title":"Neurocomputing","id":"ITEM-1","issued":{"date-parts":[["1995"]]},"title":"Artificial Intelligence: A Modern Approach","type":"book"},"uris":["http://www.mendeley.com/documents/?uuid=e8086ce9-a436-4b6c-ba65-69b78ce82612"]}],"mendeley":{"formattedCitation":"[13]","plainTextFormattedCitation":"[13]","previouslyFormattedCitation":"[13]"},"properties":{"noteIndex":0},"schema":"https://github.com/citation-style-language/schema/raw/master/csl-citation.json"}</w:instrText>
      </w:r>
      <w:r w:rsidR="007653DF">
        <w:fldChar w:fldCharType="separate"/>
      </w:r>
      <w:r w:rsidR="00073823" w:rsidRPr="00073823">
        <w:rPr>
          <w:noProof/>
        </w:rPr>
        <w:t>[13]</w:t>
      </w:r>
      <w:r w:rsidR="007653DF">
        <w:fldChar w:fldCharType="end"/>
      </w:r>
      <w:r w:rsidR="008C36BF">
        <w:t>.</w:t>
      </w:r>
      <w:r w:rsidR="009D4BC7">
        <w:t xml:space="preserve"> It can be argued that using supervised learning algorithms</w:t>
      </w:r>
      <w:r w:rsidR="001366AA">
        <w:t>, in this case,</w:t>
      </w:r>
      <w:r w:rsidR="009D4BC7">
        <w:t xml:space="preserve"> is not the best option because of the inter-scorer agreement percentage mentioned earlier. The argument to be made is that e</w:t>
      </w:r>
      <w:r w:rsidR="00D90274">
        <w:t xml:space="preserve">ven if the algorithm is 100% accurate, which is unlikely, it is only as </w:t>
      </w:r>
      <w:r w:rsidR="00D90274">
        <w:lastRenderedPageBreak/>
        <w:t xml:space="preserve">accurate as the scorer used as its reference, which according to the numbers above leaves 17.4% chance of it disagreeing with other scorers. This is </w:t>
      </w:r>
      <w:r w:rsidR="00D90274" w:rsidRPr="001366AA">
        <w:rPr>
          <w:noProof/>
        </w:rPr>
        <w:t>why</w:t>
      </w:r>
      <w:r w:rsidR="00D90274">
        <w:t xml:space="preserve"> training an unsupervised algorithm such as a Hidden Markov Model (HMM) </w:t>
      </w:r>
      <w:r w:rsidR="004B02A6">
        <w:fldChar w:fldCharType="begin" w:fldLock="1"/>
      </w:r>
      <w:r w:rsidR="00073823">
        <w:instrText>ADDIN CSL_CITATION {"citationItems":[{"id":"ITEM-1","itemData":{"DOI":"10.1109/5.18626","ISBN":"1558601244","ISSN":"0018-9219","PMID":"21920608","abstract":"required to pursue well as all the predecessor states. For the special case of a further this fascinating area of research. discrete, first order, Markov chain, t","author":[{"dropping-particle":"","family":"Rabiner","given":"L R","non-dropping-particle":"","parse-names":false,"suffix":""}],"container-title":"Proceedings of the IEEE","id":"ITEM-1","issue":"2","issued":{"date-parts":[["1989"]]},"page":"257-286","title":"A tutorial on hidden Markov models and selected applications in speech recognition","type":"article-journal","volume":"77"},"uris":["http://www.mendeley.com/documents/?uuid=877d535c-6595-45a8-9222-6365d6b09c6c"]}],"mendeley":{"formattedCitation":"[14]","plainTextFormattedCitation":"[14]","previouslyFormattedCitation":"[14]"},"properties":{"noteIndex":0},"schema":"https://github.com/citation-style-language/schema/raw/master/csl-citation.json"}</w:instrText>
      </w:r>
      <w:r w:rsidR="004B02A6">
        <w:fldChar w:fldCharType="separate"/>
      </w:r>
      <w:r w:rsidR="00073823" w:rsidRPr="00073823">
        <w:rPr>
          <w:noProof/>
        </w:rPr>
        <w:t>[14]</w:t>
      </w:r>
      <w:r w:rsidR="004B02A6">
        <w:fldChar w:fldCharType="end"/>
      </w:r>
      <w:r w:rsidR="004B02A6">
        <w:t xml:space="preserve"> </w:t>
      </w:r>
      <w:r w:rsidR="00D90274">
        <w:t>presents an interesting point for discussion.</w:t>
      </w:r>
    </w:p>
    <w:p w:rsidR="0021597F" w:rsidRDefault="0021597F" w:rsidP="00BD796E">
      <w:r>
        <w:t>Thus, this thesis will aim to answer the following research question:</w:t>
      </w:r>
      <w:r>
        <w:br/>
        <w:t>What are the requirements for an automatic sleep stage classification based on single channel EEG signal data with regard to its accuracy, sensitivity, and specificity?</w:t>
      </w:r>
    </w:p>
    <w:p w:rsidR="0021597F" w:rsidRDefault="0021597F" w:rsidP="00BD796E">
      <w:pPr>
        <w:pStyle w:val="ListParagraph"/>
        <w:numPr>
          <w:ilvl w:val="0"/>
          <w:numId w:val="12"/>
        </w:numPr>
      </w:pPr>
      <w:r>
        <w:t>Which features are yielding the highest segregation between the classes?</w:t>
      </w:r>
    </w:p>
    <w:p w:rsidR="00391067" w:rsidRPr="00391067" w:rsidRDefault="00391067" w:rsidP="00BD796E">
      <w:pPr>
        <w:pStyle w:val="ListParagraph"/>
        <w:numPr>
          <w:ilvl w:val="0"/>
          <w:numId w:val="12"/>
        </w:numPr>
      </w:pPr>
      <w:r>
        <w:t>Which EEG channel yields the best performance?</w:t>
      </w:r>
    </w:p>
    <w:p w:rsidR="0021597F" w:rsidRDefault="0021597F" w:rsidP="00BD796E">
      <w:pPr>
        <w:pStyle w:val="ListParagraph"/>
        <w:numPr>
          <w:ilvl w:val="0"/>
          <w:numId w:val="12"/>
        </w:numPr>
      </w:pPr>
      <w:r>
        <w:t>Which ML technique yields the highest accuracy, sensitivity</w:t>
      </w:r>
      <w:r w:rsidR="001366AA">
        <w:t>,</w:t>
      </w:r>
      <w:r>
        <w:t xml:space="preserve"> </w:t>
      </w:r>
      <w:r w:rsidRPr="001366AA">
        <w:rPr>
          <w:noProof/>
        </w:rPr>
        <w:t>and</w:t>
      </w:r>
      <w:r>
        <w:t xml:space="preserve"> specificity?</w:t>
      </w:r>
    </w:p>
    <w:p w:rsidR="00391067" w:rsidRDefault="00391067" w:rsidP="00BD796E">
      <w:pPr>
        <w:pStyle w:val="ListParagraph"/>
        <w:numPr>
          <w:ilvl w:val="1"/>
          <w:numId w:val="12"/>
        </w:numPr>
      </w:pPr>
      <w:r>
        <w:t xml:space="preserve">Are there any </w:t>
      </w:r>
      <w:r w:rsidRPr="001366AA">
        <w:rPr>
          <w:noProof/>
        </w:rPr>
        <w:t>additional</w:t>
      </w:r>
      <w:r>
        <w:t xml:space="preserve"> techniques which improve the performance? (feature selection, dimensionality reduction, statistical tests, data manipulation)</w:t>
      </w:r>
    </w:p>
    <w:p w:rsidR="0021597F" w:rsidRDefault="00391067" w:rsidP="00BD796E">
      <w:pPr>
        <w:pStyle w:val="ListParagraph"/>
        <w:numPr>
          <w:ilvl w:val="0"/>
          <w:numId w:val="12"/>
        </w:numPr>
      </w:pPr>
      <w:r>
        <w:t>Is the HMM a suitable approximatio</w:t>
      </w:r>
      <w:r w:rsidR="00172E46">
        <w:t>n of the cyclic nature of sleep and does the Viterbi algorithm yield better results than other ML techniques?</w:t>
      </w:r>
    </w:p>
    <w:p w:rsidR="00321764" w:rsidRDefault="00321764">
      <w:pPr>
        <w:rPr>
          <w:rFonts w:ascii="Times New Roman" w:hAnsi="Times New Roman" w:cs="Times New Roman"/>
          <w:sz w:val="24"/>
        </w:rPr>
      </w:pPr>
    </w:p>
    <w:p w:rsidR="008E1057" w:rsidRDefault="008E1057" w:rsidP="008E1057">
      <w:pPr>
        <w:widowControl w:val="0"/>
        <w:jc w:val="center"/>
        <w:rPr>
          <w:rFonts w:ascii="Times New Roman" w:hAnsi="Times New Roman" w:cs="Times New Roman"/>
          <w:sz w:val="24"/>
        </w:rPr>
      </w:pPr>
    </w:p>
    <w:p w:rsidR="008E1057" w:rsidRDefault="008E1057" w:rsidP="008E1057">
      <w:pPr>
        <w:rPr>
          <w:rFonts w:ascii="Times New Roman" w:hAnsi="Times New Roman" w:cs="Times New Roman"/>
          <w:sz w:val="24"/>
        </w:rPr>
      </w:pPr>
    </w:p>
    <w:p w:rsidR="008E1057" w:rsidRDefault="008E1057" w:rsidP="008E1057">
      <w:pPr>
        <w:widowControl w:val="0"/>
        <w:jc w:val="center"/>
        <w:rPr>
          <w:rFonts w:ascii="Times New Roman" w:hAnsi="Times New Roman" w:cs="Times New Roman"/>
          <w:sz w:val="24"/>
        </w:rPr>
      </w:pPr>
    </w:p>
    <w:p w:rsidR="008E1057" w:rsidRDefault="008E1057" w:rsidP="008E1057">
      <w:pPr>
        <w:widowControl w:val="0"/>
        <w:jc w:val="center"/>
        <w:rPr>
          <w:rFonts w:ascii="Times New Roman" w:hAnsi="Times New Roman" w:cs="Times New Roman"/>
          <w:sz w:val="24"/>
        </w:rPr>
      </w:pPr>
    </w:p>
    <w:p w:rsidR="008E1057" w:rsidRDefault="008E1057" w:rsidP="008E1057">
      <w:pPr>
        <w:widowControl w:val="0"/>
        <w:jc w:val="center"/>
        <w:rPr>
          <w:rFonts w:ascii="Times New Roman" w:hAnsi="Times New Roman" w:cs="Times New Roman"/>
          <w:sz w:val="24"/>
        </w:rPr>
      </w:pPr>
    </w:p>
    <w:p w:rsidR="008E1057" w:rsidRPr="008E1057" w:rsidRDefault="008E1057" w:rsidP="008E1057">
      <w:pPr>
        <w:widowControl w:val="0"/>
        <w:jc w:val="center"/>
        <w:rPr>
          <w:rFonts w:ascii="Times New Roman" w:hAnsi="Times New Roman" w:cs="Times New Roman"/>
          <w:sz w:val="36"/>
        </w:rPr>
      </w:pPr>
    </w:p>
    <w:p w:rsidR="008E1057" w:rsidRDefault="008E1057">
      <w:pPr>
        <w:rPr>
          <w:rFonts w:ascii="Times New Roman" w:hAnsi="Times New Roman" w:cs="Times New Roman"/>
          <w:sz w:val="36"/>
          <w:szCs w:val="36"/>
        </w:rPr>
      </w:pPr>
      <w:r>
        <w:rPr>
          <w:rFonts w:ascii="Times New Roman" w:hAnsi="Times New Roman" w:cs="Times New Roman"/>
          <w:sz w:val="36"/>
          <w:szCs w:val="36"/>
        </w:rPr>
        <w:br w:type="page"/>
      </w:r>
    </w:p>
    <w:p w:rsidR="008E1057" w:rsidRDefault="008E1057" w:rsidP="008E1057">
      <w:pPr>
        <w:widowControl w:val="0"/>
        <w:jc w:val="center"/>
        <w:rPr>
          <w:rFonts w:ascii="Times New Roman" w:hAnsi="Times New Roman" w:cs="Times New Roman"/>
          <w:sz w:val="36"/>
          <w:szCs w:val="36"/>
        </w:rPr>
      </w:pPr>
    </w:p>
    <w:p w:rsidR="008E1057" w:rsidRDefault="008E1057" w:rsidP="008E1057">
      <w:pPr>
        <w:widowControl w:val="0"/>
        <w:jc w:val="center"/>
        <w:rPr>
          <w:rFonts w:ascii="Times New Roman" w:hAnsi="Times New Roman" w:cs="Times New Roman"/>
          <w:sz w:val="36"/>
          <w:szCs w:val="36"/>
        </w:rPr>
      </w:pPr>
    </w:p>
    <w:p w:rsidR="008E1057" w:rsidRDefault="008E1057" w:rsidP="008E1057">
      <w:pPr>
        <w:widowControl w:val="0"/>
        <w:jc w:val="center"/>
        <w:rPr>
          <w:rFonts w:ascii="Times New Roman" w:hAnsi="Times New Roman" w:cs="Times New Roman"/>
          <w:sz w:val="36"/>
          <w:szCs w:val="36"/>
        </w:rPr>
      </w:pPr>
    </w:p>
    <w:p w:rsidR="008E1057" w:rsidRDefault="008E1057" w:rsidP="008E1057">
      <w:pPr>
        <w:widowControl w:val="0"/>
        <w:jc w:val="center"/>
        <w:rPr>
          <w:rFonts w:ascii="Times New Roman" w:hAnsi="Times New Roman" w:cs="Times New Roman"/>
          <w:sz w:val="36"/>
          <w:szCs w:val="36"/>
        </w:rPr>
      </w:pPr>
    </w:p>
    <w:p w:rsidR="008E1057" w:rsidRPr="008E1057" w:rsidRDefault="008E1057" w:rsidP="00A57D09">
      <w:pPr>
        <w:pStyle w:val="chapters"/>
      </w:pPr>
      <w:bookmarkStart w:id="2" w:name="_Toc515823153"/>
      <w:r w:rsidRPr="008E1057">
        <w:t xml:space="preserve">CHAPTER </w:t>
      </w:r>
      <w:r w:rsidRPr="008E1057">
        <w:rPr>
          <w:sz w:val="40"/>
        </w:rPr>
        <w:t>II</w:t>
      </w:r>
      <w:bookmarkEnd w:id="2"/>
    </w:p>
    <w:p w:rsidR="008E1057" w:rsidRDefault="008E1057" w:rsidP="00A57D09">
      <w:pPr>
        <w:pStyle w:val="chapters"/>
      </w:pPr>
      <w:bookmarkStart w:id="3" w:name="_Toc515823154"/>
      <w:r w:rsidRPr="008E1057">
        <w:t xml:space="preserve">SITUATIONAL &amp; THEORETICAL </w:t>
      </w:r>
      <w:r w:rsidRPr="00B13AEA">
        <w:rPr>
          <w:noProof/>
        </w:rPr>
        <w:t>ANAL</w:t>
      </w:r>
      <w:r w:rsidR="00B13AEA">
        <w:rPr>
          <w:noProof/>
        </w:rPr>
        <w:t>YSI</w:t>
      </w:r>
      <w:r w:rsidRPr="00B13AEA">
        <w:rPr>
          <w:noProof/>
        </w:rPr>
        <w:t>S</w:t>
      </w:r>
      <w:bookmarkEnd w:id="3"/>
    </w:p>
    <w:p w:rsidR="008335D3" w:rsidRDefault="008E1057" w:rsidP="008335D3">
      <w:pPr>
        <w:pStyle w:val="ListParagraph"/>
        <w:numPr>
          <w:ilvl w:val="0"/>
          <w:numId w:val="5"/>
        </w:numPr>
        <w:rPr>
          <w:rFonts w:ascii="Times New Roman" w:hAnsi="Times New Roman" w:cs="Times New Roman"/>
          <w:sz w:val="24"/>
        </w:rPr>
      </w:pPr>
      <w:r w:rsidRPr="008E1057">
        <w:rPr>
          <w:rFonts w:ascii="Times New Roman" w:hAnsi="Times New Roman" w:cs="Times New Roman"/>
          <w:sz w:val="24"/>
        </w:rPr>
        <w:br w:type="page"/>
      </w:r>
      <w:bookmarkStart w:id="4" w:name="_Toc509783082"/>
    </w:p>
    <w:p w:rsidR="008335D3" w:rsidRPr="008335D3" w:rsidRDefault="0003612E" w:rsidP="00AA322E">
      <w:pPr>
        <w:pStyle w:val="mainsection"/>
        <w:rPr>
          <w:rFonts w:ascii="Times New Roman" w:hAnsi="Times New Roman" w:cs="Times New Roman"/>
        </w:rPr>
      </w:pPr>
      <w:bookmarkStart w:id="5" w:name="_Toc515823155"/>
      <w:r w:rsidRPr="008335D3">
        <w:lastRenderedPageBreak/>
        <w:t>2.1 Sleep and sleep studies</w:t>
      </w:r>
      <w:bookmarkStart w:id="6" w:name="_Toc509783083"/>
      <w:bookmarkEnd w:id="4"/>
      <w:bookmarkEnd w:id="5"/>
    </w:p>
    <w:p w:rsidR="008335D3" w:rsidRDefault="0003612E" w:rsidP="00AA322E">
      <w:pPr>
        <w:pStyle w:val="Lowersection"/>
      </w:pPr>
      <w:bookmarkStart w:id="7" w:name="_Toc515823156"/>
      <w:r w:rsidRPr="008335D3">
        <w:t xml:space="preserve">2.1.1 Effects of sleep on the human body and </w:t>
      </w:r>
      <w:bookmarkEnd w:id="6"/>
      <w:r w:rsidR="00071A91" w:rsidRPr="008335D3">
        <w:t>behavior</w:t>
      </w:r>
      <w:bookmarkEnd w:id="7"/>
      <w:r w:rsidRPr="008335D3">
        <w:t xml:space="preserve"> </w:t>
      </w:r>
      <w:bookmarkStart w:id="8" w:name="_Toc509783084"/>
    </w:p>
    <w:p w:rsidR="003E08FA" w:rsidRDefault="00C15A88" w:rsidP="002621CF">
      <w:r w:rsidRPr="008335D3">
        <w:t xml:space="preserve">As mentioned in the first chapter, there </w:t>
      </w:r>
      <w:r w:rsidR="007B5233" w:rsidRPr="008335D3">
        <w:t>is</w:t>
      </w:r>
      <w:r w:rsidRPr="008335D3">
        <w:t xml:space="preserve"> extensive proof of the negative effects of sleep deprivation in humans. It is perhaps intuitive to think that the effects of sleep deprivation are most apparent on </w:t>
      </w:r>
      <w:r w:rsidR="0086215D">
        <w:t xml:space="preserve">the </w:t>
      </w:r>
      <w:r w:rsidRPr="0086215D">
        <w:rPr>
          <w:noProof/>
        </w:rPr>
        <w:t>neurobehavioral</w:t>
      </w:r>
      <w:r w:rsidRPr="008335D3">
        <w:t xml:space="preserve"> level. It has been shown how sleep restriction leads to lapses of attention, depression, preservation </w:t>
      </w:r>
      <w:r w:rsidRPr="00B13AEA">
        <w:rPr>
          <w:noProof/>
        </w:rPr>
        <w:t>and</w:t>
      </w:r>
      <w:r w:rsidRPr="008335D3">
        <w:t xml:space="preserve"> continuation of thought, slowed working memory, and </w:t>
      </w:r>
      <w:r w:rsidRPr="0086215D">
        <w:rPr>
          <w:noProof/>
        </w:rPr>
        <w:t>general</w:t>
      </w:r>
      <w:r w:rsidR="0086215D">
        <w:rPr>
          <w:noProof/>
        </w:rPr>
        <w:t>ly</w:t>
      </w:r>
      <w:r w:rsidRPr="008335D3">
        <w:t xml:space="preserve"> reduced cognitive performance</w:t>
      </w:r>
      <w:r w:rsidR="00E1404F">
        <w:t xml:space="preserve"> </w:t>
      </w:r>
      <w:r w:rsidR="00E1404F">
        <w:fldChar w:fldCharType="begin" w:fldLock="1"/>
      </w:r>
      <w:r w:rsidR="00073823">
        <w:instrText>ADDIN CSL_CITATION {"citationItems":[{"id":"ITEM-1","itemData":{"DOI":"10.1055/s-0029-1237117","ISBN":"1550-9389 (Print)","ISSN":"02718235","PMID":"17803017","abstract":"Sleep deprivation is associated with considerable social, financial, and health-related costs, in large measure because it produces impaired cognitive performance due to increasing sleep propensity and instability of waking neurobehavioral functions. Cognitive functions particularly affected by sleep loss include psychomotor and cognitive speed, vigilant and executive attention, working memory, and higher cognitive abilities. Chronic sleep-restriction experiments—which model the kind of sleep loss experienced by many individuals with sleep fragmentation and premature sleep curtailment due to disorders and lifestyle—demonstrate that cognitive deficits accumulate to severe levels over time without full awareness by the affected individual. Functional neuroimaging has revealed that frequent and progressively longer cognitive lapses, which are a hallmark of sleep deprivation, involve distributed changes in brain regions including frontal and parietal control areas, secondary sensory processing areas, and thalamic areas. There are robust differences among individuals in the degree of their cognitive vulnerability to sleep loss that may involve differences in prefrontal and parietal cortices, and that may have a basis in genes regulating sleep homeostasis and circadian rhythms. Thus, cognitive deficits believed to be a function of the severity of clinical sleep disturbance may be a product of genetic alleles associated with differential cognitive vulnerability to sleep loss.","author":[{"dropping-particle":"","family":"Goel","given":"Namni","non-dropping-particle":"","parse-names":false,"suffix":""},{"dropping-particle":"","family":"Rao","given":"Hengyi","non-dropping-particle":"","parse-names":false,"suffix":""},{"dropping-particle":"","family":"Durmer","given":"Jeffrey S.","non-dropping-particle":"","parse-names":false,"suffix":""},{"dropping-particle":"","family":"Dinges","given":"David F.","non-dropping-particle":"","parse-names":false,"suffix":""}],"container-title":"Seminars in Neurology","id":"ITEM-1","issue":"4","issued":{"date-parts":[["2009"]]},"page":"320-339","title":"Neurocognitive consequences of sleep deprivation","type":"article","volume":"29"},"uris":["http://www.mendeley.com/documents/?uuid=37dafc2d-31ac-411e-8344-8c6978e71bc4"]},{"id":"ITEM-2","itemData":{"DOI":"10.1007/978-1-4614-9087-6_16","ISBN":"9781461490876","ISSN":"1535-7597","abstract":"Over the past half century, people living in Westemized societies have been showing a steady decline in their nightly sleep. While in the 1960s, most Americans were sleeping between 8 and 9 h per night, by the mid 1990s, this level had dropped to about 7 h nightly, Recent epidemiologic data actually suggest that about one in three workers currently report sleeping less than 6 h most nights, At present, the impact of sleep loss on cognitive and emotional functioning is only modestly understood. With more people getting less sleep, it is vital that science advances our understanding of the effects that sleep loss can have on cognitive and emotional functioning. While a comprehensive review of the effects of sleep deprivation on cognitive performance is beyond the scope of this volume, we will provide a concise and selective review that focuses on several of the major cognitive domains that may be aff'ected when sleep is restricted or completely prevented for a period of 24 h or more. From a simplistic perspective, neuropsychological capacities generally function in a hierarchical fashion, with more complex higher order capacities (e.g,, decision-making) building upon more elementary ones (e.g., attention; memory), Accordingly, the present chapter will follow an ordered discussion of the effects of sleep loss on cognitive capacities, beginning with elementary ones such as simple alertness, vigilance, and attention, which generally form the foundation for more complex cognitive abilities. This will be followed by the effects of sleep deprivation on sensory perception, emotion, and long-term memory, followed by its effects on higher order cognitive processes, including mental flexibility, planning and sequencing, abstract concept formation, and decision-making. (PsycINFO Database Record (c) 2016 APA, all rights reserved)","author":[{"dropping-particle":"","family":"Killgore","given":"William D S","non-dropping-particle":"","parse-names":false,"suffix":""},{"dropping-particle":"","family":"Weber","given":"Mareen","non-dropping-particle":"","parse-names":false,"suffix":""}],"container-title":"Sleep Deprivation and Disease: Effects on the Body, Brain and Behavior","id":"ITEM-2","issued":{"date-parts":[["2014"]]},"title":"Sleep deprivation and cognitive performance","type":"chapter"},"uris":["http://www.mendeley.com/documents/?uuid=10403a0b-7873-4e03-80eb-a068b3b88a12"]},{"id":"ITEM-3","itemData":{"DOI":"10.1196/annals.1417.002","ISBN":"0077-8923 (Print)\\n0077-8923 (Linking)","ISSN":"00778923","PMID":"18591490","abstract":"Sleep deprivation severely compromises the ability of human beings to respond to stimuli in a timely fashion. These deficits have been attributed in large part to failures of vigilant attention, which many theorists believe forms the bedrock of the other more complex components of cognition. One of the leading paradigms used as an assay of vigilant attention is the psychomotor vigilance test (PVT), a high signal-load reaction-time test that is extremely sensitive to sleep deprivation. Over the last twenty years, four dominant findings have emerged from the use of this paradigm. First, sleep deprivation results in an overall slowing of responses. Second, sleep deprivation increases the propensity of individuals to lapse for lengthy periods (&gt;500 ms), as well as make errors of commission. Third, sleep deprivation enhances the time-on-task effect within each test bout. Finally, PVT results during extended periods of wakefulness reveal the presence of interacting circadian and homeostatic sleep drives. A theme that links these findings is the interplay of \"top-down\" and \"bottom-up\" attention in producing the unstable and unpredictable patterns of behavior that are the hallmark of the sleep-deprived state.","author":[{"dropping-particle":"","family":"Lim","given":"Julian","non-dropping-particle":"","parse-names":false,"suffix":""},{"dropping-particle":"","family":"Dinges","given":"David F.","non-dropping-particle":"","parse-names":false,"suffix":""}],"container-title":"Annals of the New York Academy of Sciences","id":"ITEM-3","issued":{"date-parts":[["2008"]]},"page":"305-322","title":"Sleep deprivation and vigilant attention","type":"paper-conference","volume":"1129"},"uris":["http://www.mendeley.com/documents/?uuid=9b77a111-c1f9-4625-b212-2e644381bfd6"]}],"mendeley":{"formattedCitation":"[15]–[17]","plainTextFormattedCitation":"[15]–[17]","previouslyFormattedCitation":"[15]–[17]"},"properties":{"noteIndex":0},"schema":"https://github.com/citation-style-language/schema/raw/master/csl-citation.json"}</w:instrText>
      </w:r>
      <w:r w:rsidR="00E1404F">
        <w:fldChar w:fldCharType="separate"/>
      </w:r>
      <w:r w:rsidR="00073823" w:rsidRPr="00073823">
        <w:rPr>
          <w:noProof/>
        </w:rPr>
        <w:t>[15]–[17]</w:t>
      </w:r>
      <w:r w:rsidR="00E1404F">
        <w:fldChar w:fldCharType="end"/>
      </w:r>
      <w:r w:rsidRPr="008335D3">
        <w:t xml:space="preserve">. Moreover, </w:t>
      </w:r>
      <w:r w:rsidR="007C0FBC" w:rsidRPr="008335D3">
        <w:t>these deficits accumulate and could result in micro-sleep episodes and daytime drowsiness</w:t>
      </w:r>
      <w:r w:rsidR="00E1404F">
        <w:fldChar w:fldCharType="begin" w:fldLock="1"/>
      </w:r>
      <w:r w:rsidR="00073823">
        <w:instrText>ADDIN CSL_CITATION {"citationItems":[{"id":"ITEM-1","itemData":{"ISBN":"0-471-93002-4","ISSN":"0471930024","abstract":"Dinges DF, Kribbs NB.. In: Monk TH, editor. Sleep, Sleepiness and Performance. Chichester: John Wiley &amp; Sons; 1991. pp. 97-128.","author":[{"dropping-particle":"","family":"Dinges","given":"D F","non-dropping-particle":"","parse-names":false,"suffix":""},{"dropping-particle":"","family":"Kribbs","given":"N B","non-dropping-particle":"","parse-names":false,"suffix":""}],"container-title":"Sleep, Sleepiness and Performance","id":"ITEM-1","issued":{"date-parts":[["1991"]]},"title":"Performing while sleepy: effects of experimentally-induced sleepiness","type":"chapter"},"uris":["http://www.mendeley.com/documents/?uuid=cb3521d1-6a8e-4760-9581-a6663aaf46b5"]},{"id":"ITEM-2","itemData":{"DOI":"10.1055/s-0029-1237117","ISBN":"1550-9389 (Print)","ISSN":"02718235","PMID":"17803017","abstract":"Sleep deprivation is associated with considerable social, financial, and health-related costs, in large measure because it produces impaired cognitive performance due to increasing sleep propensity and instability of waking neurobehavioral functions. Cognitive functions particularly affected by sleep loss include psychomotor and cognitive speed, vigilant and executive attention, working memory, and higher cognitive abilities. Chronic sleep-restriction experiments—which model the kind of sleep loss experienced by many individuals with sleep fragmentation and premature sleep curtailment due to disorders and lifestyle—demonstrate that cognitive deficits accumulate to severe levels over time without full awareness by the affected individual. Functional neuroimaging has revealed that frequent and progressively longer cognitive lapses, which are a hallmark of sleep deprivation, involve distributed changes in brain regions including frontal and parietal control areas, secondary sensory processing areas, and thalamic areas. There are robust differences among individuals in the degree of their cognitive vulnerability to sleep loss that may involve differences in prefrontal and parietal cortices, and that may have a basis in genes regulating sleep homeostasis and circadian rhythms. Thus, cognitive deficits believed to be a function of the severity of clinical sleep disturbance may be a product of genetic alleles associated with differential cognitive vulnerability to sleep loss.","author":[{"dropping-particle":"","family":"Goel","given":"Namni","non-dropping-particle":"","parse-names":false,"suffix":""},{"dropping-particle":"","family":"Rao","given":"Hengyi","non-dropping-particle":"","parse-names":false,"suffix":""},{"dropping-particle":"","family":"Durmer","given":"Jeffrey S.","non-dropping-particle":"","parse-names":false,"suffix":""},{"dropping-particle":"","family":"Dinges","given":"David F.","non-dropping-particle":"","parse-names":false,"suffix":""}],"container-title":"Seminars in Neurology","id":"ITEM-2","issue":"4","issued":{"date-parts":[["2009"]]},"page":"320-339","title":"Neurocognitive consequences of sleep deprivation","type":"article","volume":"29"},"uris":["http://www.mendeley.com/documents/?uuid=37dafc2d-31ac-411e-8344-8c6978e71bc4"]}],"mendeley":{"formattedCitation":"[15], [18]","plainTextFormattedCitation":"[15], [18]","previouslyFormattedCitation":"[15], [18]"},"properties":{"noteIndex":0},"schema":"https://github.com/citation-style-language/schema/raw/master/csl-citation.json"}</w:instrText>
      </w:r>
      <w:r w:rsidR="00E1404F">
        <w:fldChar w:fldCharType="separate"/>
      </w:r>
      <w:r w:rsidR="00073823" w:rsidRPr="00073823">
        <w:rPr>
          <w:noProof/>
        </w:rPr>
        <w:t>[15], [18]</w:t>
      </w:r>
      <w:r w:rsidR="00E1404F">
        <w:fldChar w:fldCharType="end"/>
      </w:r>
      <w:r w:rsidR="007C0FBC" w:rsidRPr="008335D3">
        <w:t xml:space="preserve">. In </w:t>
      </w:r>
      <w:r w:rsidR="007C0FBC" w:rsidRPr="0086215D">
        <w:rPr>
          <w:noProof/>
        </w:rPr>
        <w:t>practice</w:t>
      </w:r>
      <w:r w:rsidR="0086215D">
        <w:rPr>
          <w:noProof/>
        </w:rPr>
        <w:t>,</w:t>
      </w:r>
      <w:r w:rsidR="007C0FBC" w:rsidRPr="008335D3">
        <w:t xml:space="preserve"> this is not only reducing overall performance during the </w:t>
      </w:r>
      <w:r w:rsidR="007C0FBC" w:rsidRPr="0086215D">
        <w:rPr>
          <w:noProof/>
        </w:rPr>
        <w:t>day</w:t>
      </w:r>
      <w:r w:rsidR="007C0FBC" w:rsidRPr="008335D3">
        <w:t xml:space="preserve"> but could potentially have critical consequences </w:t>
      </w:r>
      <w:r w:rsidR="0086215D">
        <w:rPr>
          <w:noProof/>
        </w:rPr>
        <w:t>for</w:t>
      </w:r>
      <w:r w:rsidR="007C0FBC" w:rsidRPr="008335D3">
        <w:t xml:space="preserve"> people </w:t>
      </w:r>
      <w:r w:rsidR="0086215D">
        <w:t>who</w:t>
      </w:r>
      <w:r w:rsidR="007C0FBC" w:rsidRPr="008335D3">
        <w:t xml:space="preserve"> operate heavy machinery such as long-distance truck drivers</w:t>
      </w:r>
      <w:r w:rsidR="00E1404F">
        <w:t xml:space="preserve"> </w:t>
      </w:r>
      <w:r w:rsidR="00E1404F">
        <w:fldChar w:fldCharType="begin" w:fldLock="1"/>
      </w:r>
      <w:r w:rsidR="00073823">
        <w:instrText>ADDIN CSL_CITATION {"citationItems":[{"id":"ITEM-1","itemData":{"DOI":"10.1093/sleep/22.4.475","ISBN":"0161-8105","ISSN":"01618105","PMID":"10389223","abstract":"OBJECTIVE: To evaluate the sleep hygiene and prevalence of sleep deprivation among a large sample of automobile drivers. DESIGN: From the 15th of June to the 4th of August 1996, with the help of the French highway patrol, we randomly stopped automobile drivers at the toll booths of Bordeaux and Biarritz. All subjects completed a validated questionnaire on sleep/wake habits during the year. After answering the questionnaire, subjects completed a graphic travel and sleep log of the three days preceding the interview. PARTICIPANTS: We randomly stopped 2196 automobile drivers. Ninety-one percent of the sample (mean age 43 +/- 13 years) agreed to participate in the survey. RESULTS: Fifty percent of the drivers decreased their total sleep time in the 24 hours before the interview compared with their regular self-reported sleep time. 12.5% presented a sleep debt &gt; 180 minutes, and 2.7% presented a sleep debt &gt; 300 minutes. Being young, commuting to work, driving long distances, starting the trip at night, being an \"evening\" person, being a long sleeper during the week, and sleeping in on the week-end were risk factors significantly associated with sleep debt. CONCLUSION: The results of the study highlight variables (long-distance driving, youth, sleep restriction) that are frequently associated with sleep-related accidents.","author":[{"dropping-particle":"","family":"Philip","given":"P.","non-dropping-particle":"","parse-names":false,"suffix":""},{"dropping-particle":"","family":"Taillard","given":"J.","non-dropping-particle":"","parse-names":false,"suffix":""},{"dropping-particle":"","family":"Guilleminault","given":"C.","non-dropping-particle":"","parse-names":false,"suffix":""},{"dropping-particle":"","family":"Quera Salva","given":"M. A.","non-dropping-particle":"","parse-names":false,"suffix":""},{"dropping-particle":"","family":"Bioulac","given":"B.","non-dropping-particle":"","parse-names":false,"suffix":""},{"dropping-particle":"","family":"Ohayon","given":"M.","non-dropping-particle":"","parse-names":false,"suffix":""}],"container-title":"Sleep","id":"ITEM-1","issued":{"date-parts":[["1999"]]},"title":"Long distance driving and self-induced sleep deprivation among automobile drivers","type":"article-journal"},"uris":["http://www.mendeley.com/documents/?uuid=201cafe6-3504-4582-82fa-eb0d88cd83ad"]}],"mendeley":{"formattedCitation":"[19]","plainTextFormattedCitation":"[19]","previouslyFormattedCitation":"[19]"},"properties":{"noteIndex":0},"schema":"https://github.com/citation-style-language/schema/raw/master/csl-citation.json"}</w:instrText>
      </w:r>
      <w:r w:rsidR="00E1404F">
        <w:fldChar w:fldCharType="separate"/>
      </w:r>
      <w:r w:rsidR="00073823" w:rsidRPr="00073823">
        <w:rPr>
          <w:noProof/>
        </w:rPr>
        <w:t>[19]</w:t>
      </w:r>
      <w:r w:rsidR="00E1404F">
        <w:fldChar w:fldCharType="end"/>
      </w:r>
      <w:r w:rsidR="007C0FBC" w:rsidRPr="008335D3">
        <w:t>.</w:t>
      </w:r>
    </w:p>
    <w:p w:rsidR="002621CF" w:rsidRDefault="007B5233" w:rsidP="002621CF">
      <w:r w:rsidRPr="008335D3">
        <w:t xml:space="preserve">Even though the cognitive effects are immediately apparent, sleep restriction also affects the human physiology. Data from epidemiological studies </w:t>
      </w:r>
      <w:r w:rsidRPr="0086215D">
        <w:rPr>
          <w:noProof/>
        </w:rPr>
        <w:t>find</w:t>
      </w:r>
      <w:r w:rsidRPr="008335D3">
        <w:t xml:space="preserve"> </w:t>
      </w:r>
      <w:r w:rsidR="0086215D">
        <w:t xml:space="preserve">a </w:t>
      </w:r>
      <w:r w:rsidRPr="0086215D">
        <w:rPr>
          <w:noProof/>
        </w:rPr>
        <w:t>strong</w:t>
      </w:r>
      <w:r w:rsidRPr="008335D3">
        <w:t xml:space="preserve"> correlation between sleep deprivation and an increased body mass index (BMI), suggesting that sleep restriction leads to obesity</w:t>
      </w:r>
      <w:r w:rsidR="00E1404F">
        <w:t xml:space="preserve"> 64, 65</w:t>
      </w:r>
      <w:r w:rsidRPr="008335D3">
        <w:t>. Additionally, there is evidence showing reduced leptin levels</w:t>
      </w:r>
      <w:r w:rsidR="00E1404F">
        <w:t xml:space="preserve"> </w:t>
      </w:r>
      <w:r w:rsidR="00E1404F">
        <w:fldChar w:fldCharType="begin" w:fldLock="1"/>
      </w:r>
      <w:r w:rsidR="00073823">
        <w:instrText>ADDIN CSL_CITATION {"citationItems":[{"id":"ITEM-1","itemData":{"DOI":"10.1371/journal.pmed.0010062","ISBN":"1549-1676 (Electronic)\\r1549-1277 (Linking)","ISSN":"15491277","PMID":"15602591","abstract":"BACKGROUND: Sleep duration may be an important regulator of body weight and metabolism. An association between short habitual sleep time and increased body mass index (BMI) has been reported in large population samples. The potential role of metabolic hormones in this association is unknown. METHODS AND FINDINGS: Study participants were 1,024 volunteers from the Wisconsin Sleep Cohort Study, a population-based longitudinal study of sleep disorders. Participants underwent nocturnal polysomnography and reported on their sleep habits through questionnaires and sleep diaries. Following polysomnography, morning, fasted blood samples were evaluated for serum leptin and ghrelin (two key opposing hormones in appetite regulation), adiponectin, insulin, glucose, and lipid profile. Relationships among these measures, BMI, and sleep duration (habitual and immediately prior to blood sampling) were examined using multiple variable regressions with control for confounding factors. A U-shaped curvilinear association between sleep duration and BMI was observed. In persons sleeping less than 8 h (74.4% of the sample), increased BMI was proportional to decreased sleep. Short sleep was associated with low leptin (p for slope = 0.01), with a predicted 15.5% lower leptin for habitual sleep of 5 h versus 8 h, and high ghrelin (p for slope = 0.008), with a predicted 14.9% higher ghrelin for nocturnal (polysomnographic) sleep of 5 h versus 8 h, independent of BMI. CONCLUSION: Participants with short sleep had reduced leptin and elevated ghrelin. These differences in leptin and ghrelin are likely to increase appetite, possibly explaining the increased BMI observed with short sleep duration. In Western societies, where chronic sleep restriction is common and food is widely available, changes in appetite regulatory hormones with sleep curtailment may contribute to obesity.","author":[{"dropping-particle":"","family":"Taheri","given":"Shahrad","non-dropping-particle":"","parse-names":false,"suffix":""},{"dropping-particle":"","family":"Lin","given":"Ling","non-dropping-particle":"","parse-names":false,"suffix":""},{"dropping-particle":"","family":"Austin","given":"Diane","non-dropping-particle":"","parse-names":false,"suffix":""},{"dropping-particle":"","family":"Young","given":"Terry","non-dropping-particle":"","parse-names":false,"suffix":""},{"dropping-particle":"","family":"Mignot","given":"Emmanuel","non-dropping-particle":"","parse-names":false,"suffix":""}],"container-title":"PLoS Medicine","id":"ITEM-1","issued":{"date-parts":[["2004"]]},"title":"Short sleep duration is associated with reduced leptin, elevated ghrelin, and increased body mass index","type":"article-journal"},"uris":["http://www.mendeley.com/documents/?uuid=759e28e2-3e71-48d3-99db-42a36b6db376"]}],"mendeley":{"formattedCitation":"[20]","plainTextFormattedCitation":"[20]","previouslyFormattedCitation":"[20]"},"properties":{"noteIndex":0},"schema":"https://github.com/citation-style-language/schema/raw/master/csl-citation.json"}</w:instrText>
      </w:r>
      <w:r w:rsidR="00E1404F">
        <w:fldChar w:fldCharType="separate"/>
      </w:r>
      <w:r w:rsidR="00073823" w:rsidRPr="00073823">
        <w:rPr>
          <w:noProof/>
        </w:rPr>
        <w:t>[20]</w:t>
      </w:r>
      <w:r w:rsidR="00E1404F">
        <w:fldChar w:fldCharType="end"/>
      </w:r>
      <w:r w:rsidRPr="008335D3">
        <w:t xml:space="preserve"> and reduced tolerance to glucose</w:t>
      </w:r>
      <w:r w:rsidR="008D2A57" w:rsidRPr="008335D3">
        <w:t xml:space="preserve"> </w:t>
      </w:r>
      <w:r w:rsidR="00E1404F">
        <w:fldChar w:fldCharType="begin" w:fldLock="1"/>
      </w:r>
      <w:r w:rsidR="00073823">
        <w:instrText>ADDIN CSL_CITATION {"citationItems":[{"id":"ITEM-1","itemData":{"DOI":"10.1016/S0140-6736(99)01376-8","ISBN":"0140-6736 (Print)\\r0140-6736 (Linking)","ISSN":"01406736","PMID":"10543671","abstract":"Background. Chronic sleep debt is becoming increasingly common and affects millions of people in more-developed countries. Sleep debt is currently believed to have no adverse effect on health. We investigated the effect of sleep debt on metabolic and endocrine functions. Methods. We assessed carbohydrate metabolism, thyrotropic function, activity of the hypothalamo-pituitary-adrenal axis, and sympathovagal balance in 11 young men after time in bed had been restricted to 4 h per night for 6 nights. We compared the sleep-debt condition with measurements taken at the end of a sleep-recovery period when participants were allowed 12 h in bed per night for 6 nights. Findings. Glucose tolerance was lower in the sleep-debt condition than in the fully rested condition (p &lt; 0.02), as were thyrotropin concentrations (p &lt; 0.01). Evening cortisol concentrations were raised (p = 0.0001) and activity of the sympathetic nervous system was increased in the sleep-debt condition (p &lt; 0.02). Interpretation. Sleep debt has a harmful impact on carbohydrate metabolism and endocrine function. The effects are similar to those seen in normal ageing and, therefore, sleep debt may increase the severity of age-related chronic disorders.","author":[{"dropping-particle":"","family":"Spiegel","given":"Karine","non-dropping-particle":"","parse-names":false,"suffix":""},{"dropping-particle":"","family":"Leproult","given":"Rachel","non-dropping-particle":"","parse-names":false,"suffix":""},{"dropping-particle":"","family":"Cauter","given":"Eve","non-dropping-particle":"Van","parse-names":false,"suffix":""}],"container-title":"Lancet","id":"ITEM-1","issue":"9188","issued":{"date-parts":[["1999"]]},"page":"1435-1439","title":"Impact of sleep debt on metabolic and endocrine function","type":"article-journal","volume":"354"},"uris":["http://www.mendeley.com/documents/?uuid=7fa88f47-567d-44ba-bc8a-d5a8623190d0"]}],"mendeley":{"formattedCitation":"[21]","plainTextFormattedCitation":"[21]","previouslyFormattedCitation":"[21]"},"properties":{"noteIndex":0},"schema":"https://github.com/citation-style-language/schema/raw/master/csl-citation.json"}</w:instrText>
      </w:r>
      <w:r w:rsidR="00E1404F">
        <w:fldChar w:fldCharType="separate"/>
      </w:r>
      <w:r w:rsidR="00073823" w:rsidRPr="00073823">
        <w:rPr>
          <w:noProof/>
        </w:rPr>
        <w:t>[21]</w:t>
      </w:r>
      <w:r w:rsidR="00E1404F">
        <w:fldChar w:fldCharType="end"/>
      </w:r>
      <w:r w:rsidR="00E1404F">
        <w:t xml:space="preserve"> </w:t>
      </w:r>
      <w:r w:rsidR="008D2A57" w:rsidRPr="008335D3">
        <w:t xml:space="preserve">in </w:t>
      </w:r>
      <w:r w:rsidR="008D2A57" w:rsidRPr="0086215D">
        <w:rPr>
          <w:noProof/>
        </w:rPr>
        <w:t>sleep</w:t>
      </w:r>
      <w:r w:rsidR="0086215D">
        <w:rPr>
          <w:noProof/>
        </w:rPr>
        <w:t>-</w:t>
      </w:r>
      <w:r w:rsidR="008D2A57" w:rsidRPr="0086215D">
        <w:rPr>
          <w:noProof/>
        </w:rPr>
        <w:t>deprived</w:t>
      </w:r>
      <w:r w:rsidR="008D2A57" w:rsidRPr="008335D3">
        <w:t xml:space="preserve"> individuals. Moreover,</w:t>
      </w:r>
      <w:r w:rsidR="002621CF">
        <w:t xml:space="preserve"> the review reports</w:t>
      </w:r>
      <w:r w:rsidR="008D2A57" w:rsidRPr="008335D3">
        <w:t xml:space="preserve"> increased blood pressure</w:t>
      </w:r>
      <w:r w:rsidR="00E1404F">
        <w:t xml:space="preserve"> </w:t>
      </w:r>
      <w:r w:rsidR="00E1404F">
        <w:fldChar w:fldCharType="begin" w:fldLock="1"/>
      </w:r>
      <w:r w:rsidR="00073823">
        <w:instrText>ADDIN CSL_CITATION {"citationItems":[{"id":"ITEM-1","itemData":{"abstract":"Blood pressure varies in relation to factors such as physical activity, body position, ambient temperature, and autonomic nervous system activity. Therefore, we have developed a portable multibiomedical (PMB) recorder that monitors five parameters: indirect blood pressure, physical activity, body position, ambient temperature, and RR interval of the electrocardiogram. In the present study, we applied the PMB recorder over a 24-hour period to study the effect of insufficient sleep on blood pressure in subjects doing extensive overtime work. The parameters listed above were measured by the PMB recorder throughout a normal workday (mean period of sleep, 8 hours) and throughout a day with insufficient sleep (mean period of sleep, 3.6 hours) in 18 male technical workers aged 23 to 48 years old. Blood pressure (mean systolic/diastolic pressure +/- SD) significantly increased the day after a sleep-insufficient night (129 +/- 8/79 +/- 6 mm Hg) compared with the day after a normal night (123 +/- 8/76 +/- 7 mm Hg, P&lt;.05). However, ambient temperature, mean number of steps per minute, and percentage of time spent in a standing position showed no significant difference between these days. Spectral analysis of RR intervals showed that the ratio of the low-frequency component on the RR power spectrum (0.05 to 0.15 Hz) to the high-frequency component (0.15 to 0.40 Hz) was higher on the sleep-insufficient day (2.17 +/- 0.37 versus 1.81 +/- 0.37), as was the urinary excretion of norepinephrine (P&lt;.05). Heart rate was significantly higher on the sleep-insufficient day (81 +/- ll versus 76 +/- 8 beats per minute), after the data of two subjects with abnormal levels of physical activity were excluded (P&lt;.Ol). These data suggest that lack of sleep may increase sympathetic nervous system activity on the following day, leading to increased blood pressure. The PMB recorder was useful for precisely evaluating the relationship between blood pressure and environmental factors.","author":[{"dropping-particle":"","family":"Tochikubo","given":"O","non-dropping-particle":"","parse-names":false,"suffix":""},{"dropping-particle":"","family":"Ikeda","given":"A","non-dropping-particle":"","parse-names":false,"suffix":""},{"dropping-particle":"","family":"Miyajima","given":"E","non-dropping-particle":"","parse-names":false,"suffix":""},{"dropping-particle":"","family":"Ishii","given":"M","non-dropping-particle":"","parse-names":false,"suffix":""}],"container-title":"Hypertension","id":"ITEM-1","issue":"6","issued":{"date-parts":[["1996"]]},"page":"1318-24","title":"Effects of insufficient sleep on blood pressure monitored by a new multibiomedical recorder.","type":"article-journal","volume":"27"},"uris":["http://www.mendeley.com/documents/?uuid=83a1d742-5358-44ab-ace5-ebc8d41fb770"]}],"mendeley":{"formattedCitation":"[22]","plainTextFormattedCitation":"[22]","previouslyFormattedCitation":"[22]"},"properties":{"noteIndex":0},"schema":"https://github.com/citation-style-language/schema/raw/master/csl-citation.json"}</w:instrText>
      </w:r>
      <w:r w:rsidR="00E1404F">
        <w:fldChar w:fldCharType="separate"/>
      </w:r>
      <w:r w:rsidR="00073823" w:rsidRPr="00073823">
        <w:rPr>
          <w:noProof/>
        </w:rPr>
        <w:t>[22]</w:t>
      </w:r>
      <w:r w:rsidR="00E1404F">
        <w:fldChar w:fldCharType="end"/>
      </w:r>
      <w:r w:rsidR="008D2A57" w:rsidRPr="008335D3">
        <w:t>, changes in the activation of the sympathetic nervous system</w:t>
      </w:r>
      <w:r w:rsidR="00E1404F">
        <w:t xml:space="preserve"> </w:t>
      </w:r>
      <w:r w:rsidR="00E1404F">
        <w:fldChar w:fldCharType="begin" w:fldLock="1"/>
      </w:r>
      <w:r w:rsidR="00073823">
        <w:instrText>ADDIN CSL_CITATION {"citationItems":[{"id":"ITEM-1","itemData":{"DOI":"10.1161/01.HYP.35.5.1173","ISBN":"1524-4563 (Electronic)\\r0194-911X (Linking)","ISSN":"0194911X","PMID":"10818083","abstract":"Effects of sleep deprivation on neural cardiovascular control may have important  clinical implications. We tested the hypothesis that sleep deprivation increases heart rate, blood pressure, and sympathetic activity and potentiates their responses to stressful stimuli. We studied 8 healthy subjects (aged 40+/-5 years, 6 men and 2 women). Blood pressure, heart rate, forearm vascular resistance, and muscle sympathetic nerve activity were measured at rest and during 4 stressors (sustained handgrip, maximal forearm ischemia, mental stress, and cold pressor test). Measurements were obtained twice, once after normal sleep and once after a night of sleep deprivation. All measurements were obtained in a blinded, randomized manner. In comparison with normal sleep, sleep deprivation resulted in an increase in blood pressure (normal sleep versus sleep deprivation=82+/-8 versus 86+/-7 mm Hg, mean+/-SEM, P=0.012) and a decrease in muscle sympathetic nerve activity (normal sleep versus sleep deprivation=28+/-6 versus 22+/-6 bursts/min, P=0.017). Heart rate, forearm vascular resistance, and plasma catecholamines were not significantly changed by sleep deprivation, nor did sleep deprivation affect autonomic and hemodynamic responses to stressful stimuli. Sleep deprivation results in increased resting blood pressure, decreased muscle sympathetic nerve activity, and no change in heart rate. Thus, the pressor response to sleep deprivation is not mediated by muscle sympathetic vasoconstriction or tachycardia.","author":[{"dropping-particle":"","family":"Kato","given":"Masahiko","non-dropping-particle":"","parse-names":false,"suffix":""},{"dropping-particle":"","family":"Phillips","given":"Bradley G.","non-dropping-particle":"","parse-names":false,"suffix":""},{"dropping-particle":"","family":"Sigurdsson","given":"Gardar","non-dropping-particle":"","parse-names":false,"suffix":""},{"dropping-particle":"","family":"Narkiewicz","given":"Krzysztof","non-dropping-particle":"","parse-names":false,"suffix":""},{"dropping-particle":"","family":"Pesek","given":"Catherine A.","non-dropping-particle":"","parse-names":false,"suffix":""},{"dropping-particle":"","family":"Somers","given":"Virend K.","non-dropping-particle":"","parse-names":false,"suffix":""}],"container-title":"Hypertension","id":"ITEM-1","issue":"5","issued":{"date-parts":[["2000"]]},"page":"1173-1175","title":"Effects of sleep deprivation on neural circulatory control","type":"article-journal","volume":"35"},"uris":["http://www.mendeley.com/documents/?uuid=916629cf-04c4-4c54-936b-b3998c8293e4"]}],"mendeley":{"formattedCitation":"[23]","plainTextFormattedCitation":"[23]","previouslyFormattedCitation":"[23]"},"properties":{"noteIndex":0},"schema":"https://github.com/citation-style-language/schema/raw/master/csl-citation.json"}</w:instrText>
      </w:r>
      <w:r w:rsidR="00E1404F">
        <w:fldChar w:fldCharType="separate"/>
      </w:r>
      <w:r w:rsidR="00073823" w:rsidRPr="00073823">
        <w:rPr>
          <w:noProof/>
        </w:rPr>
        <w:t>[23]</w:t>
      </w:r>
      <w:r w:rsidR="00E1404F">
        <w:fldChar w:fldCharType="end"/>
      </w:r>
      <w:r w:rsidR="008D2A57" w:rsidRPr="008335D3">
        <w:t xml:space="preserve">, and increased levels of inflammatory markers </w:t>
      </w:r>
      <w:r w:rsidR="00E1404F">
        <w:fldChar w:fldCharType="begin" w:fldLock="1"/>
      </w:r>
      <w:r w:rsidR="00073823">
        <w:instrText>ADDIN CSL_CITATION {"citationItems":[{"id":"ITEM-1","itemData":{"DOI":"10.1016/j.jacc.2003.07.050","ISBN":"0735-1097","ISSN":"07351097","PMID":"14975482","abstract":"OBJECTIVES: We sought to investigate the effects of sleep loss on high-sensitivity C-reactive protein (CRP) levels. BACKGROUND: Concentrations of high-sensitivity CRP are predictive of future cardiovascular morbidity. In epidemiologic studies, short sleep duration and sleep complaints have also been associated with increased cardiovascular morbidity. Two studies were undertaken to examine the effect of acute total and short-term partial sleep deprivation on concentrations of high-sensitivity CRP in healthy human subjects. METHODS: In Experiment 1, 10 healthy adult subjects stayed awake for 88 continuous hours. Samples of high-sensitivity CRP were collected every 90 min for 5 consecutive days, encompassing the vigil. In Experiment 2, 10 subjects were randomly assigned to either 8.2 h (control) or 4.2 h (partial sleep deprivation) of nighttime sleep for 10 consecutive days. Hourly samples of high-sensitivity CRP were taken during a baseline night and on day 10 of the study protocol. RESULTS: The CRP concentrations increased during both total and partial sleep deprivation conditions, but remained stable in the control condition. Systolic blood pressure increased across deprivation in Experiment 1, and heart rate increased in Experiment 2. CONCLUSIONS: Both acute total and short-term partial sleep deprivation resulted in elevated high-sensitivity CRP concentrations, a stable marker of inflammation that has been shown to be predictive of cardiovascular morbidity. We propose that sleep loss may be one of the ways that inflammatory processes are activated and contribute to the association of sleep complaints, short sleep duration, and cardiovascular morbidity observed in epidemiologic surveys. © 2004 by the American College of Cardiology Foundation.","author":[{"dropping-particle":"","family":"Meier-Ewert","given":"Hans K.","non-dropping-particle":"","parse-names":false,"suffix":""},{"dropping-particle":"","family":"Ridker","given":"Paul M.","non-dropping-particle":"","parse-names":false,"suffix":""},{"dropping-particle":"","family":"Rifai","given":"Nader","non-dropping-particle":"","parse-names":false,"suffix":""},{"dropping-particle":"","family":"Regan","given":"Meredith M.","non-dropping-particle":"","parse-names":false,"suffix":""},{"dropping-particle":"","family":"Price","given":"Nick J.","non-dropping-particle":"","parse-names":false,"suffix":""},{"dropping-particle":"","family":"Dinges","given":"David F.","non-dropping-particle":"","parse-names":false,"suffix":""},{"dropping-particle":"","family":"Mullington","given":"Janet M.","non-dropping-particle":"","parse-names":false,"suffix":""}],"container-title":"Journal of the American College of Cardiology","id":"ITEM-1","issued":{"date-parts":[["2004"]]},"title":"Effect of sleep loss on C-Reactive protein, an inflammatory marker of cardiovascular risk","type":"article-journal"},"uris":["http://www.mendeley.com/documents/?uuid=96daea23-0659-4ded-9a58-d808e20a185a"]}],"mendeley":{"formattedCitation":"[24]","plainTextFormattedCitation":"[24]","previouslyFormattedCitation":"[24]"},"properties":{"noteIndex":0},"schema":"https://github.com/citation-style-language/schema/raw/master/csl-citation.json"}</w:instrText>
      </w:r>
      <w:r w:rsidR="00E1404F">
        <w:fldChar w:fldCharType="separate"/>
      </w:r>
      <w:r w:rsidR="00073823" w:rsidRPr="00073823">
        <w:rPr>
          <w:noProof/>
        </w:rPr>
        <w:t>[24]</w:t>
      </w:r>
      <w:r w:rsidR="00E1404F">
        <w:fldChar w:fldCharType="end"/>
      </w:r>
      <w:r w:rsidR="002621CF">
        <w:t>are</w:t>
      </w:r>
      <w:r w:rsidR="008D2A57" w:rsidRPr="008335D3">
        <w:t xml:space="preserve"> showing the effects of sleep deprivation not only on the endocrine system but these on the cardiovascular and immune systems as well.</w:t>
      </w:r>
    </w:p>
    <w:p w:rsidR="008335D3" w:rsidRPr="002621CF" w:rsidRDefault="000A73B9" w:rsidP="002621CF">
      <w:r>
        <w:t>Unfortunately, the</w:t>
      </w:r>
      <w:r w:rsidR="008D2A57" w:rsidRPr="002621CF">
        <w:t xml:space="preserve"> studies</w:t>
      </w:r>
      <w:r>
        <w:t xml:space="preserve"> summarized in the review</w:t>
      </w:r>
      <w:r w:rsidR="008D2A57" w:rsidRPr="002621CF">
        <w:t xml:space="preserve"> do not provide enough information to conclude what the function of sleep is or describe its underlying principles</w:t>
      </w:r>
      <w:r>
        <w:t xml:space="preserve"> </w:t>
      </w:r>
      <w:r>
        <w:fldChar w:fldCharType="begin" w:fldLock="1"/>
      </w:r>
      <w:r>
        <w:instrText>ADDIN CSL_CITATION {"citationItems":[{"id":"ITEM-1","itemData":{"abstract":"Adequate sleep is essential for general healthy functioning. This paper reviews recent research on the effects of chronic sleep restriction on neurobehavioral and physiological functioning and discusses implications for health and lifestyle. Restricting sleep below an individual's optimal time in bed (TIB) can cause a range of neurobehavioral deficits, including lapses of attention, slowed working memory, reduced cognitive ...","author":[{"dropping-particle":"","family":"Banks D. F.","given":"S.; Dinges","non-dropping-particle":"","parse-names":false,"suffix":""}],"container-title":"Behavioral and physiological consequences of sleep restriction","id":"ITEM-1","issued":{"date-parts":[["2007"]]},"title":"Behavioral and physiological consequences of sleep restriction","type":"article-journal"},"uris":["http://www.mendeley.com/documents/?uuid=7bc478cc-bbbf-4edd-999c-af35632bbeae"]}],"mendeley":{"formattedCitation":"[2]","plainTextFormattedCitation":"[2]","previouslyFormattedCitation":"[2]"},"properties":{"noteIndex":0},"schema":"https://github.com/citation-style-language/schema/raw/master/csl-citation.json"}</w:instrText>
      </w:r>
      <w:r>
        <w:fldChar w:fldCharType="separate"/>
      </w:r>
      <w:r w:rsidRPr="000A73B9">
        <w:rPr>
          <w:noProof/>
        </w:rPr>
        <w:t>[2]</w:t>
      </w:r>
      <w:r>
        <w:fldChar w:fldCharType="end"/>
      </w:r>
      <w:r w:rsidR="008D2A57" w:rsidRPr="002621CF">
        <w:t>. It would seem however that the function of sleep is not restricted to simply avoidi</w:t>
      </w:r>
      <w:r>
        <w:t>ng sleep deprivation, as recently it there has been a hypothesized</w:t>
      </w:r>
      <w:r w:rsidR="008D2A57" w:rsidRPr="002621CF">
        <w:t xml:space="preserve"> link between sleep and memory and learning</w:t>
      </w:r>
      <w:r>
        <w:t xml:space="preserve"> </w:t>
      </w:r>
      <w:r>
        <w:fldChar w:fldCharType="begin" w:fldLock="1"/>
      </w:r>
      <w:r w:rsidR="00073823">
        <w:instrText>ADDIN CSL_CITATION {"citationItems":[{"id":"ITEM-1","itemData":{"DOI":"10.1152/physrev.00032.2012","ISBN":"0031-9333\\r1522-1210","ISSN":"09528229","PMID":"23589831","abstract":"Over more than a century of research has established the fact that sleep benefits the retention of memory. In this review we aim to comprehensively cover the field of \"sleep and memory\" research by providing a historical perspective on concepts and a discussion of more recent key findings. Whereas initial theories posed a passive role for sleep enhancing memories by protecting them from interfering stimuli, current theories highlight an active role for sleep in which memories undergo a process of system consolidation during sleep. Whereas older research concentrated on the role of rapid-eye-movement (REM) sleep, recent work has revealed the importance of slow-wave sleep (SWS) for memory consolidation and also enlightened some of the underlying electrophysiological, neurochemical, and genetic mechanisms, as well as developmental aspects in these processes. Specifically, newer findings characterize sleep as a brain state optimizing memory consolidation, in opposition to the waking brain being optimized for encoding of memories. Consolidation originates from reactivation of recently encoded neuronal memory representations, which occur during SWS and transform respective representations for integration into long-term memory. Ensuing REM sleep may stabilize transformed memories. While elaborated with respect to hippocampus-dependent memories, the concept of an active redistribution of memory representations from networks serving as temporary store into long-term stores might hold also for non-hippocampus-dependent memory, and even for nonneuronal, i.e., immunological memories, giving rise to the idea that the offline consolidation of memory during sleep represents a principle of long-term memory formation established in quite different physiological systems.","author":[{"dropping-particle":"","family":"Rasch","given":"Björn","non-dropping-particle":"","parse-names":false,"suffix":""},{"dropping-particle":"","family":"Born","given":"Jan","non-dropping-particle":"","parse-names":false,"suffix":""}],"container-title":"Physiological reviews","id":"ITEM-1","issued":{"date-parts":[["2013"]]},"title":"About sleep's role in memory.","type":"article-journal"},"uris":["http://www.mendeley.com/documents/?uuid=146b3249-2847-43e6-9134-28be3b721f0b"]}],"mendeley":{"formattedCitation":"[25]","plainTextFormattedCitation":"[25]","previouslyFormattedCitation":"[25]"},"properties":{"noteIndex":0},"schema":"https://github.com/citation-style-language/schema/raw/master/csl-citation.json"}</w:instrText>
      </w:r>
      <w:r>
        <w:fldChar w:fldCharType="separate"/>
      </w:r>
      <w:r w:rsidR="00073823" w:rsidRPr="00073823">
        <w:rPr>
          <w:noProof/>
        </w:rPr>
        <w:t>[25]</w:t>
      </w:r>
      <w:r>
        <w:fldChar w:fldCharType="end"/>
      </w:r>
      <w:r w:rsidR="008D2A57" w:rsidRPr="002621CF">
        <w:t xml:space="preserve">. In any case, sleep remains somewhat of a mystery and therefore more research must be done to comprehend it. </w:t>
      </w:r>
    </w:p>
    <w:p w:rsidR="00AE4B13" w:rsidRPr="00AA322E" w:rsidRDefault="0003612E" w:rsidP="00AA322E">
      <w:pPr>
        <w:pStyle w:val="Lowersection"/>
        <w:rPr>
          <w:sz w:val="28"/>
        </w:rPr>
      </w:pPr>
      <w:bookmarkStart w:id="9" w:name="_Toc515823157"/>
      <w:r w:rsidRPr="00AA322E">
        <w:t>2.1.2 EEG signal and the R&amp;K and AASM systems of classification</w:t>
      </w:r>
      <w:bookmarkEnd w:id="8"/>
      <w:bookmarkEnd w:id="9"/>
    </w:p>
    <w:p w:rsidR="0003612E" w:rsidRPr="008335D3" w:rsidRDefault="00AA322E" w:rsidP="0003612E">
      <w:pPr>
        <w:rPr>
          <w:rFonts w:cstheme="minorHAnsi"/>
          <w:sz w:val="24"/>
        </w:rPr>
      </w:pPr>
      <w:r w:rsidRPr="002621CF">
        <w:rPr>
          <w:noProof/>
        </w:rPr>
        <mc:AlternateContent>
          <mc:Choice Requires="wps">
            <w:drawing>
              <wp:anchor distT="0" distB="0" distL="114300" distR="114300" simplePos="0" relativeHeight="251616256" behindDoc="0" locked="0" layoutInCell="1" allowOverlap="1" wp14:anchorId="37367B33" wp14:editId="40212054">
                <wp:simplePos x="0" y="0"/>
                <wp:positionH relativeFrom="column">
                  <wp:posOffset>3457575</wp:posOffset>
                </wp:positionH>
                <wp:positionV relativeFrom="paragraph">
                  <wp:posOffset>2126504</wp:posOffset>
                </wp:positionV>
                <wp:extent cx="2256155"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2256155" cy="635"/>
                        </a:xfrm>
                        <a:prstGeom prst="rect">
                          <a:avLst/>
                        </a:prstGeom>
                        <a:solidFill>
                          <a:prstClr val="white"/>
                        </a:solidFill>
                        <a:ln>
                          <a:noFill/>
                        </a:ln>
                      </wps:spPr>
                      <wps:txbx>
                        <w:txbxContent>
                          <w:p w:rsidR="001E38B8" w:rsidRPr="00AA323E" w:rsidRDefault="001E38B8" w:rsidP="0003612E">
                            <w:pPr>
                              <w:pStyle w:val="Caption"/>
                              <w:rPr>
                                <w:noProof/>
                              </w:rPr>
                            </w:pPr>
                            <w:bookmarkStart w:id="10" w:name="_Toc515535071"/>
                            <w:bookmarkStart w:id="11" w:name="_Toc515823207"/>
                            <w:r>
                              <w:t xml:space="preserve">Figure </w:t>
                            </w:r>
                            <w:r>
                              <w:fldChar w:fldCharType="begin"/>
                            </w:r>
                            <w:r>
                              <w:instrText xml:space="preserve"> SEQ Figure \* ARABIC </w:instrText>
                            </w:r>
                            <w:r>
                              <w:fldChar w:fldCharType="separate"/>
                            </w:r>
                            <w:r w:rsidR="008850CD">
                              <w:rPr>
                                <w:noProof/>
                              </w:rPr>
                              <w:t>1</w:t>
                            </w:r>
                            <w:r>
                              <w:fldChar w:fldCharType="end"/>
                            </w:r>
                            <w:r>
                              <w:t xml:space="preserve"> </w:t>
                            </w:r>
                            <w:r w:rsidRPr="0027098C">
                              <w:t>The 10-20 system for EEG electrode placement</w:t>
                            </w:r>
                            <w:bookmarkEnd w:id="10"/>
                            <w:bookmarkEnd w:id="1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367B33" id="_x0000_t202" coordsize="21600,21600" o:spt="202" path="m,l,21600r21600,l21600,xe">
                <v:stroke joinstyle="miter"/>
                <v:path gradientshapeok="t" o:connecttype="rect"/>
              </v:shapetype>
              <v:shape id="Text Box 17" o:spid="_x0000_s1026" type="#_x0000_t202" style="position:absolute;margin-left:272.25pt;margin-top:167.45pt;width:177.65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" stroked="f">
                <v:textbox style="mso-fit-shape-to-text:t" inset="0,0,0,0">
                  <w:txbxContent>
                    <w:p w:rsidR="001E38B8" w:rsidRPr="00AA323E" w:rsidRDefault="001E38B8" w:rsidP="0003612E">
                      <w:pPr>
                        <w:pStyle w:val="Caption"/>
                        <w:rPr>
                          <w:noProof/>
                        </w:rPr>
                      </w:pPr>
                      <w:bookmarkStart w:id="12" w:name="_Toc515535071"/>
                      <w:bookmarkStart w:id="13" w:name="_Toc515823207"/>
                      <w:r>
                        <w:t xml:space="preserve">Figure </w:t>
                      </w:r>
                      <w:r>
                        <w:fldChar w:fldCharType="begin"/>
                      </w:r>
                      <w:r>
                        <w:instrText xml:space="preserve"> SEQ Figure \* ARABIC </w:instrText>
                      </w:r>
                      <w:r>
                        <w:fldChar w:fldCharType="separate"/>
                      </w:r>
                      <w:r w:rsidR="008850CD">
                        <w:rPr>
                          <w:noProof/>
                        </w:rPr>
                        <w:t>1</w:t>
                      </w:r>
                      <w:r>
                        <w:fldChar w:fldCharType="end"/>
                      </w:r>
                      <w:r>
                        <w:t xml:space="preserve"> </w:t>
                      </w:r>
                      <w:r w:rsidRPr="0027098C">
                        <w:t>The 10-20 system for EEG electrode placement</w:t>
                      </w:r>
                      <w:bookmarkEnd w:id="12"/>
                      <w:bookmarkEnd w:id="13"/>
                      <w:r>
                        <w:t xml:space="preserve"> </w:t>
                      </w:r>
                    </w:p>
                  </w:txbxContent>
                </v:textbox>
                <w10:wrap type="square"/>
              </v:shape>
            </w:pict>
          </mc:Fallback>
        </mc:AlternateContent>
      </w:r>
      <w:r w:rsidRPr="002621CF">
        <w:rPr>
          <w:noProof/>
        </w:rPr>
        <w:drawing>
          <wp:anchor distT="0" distB="0" distL="114300" distR="114300" simplePos="0" relativeHeight="251615232" behindDoc="0" locked="0" layoutInCell="1" allowOverlap="1" wp14:anchorId="51E21752" wp14:editId="69A598B3">
            <wp:simplePos x="0" y="0"/>
            <wp:positionH relativeFrom="column">
              <wp:posOffset>3465526</wp:posOffset>
            </wp:positionH>
            <wp:positionV relativeFrom="paragraph">
              <wp:posOffset>3326</wp:posOffset>
            </wp:positionV>
            <wp:extent cx="2256201" cy="2019300"/>
            <wp:effectExtent l="0" t="0" r="0" b="0"/>
            <wp:wrapSquare wrapText="bothSides"/>
            <wp:docPr id="1" name="Picture 1" descr="Резултат с изображение за eeg 1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Резултат с изображение за eeg 10-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56201" cy="2019300"/>
                    </a:xfrm>
                    <a:prstGeom prst="rect">
                      <a:avLst/>
                    </a:prstGeom>
                    <a:noFill/>
                    <a:ln>
                      <a:noFill/>
                    </a:ln>
                  </pic:spPr>
                </pic:pic>
              </a:graphicData>
            </a:graphic>
            <wp14:sizeRelH relativeFrom="page">
              <wp14:pctWidth>0</wp14:pctWidth>
            </wp14:sizeRelH>
            <wp14:sizeRelV relativeFrom="page">
              <wp14:pctHeight>0</wp14:pctHeight>
            </wp14:sizeRelV>
          </wp:anchor>
        </w:drawing>
      </w:r>
      <w:r w:rsidR="0003612E" w:rsidRPr="002621CF">
        <w:t xml:space="preserve">An encephalogram (EEG) is a method of monitoring the electrical activity of the brain. In most </w:t>
      </w:r>
      <w:r w:rsidR="0003612E" w:rsidRPr="0086215D">
        <w:rPr>
          <w:noProof/>
        </w:rPr>
        <w:t>cases</w:t>
      </w:r>
      <w:r w:rsidR="0086215D">
        <w:rPr>
          <w:noProof/>
        </w:rPr>
        <w:t>,</w:t>
      </w:r>
      <w:r w:rsidR="0003612E" w:rsidRPr="002621CF">
        <w:t xml:space="preserve"> it is a non-invasive procedure utilizing 21 electrodes placed according to the international 10-20 system shown in figure 1 but higher resolution systems are also possible utilizing a higher number of electrodes. The EEG signals are extracted from the difference in electric potential between two electrodes. Therefore, the signals are referred to as channels and each channel is given by the two electrodes from which the potential has been measured. Using all of the 21 electrodes is unlikely during sleep studies. It is much more common to use a single channel EEG, meaning only a few electrodes are attached. This is done both because of the whole configuration of 21 is uncomfortable and also because a single channel might prove sufficient when it comes to sleep stage classification</w:t>
      </w:r>
      <w:r w:rsidR="00AE4B13" w:rsidRPr="002621CF">
        <w:t xml:space="preserve"> given that the full EEG presents redundant information </w:t>
      </w:r>
      <w:r w:rsidR="00AE4B13" w:rsidRPr="002621CF">
        <w:fldChar w:fldCharType="begin" w:fldLock="1"/>
      </w:r>
      <w:r w:rsidR="00CE33B2" w:rsidRPr="002621CF">
        <w:instrText>ADDIN CSL_CITATION {"citationItems":[{"id":"ITEM-1","itemData":{"DOI":"10.1016/0013-4694(69)90021-2","ISBN":"NIH publication no. 204","ISSN":"00134694","PMID":"11422885","abstract":"A manual of standardized techniques and scoring system for sleep stages in humans subjects","author":[{"dropping-particle":"","family":"Rechtschaffen","given":"Allan","non-dropping-particle":"","parse-names":false,"suffix":""},{"dropping-particle":"","family":"Kales","given":"A","non-dropping-particle":"","parse-names":false,"suffix":""}],"container-title":"Washington, D.C.: U.S. Government Printing Office","id":"ITEM-1","issued":{"date-parts":[["1968"]]},"page":"12","title":"A manual of standardized techniques and scoring system for sleep stages of human subjects","type":"article-journal","volume":"NIH Public"},"uris":["http://www.mendeley.com/documents/?uuid=a9b86d07-faf2-4acd-b5a5-eb3d243e4179"]}],"mendeley":{"formattedCitation":"[5]","plainTextFormattedCitation":"[5]","previouslyFormattedCitation":"[5]"},"properties":{"noteIndex":0},"schema":"https://github.com/citation-style-language/schema/raw/master/csl-citation.json"}</w:instrText>
      </w:r>
      <w:r w:rsidR="00AE4B13" w:rsidRPr="002621CF">
        <w:fldChar w:fldCharType="separate"/>
      </w:r>
      <w:r w:rsidR="00AE4B13" w:rsidRPr="002621CF">
        <w:rPr>
          <w:noProof/>
        </w:rPr>
        <w:t>[5]</w:t>
      </w:r>
      <w:r w:rsidR="00AE4B13" w:rsidRPr="002621CF">
        <w:fldChar w:fldCharType="end"/>
      </w:r>
      <w:r w:rsidR="0003612E" w:rsidRPr="002621CF">
        <w:t xml:space="preserve">. Additionally, the possibility to have only two electrodes has seen the rise of multiple wearable devices such as headbands or </w:t>
      </w:r>
      <w:r w:rsidR="0003612E" w:rsidRPr="0086215D">
        <w:rPr>
          <w:noProof/>
        </w:rPr>
        <w:t>earpieces</w:t>
      </w:r>
      <w:r w:rsidR="0003612E" w:rsidRPr="002621CF">
        <w:t xml:space="preserve"> that could record the single channel EEG</w:t>
      </w:r>
      <w:r w:rsidR="0003612E" w:rsidRPr="008335D3">
        <w:rPr>
          <w:rFonts w:cstheme="minorHAnsi"/>
          <w:sz w:val="24"/>
        </w:rPr>
        <w:t xml:space="preserve">. </w:t>
      </w:r>
    </w:p>
    <w:p w:rsidR="0003612E" w:rsidRPr="008335D3" w:rsidRDefault="0003612E" w:rsidP="002621CF">
      <w:r w:rsidRPr="008335D3">
        <w:t xml:space="preserve">The electrical activity of the brain during sleep has been studied extensively and its easily distinguishable patterns have been described </w:t>
      </w:r>
      <w:r w:rsidRPr="008335D3">
        <w:fldChar w:fldCharType="begin" w:fldLock="1"/>
      </w:r>
      <w:r w:rsidR="00AE4B13" w:rsidRPr="008335D3">
        <w:instrText>ADDIN CSL_CITATION {"citationItems":[{"id":"ITEM-1","itemData":{"DOI":"10.1016/0013-4694(69)90021-2","ISBN":"NIH publication no. 204","ISSN":"00134694","PMID":"11422885","abstract":"A manual of standardized techniques and scoring system for sleep stages in humans subjects","author":[{"dropping-particle":"","family":"Rechtschaffen","given":"Allan","non-dropping-particle":"","parse-names":false,"suffix":""},{"dropping-particle":"","family":"Kales","given":"A","non-dropping-particle":"","parse-names":false,"suffix":""}],"container-title":"Washington, D.C.: U.S. Government Printing Office","id":"ITEM-1","issued":{"date-parts":[["1968"]]},"page":"12","title":"A manual of standardized techniques and scoring system for sleep stages of human subjects","type":"article-journal","volume":"NIH Public"},"uris":["http://www.mendeley.com/documents/?uuid=a9b86d07-faf2-4acd-b5a5-eb3d243e4179"]}],"mendeley":{"formattedCitation":"[5]","plainTextFormattedCitation":"[5]","previouslyFormattedCitation":"[5]"},"properties":{"noteIndex":0},"schema":"https://github.com/citation-style-language/schema/raw/master/csl-citation.json"}</w:instrText>
      </w:r>
      <w:r w:rsidRPr="008335D3">
        <w:fldChar w:fldCharType="separate"/>
      </w:r>
      <w:r w:rsidR="00C15A88" w:rsidRPr="008335D3">
        <w:rPr>
          <w:noProof/>
        </w:rPr>
        <w:t>[5]</w:t>
      </w:r>
      <w:r w:rsidRPr="008335D3">
        <w:fldChar w:fldCharType="end"/>
      </w:r>
      <w:r w:rsidRPr="008335D3">
        <w:t>. As of this moment, 2 separate but similar standards of scoring sleep EEG signals exist: R&amp;K and AASM as shown in table 1.</w:t>
      </w:r>
    </w:p>
    <w:p w:rsidR="0003612E" w:rsidRPr="008335D3" w:rsidRDefault="0003612E" w:rsidP="0003612E">
      <w:pPr>
        <w:pStyle w:val="Caption"/>
        <w:keepNext/>
        <w:rPr>
          <w:rFonts w:cstheme="minorHAnsi"/>
        </w:rPr>
      </w:pPr>
      <w:bookmarkStart w:id="14" w:name="_Toc515535072"/>
      <w:bookmarkStart w:id="15" w:name="_Toc515535118"/>
      <w:bookmarkStart w:id="16" w:name="_Toc515571393"/>
      <w:bookmarkStart w:id="17" w:name="_Toc515823208"/>
      <w:r w:rsidRPr="008335D3">
        <w:rPr>
          <w:rFonts w:cstheme="minorHAnsi"/>
        </w:rPr>
        <w:lastRenderedPageBreak/>
        <w:t xml:space="preserve">Table </w:t>
      </w:r>
      <w:r w:rsidR="00FD6163">
        <w:rPr>
          <w:rFonts w:cstheme="minorHAnsi"/>
        </w:rPr>
        <w:fldChar w:fldCharType="begin"/>
      </w:r>
      <w:r w:rsidR="00FD6163">
        <w:rPr>
          <w:rFonts w:cstheme="minorHAnsi"/>
        </w:rPr>
        <w:instrText xml:space="preserve"> SEQ Table \* ARABIC </w:instrText>
      </w:r>
      <w:r w:rsidR="00FD6163">
        <w:rPr>
          <w:rFonts w:cstheme="minorHAnsi"/>
        </w:rPr>
        <w:fldChar w:fldCharType="separate"/>
      </w:r>
      <w:r w:rsidR="00992C4B">
        <w:rPr>
          <w:rFonts w:cstheme="minorHAnsi"/>
          <w:noProof/>
        </w:rPr>
        <w:t>1</w:t>
      </w:r>
      <w:r w:rsidR="00FD6163">
        <w:rPr>
          <w:rFonts w:cstheme="minorHAnsi"/>
        </w:rPr>
        <w:fldChar w:fldCharType="end"/>
      </w:r>
      <w:r w:rsidRPr="008335D3">
        <w:rPr>
          <w:rFonts w:cstheme="minorHAnsi"/>
        </w:rPr>
        <w:t xml:space="preserve"> Comparison of sleep stage classification standards </w:t>
      </w:r>
      <w:r w:rsidRPr="008335D3">
        <w:rPr>
          <w:rFonts w:cstheme="minorHAnsi"/>
        </w:rPr>
        <w:fldChar w:fldCharType="begin" w:fldLock="1"/>
      </w:r>
      <w:r w:rsidR="00AE4B13" w:rsidRPr="008335D3">
        <w:rPr>
          <w:rFonts w:cstheme="minorHAnsi"/>
        </w:rPr>
        <w:instrText>ADDIN CSL_CITATION {"citationItems":[{"id":"ITEM-1","itemData":{"DOI":"10.1016/0013-4694(69)90021-2","ISBN":"NIH publication no. 204","ISSN":"00134694","PMID":"11422885","abstract":"A manual of standardized techniques and scoring system for sleep stages in humans subjects","author":[{"dropping-particle":"","family":"Rechtschaffen","given":"Allan","non-dropping-particle":"","parse-names":false,"suffix":""},{"dropping-particle":"","family":"Kales","given":"A","non-dropping-particle":"","parse-names":false,"suffix":""}],"container-title":"Washington, D.C.: U.S. Government Printing Office","id":"ITEM-1","issued":{"date-parts":[["1968"]]},"page":"12","title":"A manual of standardized techniques and scoring system for sleep stages of human subjects","type":"article-journal","volume":"NIH Public"},"uris":["http://www.mendeley.com/documents/?uuid=a9b86d07-faf2-4acd-b5a5-eb3d243e4179"]},{"id":"ITEM-2","itemData":{"DOI":"10.1002/ejoc.201200111","ISBN":"096572204X","ISSN":"15509389","PMID":"1559547","abstract":"The AASM Manual for the Scoring of Sleep and Associated Events: Rules, Terminology and Technical Specifications provides a comprehensive and definitive reference for the evaluation of polysomnograms. The Manual is the result of an extensive review of the literature, analysis and consensus by task forces comprised of renowned sleep experts. It provides standard montages, electrode placements and digitization parameters. Building on the classic manual by Rechtschaffen and Kales, the new manual provides rules not only for scoring sleep stages but also for scoring arousals, respiratory events during sleep, movements during sleep and cardiac events. This publication is an essential resource for technologists as they perform and score polysomnographic recordings as well as the physicians who interpret them.","author":[{"dropping-particle":"","family":"Iber C, Ancoli-Israel S, Chesson AL Jr.","given":"Quan SF; for the American Academy","non-dropping-particle":"","parse-names":false,"suffix":""},{"dropping-particle":"","family":"Medicine.","given":"of Sleep","non-dropping-particle":"","parse-names":false,"suffix":""},{"dropping-particle":"","family":"Iber","given":"Conrad Conn","non-dropping-particle":"","parse-names":false,"suffix":""},{"dropping-particle":"","family":"Ancoli-Israel","given":"Sonia","non-dropping-particle":"","parse-names":false,"suffix":""},{"dropping-particle":"","family":"Chesson","given":"A L","non-dropping-particle":"","parse-names":false,"suffix":""},{"dropping-particle":"","family":"Quan","given":"Stuart F.","non-dropping-particle":"","parse-names":false,"suffix":""},{"dropping-particle":"","family":"Chesson Jr.","given":"Andrew L.","non-dropping-particle":"","parse-names":false,"suffix":""}],"container-title":"AASM Manual for Scoring Sleep","id":"ITEM-2","issued":{"date-parts":[["2007"]]},"page":"1-59","title":"The AASM Manual for the Scoring of Sleep and Associated Events: Rules, Terminology and Technical Specifications","type":"chapter"},"uris":["http://www.mendeley.com/documents/?uuid=c026fcf5-bd4f-45af-85da-3909a51dad08"]}],"mendeley":{"formattedCitation":"[4], [5]","plainTextFormattedCitation":"[4], [5]","previouslyFormattedCitation":"[4], [5]"},"properties":{"noteIndex":0},"schema":"https://github.com/citation-style-language/schema/raw/master/csl-citation.json"}</w:instrText>
      </w:r>
      <w:r w:rsidRPr="008335D3">
        <w:rPr>
          <w:rFonts w:cstheme="minorHAnsi"/>
        </w:rPr>
        <w:fldChar w:fldCharType="separate"/>
      </w:r>
      <w:r w:rsidR="00C15A88" w:rsidRPr="008335D3">
        <w:rPr>
          <w:rFonts w:cstheme="minorHAnsi"/>
          <w:i w:val="0"/>
          <w:noProof/>
        </w:rPr>
        <w:t>[4], [5]</w:t>
      </w:r>
      <w:bookmarkEnd w:id="14"/>
      <w:bookmarkEnd w:id="15"/>
      <w:bookmarkEnd w:id="16"/>
      <w:bookmarkEnd w:id="17"/>
      <w:r w:rsidRPr="008335D3">
        <w:rPr>
          <w:rFonts w:cstheme="minorHAnsi"/>
        </w:rPr>
        <w:fldChar w:fldCharType="end"/>
      </w:r>
    </w:p>
    <w:tbl>
      <w:tblPr>
        <w:tblStyle w:val="ListTable2-Accent3"/>
        <w:tblW w:w="0" w:type="auto"/>
        <w:tblLook w:val="04A0" w:firstRow="1" w:lastRow="0" w:firstColumn="1" w:lastColumn="0" w:noHBand="0" w:noVBand="1"/>
      </w:tblPr>
      <w:tblGrid>
        <w:gridCol w:w="4514"/>
        <w:gridCol w:w="4512"/>
      </w:tblGrid>
      <w:tr w:rsidR="0003612E" w:rsidRPr="008335D3" w:rsidTr="00A2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03612E" w:rsidRPr="008335D3" w:rsidRDefault="0003612E" w:rsidP="008D2A57">
            <w:pPr>
              <w:rPr>
                <w:rFonts w:cstheme="minorHAnsi"/>
                <w:sz w:val="24"/>
              </w:rPr>
            </w:pPr>
            <w:r w:rsidRPr="008335D3">
              <w:rPr>
                <w:rFonts w:cstheme="minorHAnsi"/>
                <w:sz w:val="24"/>
              </w:rPr>
              <w:t>System</w:t>
            </w:r>
          </w:p>
        </w:tc>
        <w:tc>
          <w:tcPr>
            <w:tcW w:w="4675" w:type="dxa"/>
          </w:tcPr>
          <w:p w:rsidR="0003612E" w:rsidRPr="008335D3" w:rsidRDefault="0003612E" w:rsidP="008D2A57">
            <w:pPr>
              <w:cnfStyle w:val="100000000000" w:firstRow="1" w:lastRow="0" w:firstColumn="0" w:lastColumn="0" w:oddVBand="0" w:evenVBand="0" w:oddHBand="0" w:evenHBand="0" w:firstRowFirstColumn="0" w:firstRowLastColumn="0" w:lastRowFirstColumn="0" w:lastRowLastColumn="0"/>
              <w:rPr>
                <w:rFonts w:cstheme="minorHAnsi"/>
                <w:sz w:val="24"/>
              </w:rPr>
            </w:pPr>
            <w:r w:rsidRPr="008335D3">
              <w:rPr>
                <w:rFonts w:cstheme="minorHAnsi"/>
                <w:sz w:val="24"/>
              </w:rPr>
              <w:t>Sleep stages</w:t>
            </w:r>
          </w:p>
        </w:tc>
      </w:tr>
      <w:tr w:rsidR="0003612E" w:rsidRPr="008335D3" w:rsidTr="00A2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03612E" w:rsidRPr="008335D3" w:rsidRDefault="0003612E" w:rsidP="008D2A57">
            <w:pPr>
              <w:rPr>
                <w:rFonts w:cstheme="minorHAnsi"/>
                <w:sz w:val="24"/>
              </w:rPr>
            </w:pPr>
            <w:r w:rsidRPr="008335D3">
              <w:rPr>
                <w:rFonts w:cstheme="minorHAnsi"/>
                <w:sz w:val="24"/>
              </w:rPr>
              <w:t>R&amp;K</w:t>
            </w:r>
          </w:p>
        </w:tc>
        <w:tc>
          <w:tcPr>
            <w:tcW w:w="4675" w:type="dxa"/>
          </w:tcPr>
          <w:p w:rsidR="0003612E" w:rsidRPr="008335D3" w:rsidRDefault="0003612E" w:rsidP="008D2A57">
            <w:pPr>
              <w:cnfStyle w:val="000000100000" w:firstRow="0" w:lastRow="0" w:firstColumn="0" w:lastColumn="0" w:oddVBand="0" w:evenVBand="0" w:oddHBand="1" w:evenHBand="0" w:firstRowFirstColumn="0" w:firstRowLastColumn="0" w:lastRowFirstColumn="0" w:lastRowLastColumn="0"/>
              <w:rPr>
                <w:rFonts w:cstheme="minorHAnsi"/>
                <w:sz w:val="24"/>
              </w:rPr>
            </w:pPr>
            <w:r w:rsidRPr="008335D3">
              <w:rPr>
                <w:rFonts w:cstheme="minorHAnsi"/>
                <w:sz w:val="24"/>
              </w:rPr>
              <w:t>REM, S1, S2, S3, S4, Awake</w:t>
            </w:r>
          </w:p>
        </w:tc>
      </w:tr>
      <w:tr w:rsidR="0003612E" w:rsidRPr="008335D3" w:rsidTr="00A23378">
        <w:tc>
          <w:tcPr>
            <w:cnfStyle w:val="001000000000" w:firstRow="0" w:lastRow="0" w:firstColumn="1" w:lastColumn="0" w:oddVBand="0" w:evenVBand="0" w:oddHBand="0" w:evenHBand="0" w:firstRowFirstColumn="0" w:firstRowLastColumn="0" w:lastRowFirstColumn="0" w:lastRowLastColumn="0"/>
            <w:tcW w:w="4675" w:type="dxa"/>
          </w:tcPr>
          <w:p w:rsidR="0003612E" w:rsidRPr="008335D3" w:rsidRDefault="0003612E" w:rsidP="008D2A57">
            <w:pPr>
              <w:rPr>
                <w:rFonts w:cstheme="minorHAnsi"/>
                <w:sz w:val="24"/>
              </w:rPr>
            </w:pPr>
            <w:r w:rsidRPr="008335D3">
              <w:rPr>
                <w:rFonts w:cstheme="minorHAnsi"/>
                <w:sz w:val="24"/>
              </w:rPr>
              <w:t>AASM</w:t>
            </w:r>
          </w:p>
        </w:tc>
        <w:tc>
          <w:tcPr>
            <w:tcW w:w="4675" w:type="dxa"/>
          </w:tcPr>
          <w:p w:rsidR="0003612E" w:rsidRPr="008335D3" w:rsidRDefault="0003612E" w:rsidP="008D2A57">
            <w:pPr>
              <w:cnfStyle w:val="000000000000" w:firstRow="0" w:lastRow="0" w:firstColumn="0" w:lastColumn="0" w:oddVBand="0" w:evenVBand="0" w:oddHBand="0" w:evenHBand="0" w:firstRowFirstColumn="0" w:firstRowLastColumn="0" w:lastRowFirstColumn="0" w:lastRowLastColumn="0"/>
              <w:rPr>
                <w:rFonts w:cstheme="minorHAnsi"/>
                <w:sz w:val="24"/>
              </w:rPr>
            </w:pPr>
            <w:r w:rsidRPr="008335D3">
              <w:rPr>
                <w:rFonts w:cstheme="minorHAnsi"/>
                <w:sz w:val="24"/>
              </w:rPr>
              <w:t>REM, N1, N2, SWS, Awake</w:t>
            </w:r>
          </w:p>
        </w:tc>
      </w:tr>
    </w:tbl>
    <w:p w:rsidR="0003612E" w:rsidRPr="008335D3" w:rsidRDefault="0003612E" w:rsidP="0003612E">
      <w:pPr>
        <w:rPr>
          <w:rFonts w:cstheme="minorHAnsi"/>
          <w:sz w:val="24"/>
        </w:rPr>
      </w:pPr>
    </w:p>
    <w:p w:rsidR="0003612E" w:rsidRPr="008335D3" w:rsidRDefault="0003612E" w:rsidP="002621CF">
      <w:r w:rsidRPr="008335D3">
        <w:t>The sleep stages of both systems are characterized by the waves in an individual epoch. There are 6 distinct types of waves and events described below and in figures 2 and 3.</w:t>
      </w:r>
    </w:p>
    <w:p w:rsidR="0003612E" w:rsidRPr="008335D3" w:rsidRDefault="0003612E" w:rsidP="002621CF">
      <w:pPr>
        <w:pStyle w:val="ListParagraph"/>
        <w:numPr>
          <w:ilvl w:val="0"/>
          <w:numId w:val="5"/>
        </w:numPr>
      </w:pPr>
      <w:r w:rsidRPr="008335D3">
        <w:t>Delta waves (up to 4 Hz with the highest relative amplitude)</w:t>
      </w:r>
    </w:p>
    <w:p w:rsidR="0003612E" w:rsidRPr="008335D3" w:rsidRDefault="0003612E" w:rsidP="002621CF">
      <w:pPr>
        <w:pStyle w:val="ListParagraph"/>
        <w:numPr>
          <w:ilvl w:val="0"/>
          <w:numId w:val="5"/>
        </w:numPr>
      </w:pPr>
      <w:r w:rsidRPr="008335D3">
        <w:t>Theta waves (4 Hz-8 Hz)</w:t>
      </w:r>
    </w:p>
    <w:p w:rsidR="0003612E" w:rsidRPr="008335D3" w:rsidRDefault="0003612E" w:rsidP="002621CF">
      <w:pPr>
        <w:pStyle w:val="ListParagraph"/>
        <w:numPr>
          <w:ilvl w:val="0"/>
          <w:numId w:val="5"/>
        </w:numPr>
      </w:pPr>
      <w:r w:rsidRPr="008335D3">
        <w:t>Alpha waves (8 Hz – 14 Hz)</w:t>
      </w:r>
    </w:p>
    <w:p w:rsidR="0003612E" w:rsidRPr="008335D3" w:rsidRDefault="0003612E" w:rsidP="002621CF">
      <w:pPr>
        <w:pStyle w:val="ListParagraph"/>
        <w:numPr>
          <w:ilvl w:val="0"/>
          <w:numId w:val="5"/>
        </w:numPr>
      </w:pPr>
      <w:r w:rsidRPr="008335D3">
        <w:t>Beta waves (14 Hz – 30 Hz)</w:t>
      </w:r>
    </w:p>
    <w:p w:rsidR="0003612E" w:rsidRPr="008335D3" w:rsidRDefault="0003612E" w:rsidP="002621CF">
      <w:pPr>
        <w:pStyle w:val="ListParagraph"/>
        <w:numPr>
          <w:ilvl w:val="0"/>
          <w:numId w:val="5"/>
        </w:numPr>
      </w:pPr>
      <w:r w:rsidRPr="008335D3">
        <w:t>Gamma waves (30 Hz – 100 Hz)</w:t>
      </w:r>
    </w:p>
    <w:p w:rsidR="0003612E" w:rsidRPr="008335D3" w:rsidRDefault="0003612E" w:rsidP="002621CF">
      <w:pPr>
        <w:pStyle w:val="ListParagraph"/>
        <w:numPr>
          <w:ilvl w:val="0"/>
          <w:numId w:val="5"/>
        </w:numPr>
      </w:pPr>
      <w:r w:rsidRPr="008335D3">
        <w:t xml:space="preserve">Sleep spindles and K-complexes (individual </w:t>
      </w:r>
      <w:r w:rsidRPr="0086215D">
        <w:rPr>
          <w:noProof/>
        </w:rPr>
        <w:t>art</w:t>
      </w:r>
      <w:r w:rsidR="0086215D">
        <w:rPr>
          <w:noProof/>
        </w:rPr>
        <w:t>i</w:t>
      </w:r>
      <w:r w:rsidRPr="0086215D">
        <w:rPr>
          <w:noProof/>
        </w:rPr>
        <w:t>facts</w:t>
      </w:r>
      <w:r w:rsidRPr="008335D3">
        <w:t>)</w:t>
      </w:r>
    </w:p>
    <w:p w:rsidR="0003612E" w:rsidRPr="008335D3" w:rsidRDefault="0003612E" w:rsidP="0003612E">
      <w:pPr>
        <w:keepNext/>
        <w:jc w:val="center"/>
        <w:rPr>
          <w:rFonts w:cstheme="minorHAnsi"/>
        </w:rPr>
      </w:pPr>
      <w:r w:rsidRPr="008335D3">
        <w:rPr>
          <w:rFonts w:cstheme="minorHAnsi"/>
          <w:noProof/>
        </w:rPr>
        <w:drawing>
          <wp:inline distT="0" distB="0" distL="0" distR="0" wp14:anchorId="10E00B28" wp14:editId="7E18C83B">
            <wp:extent cx="5521100" cy="3867150"/>
            <wp:effectExtent l="0" t="0" r="3810" b="0"/>
            <wp:docPr id="4" name="Picture 4" descr="Резултат с изображение за frequency bands in eeg wa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Резултат с изображение за frequency bands in eeg wav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32080" cy="3874841"/>
                    </a:xfrm>
                    <a:prstGeom prst="rect">
                      <a:avLst/>
                    </a:prstGeom>
                    <a:noFill/>
                    <a:ln>
                      <a:noFill/>
                    </a:ln>
                  </pic:spPr>
                </pic:pic>
              </a:graphicData>
            </a:graphic>
          </wp:inline>
        </w:drawing>
      </w:r>
    </w:p>
    <w:p w:rsidR="0003612E" w:rsidRPr="008335D3" w:rsidRDefault="0003612E" w:rsidP="0003612E">
      <w:pPr>
        <w:pStyle w:val="Caption"/>
        <w:jc w:val="center"/>
        <w:rPr>
          <w:rFonts w:cstheme="minorHAnsi"/>
        </w:rPr>
      </w:pPr>
      <w:bookmarkStart w:id="18" w:name="_Toc515823209"/>
      <w:bookmarkStart w:id="19" w:name="_Toc515535073"/>
      <w:r w:rsidRPr="008335D3">
        <w:rPr>
          <w:rFonts w:cstheme="minorHAnsi"/>
        </w:rPr>
        <w:t xml:space="preserve">Figure </w:t>
      </w:r>
      <w:r w:rsidRPr="008335D3">
        <w:rPr>
          <w:rFonts w:cstheme="minorHAnsi"/>
        </w:rPr>
        <w:fldChar w:fldCharType="begin"/>
      </w:r>
      <w:r w:rsidRPr="008335D3">
        <w:rPr>
          <w:rFonts w:cstheme="minorHAnsi"/>
        </w:rPr>
        <w:instrText xml:space="preserve"> SEQ Figure \* ARABIC </w:instrText>
      </w:r>
      <w:r w:rsidRPr="008335D3">
        <w:rPr>
          <w:rFonts w:cstheme="minorHAnsi"/>
        </w:rPr>
        <w:fldChar w:fldCharType="separate"/>
      </w:r>
      <w:r w:rsidR="008850CD">
        <w:rPr>
          <w:rFonts w:cstheme="minorHAnsi"/>
          <w:noProof/>
        </w:rPr>
        <w:t>2</w:t>
      </w:r>
      <w:r w:rsidRPr="008335D3">
        <w:rPr>
          <w:rFonts w:cstheme="minorHAnsi"/>
        </w:rPr>
        <w:fldChar w:fldCharType="end"/>
      </w:r>
      <w:r w:rsidRPr="008335D3">
        <w:rPr>
          <w:rFonts w:cstheme="minorHAnsi"/>
        </w:rPr>
        <w:t>. Frequency bands of the sleep EEG signal represented as signals in time.</w:t>
      </w:r>
      <w:r w:rsidRPr="008335D3">
        <w:rPr>
          <w:rFonts w:cstheme="minorHAnsi"/>
        </w:rPr>
        <w:fldChar w:fldCharType="begin" w:fldLock="1"/>
      </w:r>
      <w:r w:rsidR="00073823">
        <w:rPr>
          <w:rFonts w:cstheme="minorHAnsi"/>
        </w:rPr>
        <w:instrText>ADDIN CSL_CITATION {"citationItems":[{"id":"ITEM-1","itemData":{"DOI":"10.5815/ijisa.2015.06.05","ISSN":"2074904X","abstract":"— In this paper, a new acquisition protocol is adopted for identifying individuals from electroencephalogram signals based on eye blinking waveforms. For this purpose, a database of 10 subjects is collected using Neurosky Mindwave headset. Then, the eye blinking signal is extracted from brain wave recordings and used for the identification task. The feature extraction stage includes fitting the extracted eye blinks to auto-regressive model. Two algorithms are implemented for auto-regressive modeling namely; Levinson-Durbin and Burg algorithms. Then, discriminant analysis is adopted for classification scheme. Linear and quadratic discriminant functions are tested and compared in this paper. Using Burg algorithm with linear discriminant analysis, the proposed system can identify subjects with best accuracy of 99.8%. The obtained results in this paper confirm that eye blinking waveform carries discriminant information and is therefore appropriate as a basis for person identification methods.","author":[{"dropping-particle":"","family":"Abo-Zahhad","given":"M.","non-dropping-particle":"","parse-names":false,"suffix":""},{"dropping-particle":"","family":"Ahmed","given":"Sabah M.","non-dropping-particle":"","parse-names":false,"suffix":""},{"dropping-particle":"","family":"Abbas","given":"Sherif N.","non-dropping-particle":"","parse-names":false,"suffix":""}],"container-title":"International Journal of Intelligent Systems and Applications","id":"ITEM-1","issue":"6","issued":{"date-parts":[["2015"]]},"page":"48-54","title":"A New EEG Acquisition Protocol for Biometric Identification Using Eye Blinking Signals","type":"article-journal","volume":"7"},"uris":["http://www.mendeley.com/documents/?uuid=6ca8a1bc-eafb-484c-a856-46aad7a847e6"]}],"mendeley":{"formattedCitation":"[26]","plainTextFormattedCitation":"[26]","previouslyFormattedCitation":"[26]"},"properties":{"noteIndex":0},"schema":"https://github.com/citation-style-language/schema/raw/master/csl-citation.json"}</w:instrText>
      </w:r>
      <w:r w:rsidRPr="008335D3">
        <w:rPr>
          <w:rFonts w:cstheme="minorHAnsi"/>
        </w:rPr>
        <w:fldChar w:fldCharType="separate"/>
      </w:r>
      <w:bookmarkEnd w:id="19"/>
      <w:r w:rsidR="00073823" w:rsidRPr="00073823">
        <w:rPr>
          <w:rFonts w:cstheme="minorHAnsi"/>
          <w:i w:val="0"/>
          <w:noProof/>
        </w:rPr>
        <w:t>[26]</w:t>
      </w:r>
      <w:bookmarkEnd w:id="18"/>
      <w:r w:rsidRPr="008335D3">
        <w:rPr>
          <w:rFonts w:cstheme="minorHAnsi"/>
        </w:rPr>
        <w:fldChar w:fldCharType="end"/>
      </w:r>
    </w:p>
    <w:p w:rsidR="0003612E" w:rsidRPr="008335D3" w:rsidRDefault="0003612E" w:rsidP="0003612E">
      <w:pPr>
        <w:keepNext/>
        <w:jc w:val="center"/>
        <w:rPr>
          <w:rFonts w:cstheme="minorHAnsi"/>
        </w:rPr>
      </w:pPr>
      <w:r w:rsidRPr="008335D3">
        <w:rPr>
          <w:rFonts w:cstheme="minorHAnsi"/>
          <w:noProof/>
        </w:rPr>
        <w:lastRenderedPageBreak/>
        <w:drawing>
          <wp:inline distT="0" distB="0" distL="0" distR="0" wp14:anchorId="17C6834F" wp14:editId="35A83B8D">
            <wp:extent cx="5943600" cy="3060954"/>
            <wp:effectExtent l="0" t="0" r="0" b="0"/>
            <wp:docPr id="5" name="Picture 5" descr="Резултат с изображение за sleep spindles and k-complex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Резултат с изображение за sleep spindles and k-complex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060954"/>
                    </a:xfrm>
                    <a:prstGeom prst="rect">
                      <a:avLst/>
                    </a:prstGeom>
                    <a:noFill/>
                    <a:ln>
                      <a:noFill/>
                    </a:ln>
                  </pic:spPr>
                </pic:pic>
              </a:graphicData>
            </a:graphic>
          </wp:inline>
        </w:drawing>
      </w:r>
    </w:p>
    <w:p w:rsidR="0003612E" w:rsidRPr="008335D3" w:rsidRDefault="0003612E" w:rsidP="0003612E">
      <w:pPr>
        <w:pStyle w:val="Caption"/>
        <w:jc w:val="center"/>
        <w:rPr>
          <w:rFonts w:cstheme="minorHAnsi"/>
        </w:rPr>
      </w:pPr>
      <w:bookmarkStart w:id="20" w:name="_Toc515535074"/>
      <w:bookmarkStart w:id="21" w:name="_Toc515823210"/>
      <w:r w:rsidRPr="008335D3">
        <w:rPr>
          <w:rFonts w:cstheme="minorHAnsi"/>
        </w:rPr>
        <w:t xml:space="preserve">Figure </w:t>
      </w:r>
      <w:r w:rsidRPr="008335D3">
        <w:rPr>
          <w:rFonts w:cstheme="minorHAnsi"/>
        </w:rPr>
        <w:fldChar w:fldCharType="begin"/>
      </w:r>
      <w:r w:rsidRPr="008335D3">
        <w:rPr>
          <w:rFonts w:cstheme="minorHAnsi"/>
        </w:rPr>
        <w:instrText xml:space="preserve"> SEQ Figure \* ARABIC </w:instrText>
      </w:r>
      <w:r w:rsidRPr="008335D3">
        <w:rPr>
          <w:rFonts w:cstheme="minorHAnsi"/>
        </w:rPr>
        <w:fldChar w:fldCharType="separate"/>
      </w:r>
      <w:r w:rsidR="008850CD">
        <w:rPr>
          <w:rFonts w:cstheme="minorHAnsi"/>
          <w:noProof/>
        </w:rPr>
        <w:t>3</w:t>
      </w:r>
      <w:r w:rsidRPr="008335D3">
        <w:rPr>
          <w:rFonts w:cstheme="minorHAnsi"/>
        </w:rPr>
        <w:fldChar w:fldCharType="end"/>
      </w:r>
      <w:r w:rsidRPr="008335D3">
        <w:rPr>
          <w:rFonts w:cstheme="minorHAnsi"/>
        </w:rPr>
        <w:t>. K-complexes and Sleep spindles as parts of an EEG signal in time</w:t>
      </w:r>
      <w:bookmarkEnd w:id="20"/>
      <w:bookmarkEnd w:id="21"/>
    </w:p>
    <w:p w:rsidR="0003612E" w:rsidRPr="008335D3" w:rsidRDefault="0003612E" w:rsidP="002621CF">
      <w:r w:rsidRPr="008335D3">
        <w:t xml:space="preserve">Stage 1 sleep is often described as drowsiness. It is a stage of light sleep and some alertness still remains. It is </w:t>
      </w:r>
      <w:r w:rsidR="00A23378" w:rsidRPr="008335D3">
        <w:t>characterized</w:t>
      </w:r>
      <w:r w:rsidRPr="008335D3">
        <w:t xml:space="preserve"> by alpha and theta waves </w:t>
      </w:r>
      <w:r w:rsidRPr="008335D3">
        <w:fldChar w:fldCharType="begin" w:fldLock="1"/>
      </w:r>
      <w:r w:rsidR="00AE4B13" w:rsidRPr="008335D3">
        <w:instrText>ADDIN CSL_CITATION {"citationItems":[{"id":"ITEM-1","itemData":{"DOI":"10.1016/0013-4694(69)90021-2","ISBN":"NIH publication no. 204","ISSN":"00134694","PMID":"11422885","abstract":"A manual of standardized techniques and scoring system for sleep stages in humans subjects","author":[{"dropping-particle":"","family":"Rechtschaffen","given":"Allan","non-dropping-particle":"","parse-names":false,"suffix":""},{"dropping-particle":"","family":"Kales","given":"A","non-dropping-particle":"","parse-names":false,"suffix":""}],"container-title":"Washington, D.C.: U.S. Government Printing Office","id":"ITEM-1","issued":{"date-parts":[["1968"]]},"page":"12","title":"A manual of standardized techniques and scoring system for sleep stages of human subjects","type":"article-journal","volume":"NIH Public"},"uris":["http://www.mendeley.com/documents/?uuid=a9b86d07-faf2-4acd-b5a5-eb3d243e4179"]}],"mendeley":{"formattedCitation":"[5]","plainTextFormattedCitation":"[5]","previouslyFormattedCitation":"[5]"},"properties":{"noteIndex":0},"schema":"https://github.com/citation-style-language/schema/raw/master/csl-citation.json"}</w:instrText>
      </w:r>
      <w:r w:rsidRPr="008335D3">
        <w:fldChar w:fldCharType="separate"/>
      </w:r>
      <w:r w:rsidR="00C15A88" w:rsidRPr="008335D3">
        <w:rPr>
          <w:noProof/>
        </w:rPr>
        <w:t>[5]</w:t>
      </w:r>
      <w:r w:rsidRPr="008335D3">
        <w:fldChar w:fldCharType="end"/>
      </w:r>
      <w:r w:rsidRPr="008335D3">
        <w:t xml:space="preserve">. It is typically a short period of typically up to 7 minutes </w:t>
      </w:r>
      <w:r w:rsidRPr="008335D3">
        <w:fldChar w:fldCharType="begin" w:fldLock="1"/>
      </w:r>
      <w:r w:rsidR="00073823">
        <w:instrText>ADDIN CSL_CITATION {"citationItems":[{"id":"ITEM-1","itemData":{"DOI":"10.1016/B978-1-4160-6645-3.00141-9","ISBN":"9781416066453","ISSN":"00257125","PMID":"15087204","abstract":"Normal human sleep comprises two states—rapid eye movement (REM) and non–REM (NREM) sleep— that alternate cyclically across a sleep episode. State characteristics are well defined: NREM sleep includes a variably synchronous cortical electroencephalogram (EEG; including sleep spindles, K-complexes, and slow waves) associated with low muscle tonus and minimal psychological activity; the REM sleep EEG is desynchronized, muscles are atonic, and dreaming is typical. A nightly pattern of sleep in mature humans sleeping on a regular schedule includes several reliable characteristics: Sleep begins in NREM and progresses through deeper NREM stages (stages 2, 3, and 4 using the classic definitions, or stages N2 and N3 using the updated definitions) before the first episode of REM sleep occurs approximately 80 to 100 minutes later. Thereafter, NREM sleep and REM sleep cycle with a period of approximately 90 minutes. NREM stages 3 and 4 (or stage N3) concentrate in the early NREM cycles, and REM sleep episodes lengthen across the night.","author":[{"dropping-particle":"","family":"Carskadon","given":"Mary A","non-dropping-particle":"","parse-names":false,"suffix":""},{"dropping-particle":"","family":"Dement","given":"William C","non-dropping-particle":"","parse-names":false,"suffix":""}],"container-title":"Principles and practice of sleep medicine","id":"ITEM-1","issued":{"date-parts":[["2011"]]},"page":"16-26","title":"Normal Human Sleep : An Overview","type":"article-journal"},"uris":["http://www.mendeley.com/documents/?uuid=b40da84a-f575-4cbd-bf67-132294384167"]}],"mendeley":{"formattedCitation":"[27]","plainTextFormattedCitation":"[27]","previouslyFormattedCitation":"[27]"},"properties":{"noteIndex":0},"schema":"https://github.com/citation-style-language/schema/raw/master/csl-citation.json"}</w:instrText>
      </w:r>
      <w:r w:rsidRPr="008335D3">
        <w:fldChar w:fldCharType="separate"/>
      </w:r>
      <w:r w:rsidR="00073823" w:rsidRPr="00073823">
        <w:rPr>
          <w:noProof/>
        </w:rPr>
        <w:t>[27]</w:t>
      </w:r>
      <w:r w:rsidRPr="008335D3">
        <w:fldChar w:fldCharType="end"/>
      </w:r>
      <w:r w:rsidRPr="008335D3">
        <w:t xml:space="preserve">.  </w:t>
      </w:r>
    </w:p>
    <w:p w:rsidR="0003612E" w:rsidRPr="008335D3" w:rsidRDefault="0003612E" w:rsidP="002621CF">
      <w:r w:rsidRPr="008335D3">
        <w:t xml:space="preserve">Stage 2 is similar to stage 1 in the meaning that the sleep is still fairly light. However, in this </w:t>
      </w:r>
      <w:r w:rsidRPr="0086215D">
        <w:rPr>
          <w:noProof/>
        </w:rPr>
        <w:t>stage</w:t>
      </w:r>
      <w:r w:rsidR="0086215D">
        <w:rPr>
          <w:noProof/>
        </w:rPr>
        <w:t>,</w:t>
      </w:r>
      <w:r w:rsidRPr="008335D3">
        <w:t xml:space="preserve"> the brain produces sudden changes in brain activity. These are the previously mentioned sleep spindles. Their presence is technically enough to classify an epoch as a stage 2 sleep. However, it is worth mentioning that k-complexes also occur in this stage of sleep </w:t>
      </w:r>
      <w:r w:rsidRPr="008335D3">
        <w:fldChar w:fldCharType="begin" w:fldLock="1"/>
      </w:r>
      <w:r w:rsidR="00AE4B13" w:rsidRPr="008335D3">
        <w:instrText>ADDIN CSL_CITATION {"citationItems":[{"id":"ITEM-1","itemData":{"DOI":"10.1016/0013-4694(69)90021-2","ISBN":"NIH publication no. 204","ISSN":"00134694","PMID":"11422885","abstract":"A manual of standardized techniques and scoring system for sleep stages in humans subjects","author":[{"dropping-particle":"","family":"Rechtschaffen","given":"Allan","non-dropping-particle":"","parse-names":false,"suffix":""},{"dropping-particle":"","family":"Kales","given":"A","non-dropping-particle":"","parse-names":false,"suffix":""}],"container-title":"Washington, D.C.: U.S. Government Printing Office","id":"ITEM-1","issued":{"date-parts":[["1968"]]},"page":"12","title":"A manual of standardized techniques and scoring system for sleep stages of human subjects","type":"article-journal","volume":"NIH Public"},"uris":["http://www.mendeley.com/documents/?uuid=a9b86d07-faf2-4acd-b5a5-eb3d243e4179"]}],"mendeley":{"formattedCitation":"[5]","plainTextFormattedCitation":"[5]","previouslyFormattedCitation":"[5]"},"properties":{"noteIndex":0},"schema":"https://github.com/citation-style-language/schema/raw/master/csl-citation.json"}</w:instrText>
      </w:r>
      <w:r w:rsidRPr="008335D3">
        <w:fldChar w:fldCharType="separate"/>
      </w:r>
      <w:r w:rsidR="00C15A88" w:rsidRPr="008335D3">
        <w:rPr>
          <w:noProof/>
        </w:rPr>
        <w:t>[5]</w:t>
      </w:r>
      <w:r w:rsidRPr="008335D3">
        <w:fldChar w:fldCharType="end"/>
      </w:r>
      <w:r w:rsidRPr="008335D3">
        <w:t xml:space="preserve">. </w:t>
      </w:r>
    </w:p>
    <w:p w:rsidR="0003612E" w:rsidRPr="008335D3" w:rsidRDefault="0003612E" w:rsidP="002621CF">
      <w:r w:rsidRPr="008335D3">
        <w:t xml:space="preserve">Stage 3 marks the beginning of deep sleep and the brain produces slow delta waves. In this </w:t>
      </w:r>
      <w:r w:rsidRPr="0086215D">
        <w:rPr>
          <w:noProof/>
        </w:rPr>
        <w:t>stage</w:t>
      </w:r>
      <w:r w:rsidR="0086215D">
        <w:rPr>
          <w:noProof/>
        </w:rPr>
        <w:t>,</w:t>
      </w:r>
      <w:r w:rsidRPr="008335D3">
        <w:t xml:space="preserve"> the body does not move and much less responsive to outside stimuli. It is </w:t>
      </w:r>
      <w:r w:rsidR="00A23378" w:rsidRPr="008335D3">
        <w:t>characterized</w:t>
      </w:r>
      <w:r w:rsidRPr="008335D3">
        <w:t xml:space="preserve"> by 20-50% of delta waves in an epoch </w:t>
      </w:r>
      <w:r w:rsidRPr="008335D3">
        <w:fldChar w:fldCharType="begin" w:fldLock="1"/>
      </w:r>
      <w:r w:rsidR="00AE4B13" w:rsidRPr="008335D3">
        <w:instrText>ADDIN CSL_CITATION {"citationItems":[{"id":"ITEM-1","itemData":{"DOI":"10.1016/0013-4694(69)90021-2","ISBN":"NIH publication no. 204","ISSN":"00134694","PMID":"11422885","abstract":"A manual of standardized techniques and scoring system for sleep stages in humans subjects","author":[{"dropping-particle":"","family":"Rechtschaffen","given":"Allan","non-dropping-particle":"","parse-names":false,"suffix":""},{"dropping-particle":"","family":"Kales","given":"A","non-dropping-particle":"","parse-names":false,"suffix":""}],"container-title":"Washington, D.C.: U.S. Government Printing Office","id":"ITEM-1","issued":{"date-parts":[["1968"]]},"page":"12","title":"A manual of standardized techniques and scoring system for sleep stages of human subjects","type":"article-journal","volume":"NIH Public"},"uris":["http://www.mendeley.com/documents/?uuid=a9b86d07-faf2-4acd-b5a5-eb3d243e4179"]}],"mendeley":{"formattedCitation":"[5]","plainTextFormattedCitation":"[5]","previouslyFormattedCitation":"[5]"},"properties":{"noteIndex":0},"schema":"https://github.com/citation-style-language/schema/raw/master/csl-citation.json"}</w:instrText>
      </w:r>
      <w:r w:rsidRPr="008335D3">
        <w:fldChar w:fldCharType="separate"/>
      </w:r>
      <w:r w:rsidR="00C15A88" w:rsidRPr="008335D3">
        <w:rPr>
          <w:noProof/>
        </w:rPr>
        <w:t>[5]</w:t>
      </w:r>
      <w:r w:rsidRPr="008335D3">
        <w:fldChar w:fldCharType="end"/>
      </w:r>
      <w:r w:rsidRPr="008335D3">
        <w:t>.</w:t>
      </w:r>
    </w:p>
    <w:p w:rsidR="0003612E" w:rsidRPr="008335D3" w:rsidRDefault="0003612E" w:rsidP="002621CF">
      <w:r w:rsidRPr="008335D3">
        <w:t xml:space="preserve">Stage 4 is the stage of deepest sleep. This is the stage at which it is most difficult to wake up a person </w:t>
      </w:r>
      <w:r w:rsidRPr="008335D3">
        <w:fldChar w:fldCharType="begin" w:fldLock="1"/>
      </w:r>
      <w:r w:rsidR="00AE4B13" w:rsidRPr="008335D3">
        <w:instrText>ADDIN CSL_CITATION {"citationItems":[{"id":"ITEM-1","itemData":{"DOI":"10.1016/0013-4694(69)90021-2","ISBN":"NIH publication no. 204","ISSN":"00134694","PMID":"11422885","abstract":"A manual of standardized techniques and scoring system for sleep stages in humans subjects","author":[{"dropping-particle":"","family":"Rechtschaffen","given":"Allan","non-dropping-particle":"","parse-names":false,"suffix":""},{"dropping-particle":"","family":"Kales","given":"A","non-dropping-particle":"","parse-names":false,"suffix":""}],"container-title":"Washington, D.C.: U.S. Government Printing Office","id":"ITEM-1","issued":{"date-parts":[["1968"]]},"page":"12","title":"A manual of standardized techniques and scoring system for sleep stages of human subjects","type":"article-journal","volume":"NIH Public"},"uris":["http://www.mendeley.com/documents/?uuid=a9b86d07-faf2-4acd-b5a5-eb3d243e4179"]}],"mendeley":{"formattedCitation":"[5]","plainTextFormattedCitation":"[5]","previouslyFormattedCitation":"[5]"},"properties":{"noteIndex":0},"schema":"https://github.com/citation-style-language/schema/raw/master/csl-citation.json"}</w:instrText>
      </w:r>
      <w:r w:rsidRPr="008335D3">
        <w:fldChar w:fldCharType="separate"/>
      </w:r>
      <w:r w:rsidR="00C15A88" w:rsidRPr="008335D3">
        <w:rPr>
          <w:noProof/>
        </w:rPr>
        <w:t>[5]</w:t>
      </w:r>
      <w:r w:rsidRPr="008335D3">
        <w:fldChar w:fldCharType="end"/>
      </w:r>
      <w:r w:rsidRPr="008335D3">
        <w:t xml:space="preserve">. Stage 3 and 4 are known to represent up to 25% of sleep in children and drop to 10% by the age of 60 </w:t>
      </w:r>
      <w:r w:rsidRPr="008335D3">
        <w:fldChar w:fldCharType="begin" w:fldLock="1"/>
      </w:r>
      <w:r w:rsidR="00073823">
        <w:instrText>ADDIN CSL_CITATION {"citationItems":[{"id":"ITEM-1","itemData":{"DOI":"10.1016/B978-1-4160-6645-3.00141-9","ISBN":"9781416066453","ISSN":"00257125","PMID":"15087204","abstract":"Normal human sleep comprises two states—rapid eye movement (REM) and non–REM (NREM) sleep— that alternate cyclically across a sleep episode. State characteristics are well defined: NREM sleep includes a variably synchronous cortical electroencephalogram (EEG; including sleep spindles, K-complexes, and slow waves) associated with low muscle tonus and minimal psychological activity; the REM sleep EEG is desynchronized, muscles are atonic, and dreaming is typical. A nightly pattern of sleep in mature humans sleeping on a regular schedule includes several reliable characteristics: Sleep begins in NREM and progresses through deeper NREM stages (stages 2, 3, and 4 using the classic definitions, or stages N2 and N3 using the updated definitions) before the first episode of REM sleep occurs approximately 80 to 100 minutes later. Thereafter, NREM sleep and REM sleep cycle with a period of approximately 90 minutes. NREM stages 3 and 4 (or stage N3) concentrate in the early NREM cycles, and REM sleep episodes lengthen across the night.","author":[{"dropping-particle":"","family":"Carskadon","given":"Mary A","non-dropping-particle":"","parse-names":false,"suffix":""},{"dropping-particle":"","family":"Dement","given":"William C","non-dropping-particle":"","parse-names":false,"suffix":""}],"container-title":"Principles and practice of sleep medicine","id":"ITEM-1","issued":{"date-parts":[["2011"]]},"page":"16-26","title":"Normal Human Sleep : An Overview","type":"article-journal"},"uris":["http://www.mendeley.com/documents/?uuid=b40da84a-f575-4cbd-bf67-132294384167"]}],"mendeley":{"formattedCitation":"[27]","plainTextFormattedCitation":"[27]","previouslyFormattedCitation":"[27]"},"properties":{"noteIndex":0},"schema":"https://github.com/citation-style-language/schema/raw/master/csl-citation.json"}</w:instrText>
      </w:r>
      <w:r w:rsidRPr="008335D3">
        <w:fldChar w:fldCharType="separate"/>
      </w:r>
      <w:r w:rsidR="00073823" w:rsidRPr="00073823">
        <w:rPr>
          <w:noProof/>
        </w:rPr>
        <w:t>[27]</w:t>
      </w:r>
      <w:r w:rsidRPr="008335D3">
        <w:fldChar w:fldCharType="end"/>
      </w:r>
      <w:r w:rsidRPr="008335D3">
        <w:t xml:space="preserve">. It is </w:t>
      </w:r>
      <w:r w:rsidR="00A23378" w:rsidRPr="008335D3">
        <w:t>characterized</w:t>
      </w:r>
      <w:r w:rsidRPr="008335D3">
        <w:t xml:space="preserve"> by more than 50% of delta waves in an epoch </w:t>
      </w:r>
      <w:r w:rsidRPr="008335D3">
        <w:fldChar w:fldCharType="begin" w:fldLock="1"/>
      </w:r>
      <w:r w:rsidR="00073823">
        <w:instrText>ADDIN CSL_CITATION {"citationItems":[{"id":"ITEM-1","itemData":{"DOI":"10.1109/CBMS.2017.83","ISBN":"978-1-5386-1710-6","ISSN":"10637125","author":[{"dropping-particle":"","family":"Chriskos","given":"Panteleimon","non-dropping-particle":"","parse-names":false,"suffix":""},{"dropping-particle":"","family":"Kaitalidou","given":"Dimitra S.","non-dropping-particle":"","parse-names":false,"suffix":""},{"dropping-particle":"","family":"Karakasis","given":"Georgios","non-dropping-particle":"","parse-names":false,"suffix":""},{"dropping-particle":"","family":"Frantzidis","given":"Christos","non-dropping-particle":"","parse-names":false,"suffix":""},{"dropping-particle":"","family":"Gkivogkli","given":"Polyxeni T.","non-dropping-particle":"","parse-names":false,"suffix":""},{"dropping-particle":"","family":"Bamidis","given":"Panagiotis","non-dropping-particle":"","parse-names":false,"suffix":""},{"dropping-particle":"","family":"Kourtidou-Papadeli","given":"Chrysoula","non-dropping-particle":"","parse-names":false,"suffix":""}],"container-title":"2017 IEEE 30th International Symposium on Computer-Based Medical Systems (CBMS)","id":"ITEM-1","issued":{"date-parts":[["2017"]]},"page":"435-439","title":"Automatic Sleep Stage Classification Applying Machine Learning Algorithms on EEG Recordings","type":"article-journal"},"uris":["http://www.mendeley.com/documents/?uuid=958f1068-2c72-4595-a09c-163fa9a835b1"]}],"mendeley":{"formattedCitation":"[28]","plainTextFormattedCitation":"[28]","previouslyFormattedCitation":"[28]"},"properties":{"noteIndex":0},"schema":"https://github.com/citation-style-language/schema/raw/master/csl-citation.json"}</w:instrText>
      </w:r>
      <w:r w:rsidRPr="008335D3">
        <w:fldChar w:fldCharType="separate"/>
      </w:r>
      <w:r w:rsidR="00073823" w:rsidRPr="00073823">
        <w:rPr>
          <w:noProof/>
        </w:rPr>
        <w:t>[28]</w:t>
      </w:r>
      <w:r w:rsidRPr="008335D3">
        <w:fldChar w:fldCharType="end"/>
      </w:r>
      <w:r w:rsidRPr="008335D3">
        <w:t xml:space="preserve">. </w:t>
      </w:r>
    </w:p>
    <w:p w:rsidR="00071A91" w:rsidRDefault="003C5860" w:rsidP="002621CF">
      <w:r w:rsidRPr="008335D3">
        <w:t>Rapid Eye Movement (</w:t>
      </w:r>
      <w:r w:rsidR="0003612E" w:rsidRPr="008335D3">
        <w:t>REM</w:t>
      </w:r>
      <w:r w:rsidRPr="008335D3">
        <w:t>)</w:t>
      </w:r>
      <w:r w:rsidR="0003612E" w:rsidRPr="008335D3">
        <w:t xml:space="preserve"> sleep is, as the name suggests, </w:t>
      </w:r>
      <w:r w:rsidR="00A23378" w:rsidRPr="008335D3">
        <w:t>characterized</w:t>
      </w:r>
      <w:r w:rsidR="0003612E" w:rsidRPr="008335D3">
        <w:t xml:space="preserve"> by rapid eye movements. REM sleep episodes become longer as the night progresses. REM sleep is thought </w:t>
      </w:r>
      <w:r w:rsidR="0086215D" w:rsidRPr="0086215D">
        <w:rPr>
          <w:noProof/>
        </w:rPr>
        <w:t>to b</w:t>
      </w:r>
      <w:r w:rsidR="0003612E" w:rsidRPr="0086215D">
        <w:rPr>
          <w:noProof/>
        </w:rPr>
        <w:t>e</w:t>
      </w:r>
      <w:r w:rsidR="0003612E" w:rsidRPr="008335D3">
        <w:t xml:space="preserve"> the stage at which dreaming occurs. The heart rate is irregular, the breathing is irregular and there are bursts of muscular twitching </w:t>
      </w:r>
      <w:r w:rsidR="0003612E" w:rsidRPr="008335D3">
        <w:fldChar w:fldCharType="begin" w:fldLock="1"/>
      </w:r>
      <w:r w:rsidR="00AE4B13" w:rsidRPr="008335D3">
        <w:instrText>ADDIN CSL_CITATION {"citationItems":[{"id":"ITEM-1","itemData":{"DOI":"10.1016/0013-4694(69)90021-2","ISBN":"NIH publication no. 204","ISSN":"00134694","PMID":"11422885","abstract":"A manual of standardized techniques and scoring system for sleep stages in humans subjects","author":[{"dropping-particle":"","family":"Rechtschaffen","given":"Allan","non-dropping-particle":"","parse-names":false,"suffix":""},{"dropping-particle":"","family":"Kales","given":"A","non-dropping-particle":"","parse-names":false,"suffix":""}],"container-title":"Washington, D.C.: U.S. Government Printing Office","id":"ITEM-1","issued":{"date-parts":[["1968"]]},"page":"12","title":"A manual of standardized techniques and scoring system for sleep stages of human subjects","type":"article-journal","volume":"NIH Public"},"uris":["http://www.mendeley.com/documents/?uuid=a9b86d07-faf2-4acd-b5a5-eb3d243e4179"]}],"mendeley":{"formattedCitation":"[5]","plainTextFormattedCitation":"[5]","previouslyFormattedCitation":"[5]"},"properties":{"noteIndex":0},"schema":"https://github.com/citation-style-language/schema/raw/master/csl-citation.json"}</w:instrText>
      </w:r>
      <w:r w:rsidR="0003612E" w:rsidRPr="008335D3">
        <w:fldChar w:fldCharType="separate"/>
      </w:r>
      <w:r w:rsidR="00C15A88" w:rsidRPr="008335D3">
        <w:rPr>
          <w:noProof/>
        </w:rPr>
        <w:t>[5]</w:t>
      </w:r>
      <w:r w:rsidR="0003612E" w:rsidRPr="008335D3">
        <w:fldChar w:fldCharType="end"/>
      </w:r>
      <w:r w:rsidR="0003612E" w:rsidRPr="008335D3">
        <w:t xml:space="preserve">.  </w:t>
      </w:r>
      <w:bookmarkStart w:id="22" w:name="_Toc509783085"/>
    </w:p>
    <w:p w:rsidR="00071A91" w:rsidRDefault="0003612E" w:rsidP="00AA322E">
      <w:pPr>
        <w:pStyle w:val="Lowersection"/>
      </w:pPr>
      <w:bookmarkStart w:id="23" w:name="_Toc515823158"/>
      <w:r w:rsidRPr="00071A91">
        <w:t>2.1.3 Circadian rhythm and Sleep homeostat</w:t>
      </w:r>
      <w:bookmarkEnd w:id="22"/>
      <w:bookmarkEnd w:id="23"/>
    </w:p>
    <w:p w:rsidR="0003612E" w:rsidRPr="00071A91" w:rsidRDefault="0003612E" w:rsidP="002621CF">
      <w:r w:rsidRPr="00071A91">
        <w:t>Sleep characteristics such as timing, structure</w:t>
      </w:r>
      <w:r w:rsidR="0086215D">
        <w:t>,</w:t>
      </w:r>
      <w:r w:rsidRPr="00071A91">
        <w:t xml:space="preserve"> </w:t>
      </w:r>
      <w:r w:rsidRPr="0086215D">
        <w:rPr>
          <w:noProof/>
        </w:rPr>
        <w:t>and</w:t>
      </w:r>
      <w:r w:rsidRPr="00071A91">
        <w:t xml:space="preserve"> propensity, are dependent on two major factors: the circadian rhythm and the sleep-wake homeostasis. The circadian rhythm is the innate internal ~24-hour long cycle which is regulated by the amount of light and thus is parallel to the day-night cycle under normal conditions. Studies have shown how the circadian pacemaker, located at the suprachiasmatic nucleus (SCN), controls the drive for sleep by regulating the bodily functions through the release of hormones. The sleep-wake homeostasis, on the other hand, adds to the drive for sleep based on how much sleep the subject has had a priori. The interaction between these two factors is complex and each of them influences the separate stages of sleep in a different way </w:t>
      </w:r>
      <w:r w:rsidRPr="00071A91">
        <w:fldChar w:fldCharType="begin" w:fldLock="1"/>
      </w:r>
      <w:r w:rsidR="00073823">
        <w:instrText>ADDIN CSL_CITATION {"citationItems":[{"id":"ITEM-1","itemData":{"DOI":"10.1152/japplphysiol.00924.2001","ISBN":"8750-7587","ISSN":"8750-7587","PMID":"11796701","abstract":"The human sleep-wake cycle is generated by a circadian process, originating from the suprachiasmatic nuclei, in interaction with a separate oscillatory process: the sleep homeostat. The sleep-wake cycle is normally timed to occur at a specific phase relative to the external cycle of light-dark exposure. It is also timed at a specific phase relative to internal circadian rhythms, such as the pineal melatonin rhythm, the circadian sleep-wake propensity rhythm, and the rhythm of responsiveness of the circadian pacemaker to light. Variations in these internal and external phase relationships, such as those that occur in blindness, aging, morning and evening, and advanced and delayed sleep-phase syndrome, lead to sleep disruptions and complaints. Changes in ocular circadian photoreception, interindividual variation in the near-24-h intrinsic period of the circadian pacemaker, and sleep homeostasis can contribute to variations in external and internal phase. Recent findings on the physiological and molecular-genetic correlates of circadian sleep disorders suggest that the timing of the sleep-wake cycle and circadian rhythms is closely integrated but is, in part, regulated differentially.","author":[{"dropping-particle":"","family":"Dijk","given":"Derk-Jan","non-dropping-particle":"","parse-names":false,"suffix":""},{"dropping-particle":"","family":"Lockley","given":"Steven W","non-dropping-particle":"","parse-names":false,"suffix":""}],"container-title":"Journal of applied physiology (Bethesda, Md. : 1985)","id":"ITEM-1","issue":"2","issued":{"date-parts":[["2002"]]},"page":"852-862","title":"Integration of human sleep-wake regulation and circadian rhythmicity.","type":"article-journal","volume":"92"},"uris":["http://www.mendeley.com/documents/?uuid=4c86529d-2424-432c-812e-9ef64d99eea7"]}],"mendeley":{"formattedCitation":"[29]","plainTextFormattedCitation":"[29]","previouslyFormattedCitation":"[29]"},"properties":{"noteIndex":0},"schema":"https://github.com/citation-style-language/schema/raw/master/csl-citation.json"}</w:instrText>
      </w:r>
      <w:r w:rsidRPr="00071A91">
        <w:fldChar w:fldCharType="separate"/>
      </w:r>
      <w:r w:rsidR="00073823" w:rsidRPr="00073823">
        <w:rPr>
          <w:noProof/>
        </w:rPr>
        <w:t>[29]</w:t>
      </w:r>
      <w:r w:rsidRPr="00071A91">
        <w:fldChar w:fldCharType="end"/>
      </w:r>
      <w:r w:rsidRPr="00071A91">
        <w:t xml:space="preserve">. </w:t>
      </w:r>
    </w:p>
    <w:p w:rsidR="0003612E" w:rsidRPr="008335D3" w:rsidRDefault="0003612E" w:rsidP="002621CF">
      <w:r w:rsidRPr="008335D3">
        <w:lastRenderedPageBreak/>
        <w:t xml:space="preserve">In any case, it can be concluded that sleep is a time-dependent process. In fact, it has been observed that an oscillation exists between the separate stages of sleep. This oscillation is illustrated in figure 4 in which the separate cycles of sleep are shown as a function of time during an 8-hour long night sleep. </w:t>
      </w:r>
    </w:p>
    <w:p w:rsidR="0003612E" w:rsidRPr="008335D3" w:rsidRDefault="0003612E" w:rsidP="0003612E">
      <w:pPr>
        <w:keepNext/>
        <w:rPr>
          <w:rFonts w:cstheme="minorHAnsi"/>
        </w:rPr>
      </w:pPr>
      <w:r w:rsidRPr="008335D3">
        <w:rPr>
          <w:rFonts w:cstheme="minorHAnsi"/>
          <w:noProof/>
        </w:rPr>
        <w:drawing>
          <wp:inline distT="0" distB="0" distL="0" distR="0" wp14:anchorId="12015F80" wp14:editId="59B96BB8">
            <wp:extent cx="5943600" cy="2332990"/>
            <wp:effectExtent l="0" t="0" r="0" b="0"/>
            <wp:docPr id="6" name="Picture 6" descr="Резултат с изображение за nightly sleep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Резултат с изображение за nightly sleep cycl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32990"/>
                    </a:xfrm>
                    <a:prstGeom prst="rect">
                      <a:avLst/>
                    </a:prstGeom>
                    <a:noFill/>
                    <a:ln>
                      <a:noFill/>
                    </a:ln>
                  </pic:spPr>
                </pic:pic>
              </a:graphicData>
            </a:graphic>
          </wp:inline>
        </w:drawing>
      </w:r>
    </w:p>
    <w:p w:rsidR="0003612E" w:rsidRPr="008335D3" w:rsidRDefault="0003612E" w:rsidP="0003612E">
      <w:pPr>
        <w:pStyle w:val="Caption"/>
        <w:jc w:val="center"/>
        <w:rPr>
          <w:rFonts w:cstheme="minorHAnsi"/>
          <w:b/>
          <w:sz w:val="24"/>
        </w:rPr>
      </w:pPr>
      <w:bookmarkStart w:id="24" w:name="_Toc515823211"/>
      <w:bookmarkStart w:id="25" w:name="_Toc515535075"/>
      <w:r w:rsidRPr="008335D3">
        <w:rPr>
          <w:rFonts w:cstheme="minorHAnsi"/>
        </w:rPr>
        <w:t xml:space="preserve">Figure </w:t>
      </w:r>
      <w:r w:rsidRPr="008335D3">
        <w:rPr>
          <w:rFonts w:cstheme="minorHAnsi"/>
        </w:rPr>
        <w:fldChar w:fldCharType="begin"/>
      </w:r>
      <w:r w:rsidRPr="008335D3">
        <w:rPr>
          <w:rFonts w:cstheme="minorHAnsi"/>
        </w:rPr>
        <w:instrText xml:space="preserve"> SEQ Figure \* ARABIC </w:instrText>
      </w:r>
      <w:r w:rsidRPr="008335D3">
        <w:rPr>
          <w:rFonts w:cstheme="minorHAnsi"/>
        </w:rPr>
        <w:fldChar w:fldCharType="separate"/>
      </w:r>
      <w:r w:rsidR="008850CD">
        <w:rPr>
          <w:rFonts w:cstheme="minorHAnsi"/>
          <w:noProof/>
        </w:rPr>
        <w:t>4</w:t>
      </w:r>
      <w:r w:rsidRPr="008335D3">
        <w:rPr>
          <w:rFonts w:cstheme="minorHAnsi"/>
        </w:rPr>
        <w:fldChar w:fldCharType="end"/>
      </w:r>
      <w:r w:rsidRPr="008335D3">
        <w:rPr>
          <w:rFonts w:cstheme="minorHAnsi"/>
        </w:rPr>
        <w:t xml:space="preserve">. A hypnogram showing sleep stages and cycles in time </w:t>
      </w:r>
      <w:r w:rsidRPr="008335D3">
        <w:rPr>
          <w:rFonts w:cstheme="minorHAnsi"/>
        </w:rPr>
        <w:fldChar w:fldCharType="begin" w:fldLock="1"/>
      </w:r>
      <w:r w:rsidR="00073823">
        <w:rPr>
          <w:rFonts w:cstheme="minorHAnsi"/>
        </w:rPr>
        <w:instrText>ADDIN CSL_CITATION {"citationItems":[{"id":"ITEM-1","itemData":{"URL":"https://www.howsleepworks.com/types_cycles.html","author":[{"dropping-particle":"","family":"HOWSLEEPWORKS","given":"","non-dropping-particle":"","parse-names":false,"suffix":""}],"id":"ITEM-1","issued":{"date-parts":[["2017"]]},"title":"Sleep Cycle – Types and Stages of Sleep","type":"webpage"},"uris":["http://www.mendeley.com/documents/?uuid=101f21eb-2f66-4593-b2ff-043cbf5c5b66"]}],"mendeley":{"formattedCitation":"[30]","plainTextFormattedCitation":"[30]","previouslyFormattedCitation":"[30]"},"properties":{"noteIndex":0},"schema":"https://github.com/citation-style-language/schema/raw/master/csl-citation.json"}</w:instrText>
      </w:r>
      <w:r w:rsidRPr="008335D3">
        <w:rPr>
          <w:rFonts w:cstheme="minorHAnsi"/>
        </w:rPr>
        <w:fldChar w:fldCharType="separate"/>
      </w:r>
      <w:bookmarkEnd w:id="25"/>
      <w:r w:rsidR="00073823" w:rsidRPr="00073823">
        <w:rPr>
          <w:rFonts w:cstheme="minorHAnsi"/>
          <w:i w:val="0"/>
          <w:noProof/>
        </w:rPr>
        <w:t>[30]</w:t>
      </w:r>
      <w:bookmarkEnd w:id="24"/>
      <w:r w:rsidRPr="008335D3">
        <w:rPr>
          <w:rFonts w:cstheme="minorHAnsi"/>
        </w:rPr>
        <w:fldChar w:fldCharType="end"/>
      </w:r>
    </w:p>
    <w:p w:rsidR="0003612E" w:rsidRPr="008335D3" w:rsidRDefault="0003612E" w:rsidP="0003612E">
      <w:pPr>
        <w:rPr>
          <w:rFonts w:cstheme="minorHAnsi"/>
          <w:b/>
          <w:sz w:val="24"/>
        </w:rPr>
      </w:pPr>
    </w:p>
    <w:p w:rsidR="0003612E" w:rsidRPr="008335D3" w:rsidRDefault="0003612E" w:rsidP="00AA322E">
      <w:pPr>
        <w:pStyle w:val="mainsection"/>
      </w:pPr>
      <w:bookmarkStart w:id="26" w:name="_Toc509783086"/>
      <w:bookmarkStart w:id="27" w:name="_Toc515823159"/>
      <w:r w:rsidRPr="008335D3">
        <w:t>2.2 Machine Learning</w:t>
      </w:r>
      <w:bookmarkEnd w:id="26"/>
      <w:bookmarkEnd w:id="27"/>
      <w:r w:rsidRPr="008335D3">
        <w:t xml:space="preserve"> </w:t>
      </w:r>
    </w:p>
    <w:p w:rsidR="0003612E" w:rsidRPr="00AA322E" w:rsidRDefault="0003612E" w:rsidP="00AA322E">
      <w:pPr>
        <w:pStyle w:val="Lowersection"/>
      </w:pPr>
      <w:bookmarkStart w:id="28" w:name="_Toc509783087"/>
      <w:bookmarkStart w:id="29" w:name="_Toc515823160"/>
      <w:r w:rsidRPr="00AA322E">
        <w:t>2.2.1 Overview</w:t>
      </w:r>
      <w:bookmarkEnd w:id="28"/>
      <w:bookmarkEnd w:id="29"/>
    </w:p>
    <w:p w:rsidR="0003612E" w:rsidRPr="008335D3" w:rsidRDefault="0003612E" w:rsidP="002621CF">
      <w:pPr>
        <w:rPr>
          <w:b/>
        </w:rPr>
      </w:pPr>
      <w:r w:rsidRPr="008335D3">
        <w:t>Machine Learning can be summarized as a set of techniques which are enabling a computer program to “learn” without an operator explicitly casting commands. This practically results in a program which can make predictions about data it is not familiar with by applying statistical methods. A c</w:t>
      </w:r>
      <w:r w:rsidR="0052782A" w:rsidRPr="008335D3">
        <w:t>ommon task for ML algorithms is</w:t>
      </w:r>
      <w:r w:rsidRPr="008335D3">
        <w:t xml:space="preserve"> discriminat</w:t>
      </w:r>
      <w:r w:rsidR="0052782A" w:rsidRPr="008335D3">
        <w:t>ion</w:t>
      </w:r>
      <w:r w:rsidRPr="008335D3">
        <w:t xml:space="preserve"> between clusters of data. In order to do that an algorithm must be able to formulate its working space in the n-dimensional space and then draw borders between the data points such that clusters are formed. Naturally, the best performance would be achieved when the data points can be spread out in space such that easily distinguishable clusters are formed. This can be achieved by looking at the data from different perspectives and through different data features. The features having the highest variance between data points are the ones which will yield the best performance of any ML algorithm</w:t>
      </w:r>
      <w:r w:rsidR="00563E7C">
        <w:t xml:space="preserve"> as shown in figure 5</w:t>
      </w:r>
      <w:r w:rsidRPr="008335D3">
        <w:t xml:space="preserve"> </w:t>
      </w:r>
      <w:r w:rsidRPr="008335D3">
        <w:fldChar w:fldCharType="begin" w:fldLock="1"/>
      </w:r>
      <w:r w:rsidR="00073823">
        <w:instrText>ADDIN CSL_CITATION {"citationItems":[{"id":"ITEM-1","itemData":{"DOI":"10.1007/978-1-62703-748-8-7","ISBN":"9780262012430","ISSN":"10643745","PMID":"24272434","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paydın","given":"Ethem","non-dropping-particle":"","parse-names":false,"suffix":""}],"container-title":"Methods in Molecular Biology","id":"ITEM-1","issued":{"date-parts":[["2014"]]},"number-of-pages":"105-128","title":"Introduction to machine learning","type":"book","volume":"1107"},"uris":["http://www.mendeley.com/documents/?uuid=da865a7d-203b-4e56-94c0-d9098793e6e0"]}],"mendeley":{"formattedCitation":"[31]","plainTextFormattedCitation":"[31]","previouslyFormattedCitation":"[31]"},"properties":{"noteIndex":0},"schema":"https://github.com/citation-style-language/schema/raw/master/csl-citation.json"}</w:instrText>
      </w:r>
      <w:r w:rsidRPr="008335D3">
        <w:fldChar w:fldCharType="separate"/>
      </w:r>
      <w:r w:rsidR="00073823" w:rsidRPr="00073823">
        <w:rPr>
          <w:noProof/>
        </w:rPr>
        <w:t>[31]</w:t>
      </w:r>
      <w:r w:rsidRPr="008335D3">
        <w:fldChar w:fldCharType="end"/>
      </w:r>
      <w:r w:rsidRPr="008335D3">
        <w:t xml:space="preserve">. Therefore, feature extraction is a critical step in building </w:t>
      </w:r>
      <w:r w:rsidRPr="00B13AEA">
        <w:rPr>
          <w:noProof/>
        </w:rPr>
        <w:t>any</w:t>
      </w:r>
      <w:r w:rsidRPr="008335D3">
        <w:t xml:space="preserve"> automatic classification system. </w:t>
      </w:r>
    </w:p>
    <w:p w:rsidR="00EC112A" w:rsidRDefault="00EC112A" w:rsidP="00EC112A">
      <w:pPr>
        <w:keepNext/>
        <w:jc w:val="center"/>
      </w:pPr>
      <w:bookmarkStart w:id="30" w:name="_Toc509783088"/>
      <w:r>
        <w:rPr>
          <w:rFonts w:eastAsiaTheme="majorEastAsia" w:cstheme="minorHAnsi"/>
          <w:b/>
          <w:noProof/>
          <w:color w:val="000000" w:themeColor="text1"/>
          <w:sz w:val="24"/>
          <w:szCs w:val="26"/>
        </w:rPr>
        <w:drawing>
          <wp:inline distT="0" distB="0" distL="0" distR="0" wp14:anchorId="396650DB" wp14:editId="2538A153">
            <wp:extent cx="4225939" cy="1868557"/>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67048" cy="1886734"/>
                    </a:xfrm>
                    <a:prstGeom prst="rect">
                      <a:avLst/>
                    </a:prstGeom>
                    <a:noFill/>
                  </pic:spPr>
                </pic:pic>
              </a:graphicData>
            </a:graphic>
          </wp:inline>
        </w:drawing>
      </w:r>
    </w:p>
    <w:p w:rsidR="00481C82" w:rsidRPr="008335D3" w:rsidRDefault="00EC112A" w:rsidP="00EC112A">
      <w:pPr>
        <w:pStyle w:val="Caption"/>
        <w:jc w:val="center"/>
        <w:rPr>
          <w:rFonts w:eastAsiaTheme="majorEastAsia" w:cstheme="minorHAnsi"/>
          <w:b/>
          <w:color w:val="000000" w:themeColor="text1"/>
          <w:sz w:val="24"/>
          <w:szCs w:val="26"/>
        </w:rPr>
      </w:pPr>
      <w:bookmarkStart w:id="31" w:name="_Toc515535076"/>
      <w:bookmarkStart w:id="32" w:name="_Toc515823212"/>
      <w:r>
        <w:t xml:space="preserve">Figure </w:t>
      </w:r>
      <w:r>
        <w:fldChar w:fldCharType="begin"/>
      </w:r>
      <w:r>
        <w:instrText xml:space="preserve"> SEQ Figure \* ARABIC </w:instrText>
      </w:r>
      <w:r>
        <w:fldChar w:fldCharType="separate"/>
      </w:r>
      <w:r w:rsidR="008850CD">
        <w:rPr>
          <w:noProof/>
        </w:rPr>
        <w:t>5</w:t>
      </w:r>
      <w:r>
        <w:fldChar w:fldCharType="end"/>
      </w:r>
      <w:r>
        <w:t>. Data visualisation under different feature spaces. Moving from a lower dimension feature space (left) to a higher dimension feature space (right) can make it easier to segregate the classes.</w:t>
      </w:r>
      <w:bookmarkEnd w:id="31"/>
      <w:bookmarkEnd w:id="32"/>
    </w:p>
    <w:p w:rsidR="0003612E" w:rsidRPr="00AA322E" w:rsidRDefault="00AA322E" w:rsidP="00AA322E">
      <w:pPr>
        <w:pStyle w:val="Lowersection"/>
      </w:pPr>
      <w:bookmarkStart w:id="33" w:name="_Toc515823161"/>
      <w:r w:rsidRPr="00AA322E">
        <w:lastRenderedPageBreak/>
        <w:t xml:space="preserve">2.2.2 </w:t>
      </w:r>
      <w:r w:rsidR="0003612E" w:rsidRPr="00AA322E">
        <w:t>Methods for feature extraction</w:t>
      </w:r>
      <w:bookmarkEnd w:id="30"/>
      <w:bookmarkEnd w:id="33"/>
    </w:p>
    <w:p w:rsidR="00D05BA7" w:rsidRPr="008335D3" w:rsidRDefault="00AA322E" w:rsidP="00AA322E">
      <w:pPr>
        <w:pStyle w:val="lowestsection"/>
      </w:pPr>
      <w:bookmarkStart w:id="34" w:name="_Toc515823162"/>
      <w:r>
        <w:t xml:space="preserve">2.2.2.1 </w:t>
      </w:r>
      <w:r w:rsidR="00D05BA7" w:rsidRPr="008335D3">
        <w:t>Time-domain</w:t>
      </w:r>
      <w:bookmarkEnd w:id="34"/>
    </w:p>
    <w:p w:rsidR="00481C82" w:rsidRPr="00481C82" w:rsidRDefault="00481C82" w:rsidP="00481C82">
      <w:pPr>
        <w:rPr>
          <w:b/>
        </w:rPr>
      </w:pPr>
      <w:r>
        <w:rPr>
          <w:b/>
        </w:rPr>
        <w:t>Time-series signals</w:t>
      </w:r>
    </w:p>
    <w:p w:rsidR="00D05BA7" w:rsidRDefault="00D05BA7" w:rsidP="002621CF">
      <w:r>
        <w:t>It is clear from part 2.1.2 that the data we use is a time-series, meaning a signal composed of data points recorded in time. As we mentioned the data is scored by humans and the scores given by the human experts are a single value attributed to an epoch. These epochs are of finite length, typically between 4 and 30 seconds, which means that they are represented by a given number of data points depending on the sampling frequency of the data</w:t>
      </w:r>
      <w:r w:rsidR="002F1C58">
        <w:t xml:space="preserve"> </w:t>
      </w:r>
      <w:r w:rsidR="002F1C58">
        <w:fldChar w:fldCharType="begin" w:fldLock="1"/>
      </w:r>
      <w:r w:rsidR="00073823">
        <w:instrText>ADDIN CSL_CITATION {"citationItems":[{"id":"ITEM-1","itemData":{"DOI":"10.1016/0013-4694(69)90021-2","ISBN":"NIH publication no. 204","ISSN":"00134694","PMID":"11422885","abstract":"A manual of standardized techniques and scoring system for sleep stages in humans subjects","author":[{"dropping-particle":"","family":"Rechtschaffen","given":"Allan","non-dropping-particle":"","parse-names":false,"suffix":""},{"dropping-particle":"","family":"Kales","given":"A","non-dropping-particle":"","parse-names":false,"suffix":""}],"container-title":"Washington, D.C.: U.S. Government Printing Office","id":"ITEM-1","issued":{"date-parts":[["1968"]]},"page":"12","title":"A manual of standardized techniques and scoring system for sleep stages of human subjects","type":"article-journal","volume":"NIH Public"},"uris":["http://www.mendeley.com/documents/?uuid=a9b86d07-faf2-4acd-b5a5-eb3d243e4179"]},{"id":"ITEM-2","itemData":{"DOI":"10.1002/ejoc.201200111","ISBN":"096572204X","ISSN":"15509389","PMID":"1559547","abstract":"The AASM Manual for the Scoring of Sleep and Associated Events: Rules, Terminology and Technical Specifications provides a comprehensive and definitive reference for the evaluation of polysomnograms. The Manual is the result of an extensive review of the literature, analysis and consensus by task forces comprised of renowned sleep experts. It provides standard montages, electrode placements and digitization parameters. Building on the classic manual by Rechtschaffen and Kales, the new manual provides rules not only for scoring sleep stages but also for scoring arousals, respiratory events during sleep, movements during sleep and cardiac events. This publication is an essential resource for technologists as they perform and score polysomnographic recordings as well as the physicians who interpret them.","author":[{"dropping-particle":"","family":"Iber C, Ancoli-Israel S, Chesson AL Jr.","given":"Quan SF; for the American Academy","non-dropping-particle":"","parse-names":false,"suffix":""},{"dropping-particle":"","family":"Medicine.","given":"of Sleep","non-dropping-particle":"","parse-names":false,"suffix":""},{"dropping-particle":"","family":"Iber","given":"Conrad Conn","non-dropping-particle":"","parse-names":false,"suffix":""},{"dropping-particle":"","family":"Ancoli-Israel","given":"Sonia","non-dropping-particle":"","parse-names":false,"suffix":""},{"dropping-particle":"","family":"Chesson","given":"A L","non-dropping-particle":"","parse-names":false,"suffix":""},{"dropping-particle":"","family":"Quan","given":"Stuart F.","non-dropping-particle":"","parse-names":false,"suffix":""},{"dropping-particle":"","family":"Chesson Jr.","given":"Andrew L.","non-dropping-particle":"","parse-names":false,"suffix":""}],"container-title":"AASM Manual for Scoring Sleep","id":"ITEM-2","issued":{"date-parts":[["2007"]]},"page":"1-59","title":"The AASM Manual for the Scoring of Sleep and Associated Events: Rules, Terminology and Technical Specifications","type":"chapter"},"uris":["http://www.mendeley.com/documents/?uuid=c026fcf5-bd4f-45af-85da-3909a51dad08"]}],"mendeley":{"formattedCitation":"[4], [5]","plainTextFormattedCitation":"[4], [5]","previouslyFormattedCitation":"[4], [5]"},"properties":{"noteIndex":0},"schema":"https://github.com/citation-style-language/schema/raw/master/csl-citation.json"}</w:instrText>
      </w:r>
      <w:r w:rsidR="002F1C58">
        <w:fldChar w:fldCharType="separate"/>
      </w:r>
      <w:r w:rsidR="002F1C58" w:rsidRPr="002F1C58">
        <w:rPr>
          <w:noProof/>
        </w:rPr>
        <w:t>[4], [5]</w:t>
      </w:r>
      <w:r w:rsidR="002F1C58">
        <w:fldChar w:fldCharType="end"/>
      </w:r>
      <w:r>
        <w:t xml:space="preserve">. Since the data is typically sampled at more than a 100Hz it becomes obvious that the length of an epoch will most likely exceed 400 data points. If we feed this raw EEG epoch data to an algorithm, the </w:t>
      </w:r>
      <w:r w:rsidRPr="0086215D">
        <w:rPr>
          <w:noProof/>
        </w:rPr>
        <w:t>hyperplane</w:t>
      </w:r>
      <w:r>
        <w:t xml:space="preserve"> in which it operates will have 400 dimensions. This is important because in many cases the computational time of the algorithm depends on the number of dimensions. While 400 dimensions might not be considered a large number for Big Data applications we should keep in mind that this is calculated by taking the minimum mentioned requirements. In fact, in our case the number of dimensions for the lowest number of data points is given by the 5 second epochs sampled at 200Hz. Additionally, simply feeding the raw data in an algorithm is perhaps not the best option because each dimension is represented by the d</w:t>
      </w:r>
      <w:r w:rsidR="00CE33B2">
        <w:t xml:space="preserve">ata point at a given time step. This leads to the conclusion that representing an epoch with </w:t>
      </w:r>
      <w:r w:rsidR="00CE33B2" w:rsidRPr="00B13AEA">
        <w:rPr>
          <w:noProof/>
        </w:rPr>
        <w:t>as</w:t>
      </w:r>
      <w:r w:rsidR="00CE33B2">
        <w:t xml:space="preserve"> few numerical values as possible is beneficial. The easiest way to do this is by extracting the statistical moments of a time series.</w:t>
      </w:r>
      <w:r>
        <w:t xml:space="preserve"> </w:t>
      </w:r>
    </w:p>
    <w:p w:rsidR="00D05BA7" w:rsidRPr="00D05BA7" w:rsidRDefault="00D05BA7" w:rsidP="00D05BA7">
      <w:pPr>
        <w:rPr>
          <w:b/>
        </w:rPr>
      </w:pPr>
      <w:r w:rsidRPr="00D05BA7">
        <w:rPr>
          <w:b/>
        </w:rPr>
        <w:t>Statistical moments</w:t>
      </w:r>
    </w:p>
    <w:p w:rsidR="00CF0225" w:rsidRDefault="00D05BA7" w:rsidP="00D05BA7">
      <w:r w:rsidRPr="002621CF">
        <w:t xml:space="preserve">A common step in analyzing </w:t>
      </w:r>
      <w:r w:rsidR="00073823">
        <w:t>EEG</w:t>
      </w:r>
      <w:r w:rsidRPr="002621CF">
        <w:t xml:space="preserve"> </w:t>
      </w:r>
      <w:r w:rsidR="00073823">
        <w:t>signals</w:t>
      </w:r>
      <w:r w:rsidRPr="002621CF">
        <w:t xml:space="preserve"> is extracting their statistical properties such as mea</w:t>
      </w:r>
      <w:r w:rsidR="00073823">
        <w:t xml:space="preserve">n, standard deviation, skewness </w:t>
      </w:r>
      <w:r w:rsidR="00073823">
        <w:fldChar w:fldCharType="begin" w:fldLock="1"/>
      </w:r>
      <w:r w:rsidR="00073823">
        <w:instrText>ADDIN CSL_CITATION {"citationItems":[{"id":"ITEM-1","itemData":{"DOI":"10.1016/j.artmed.2008.07.005","ISBN":"1873-2860 (Electronic)\\r0933-3657 (Linking)","ISSN":"09333657","PMID":"18804982","abstract":"Objective: The paper goes through the basic knowledge about classification of sleep stages from polysomnographic recordings. The next goal was to review and compare a large number of measures to find the suitable candidates for the study of sleep onset and sleep evolution. Methods and material: A huge number of characteristics, including relevant simple measures in time domain, characteristics of distribution, linear spectral measures, measures of complexity and interdependency measures were computed for polysomnographic recordings of 20 healthy subjects. Summarily, all-night evolutions of 818 measures (73 characteristics for various channels and channel combinations) were analysed and compared with visual scorings of experts (hypnograms). Our tests involved classification of the data into five classes (waking and four sleep stages) and 10 classification tasks to distinguish between two specific sleep stages. To discover measures of the best decision-making ability, discriminant analysis was done by Fisher quadratic classifier for one-dimensional case. Results and conclusions: The most difficult decision problem, between S1 and REM sleep, were best managed by measures computed from electromyogram led by fractal exponent (classification error 23%). In the simplest task, distinction between wake and deep sleep, the power ratio between delta and beta band of electroencephalogram was the most successful measure (classification error 1%). Delta/beta ratio with mean classification error 42.6% was the best single-performing measure also in discrimination between all five stages. However, the error level shows impossibility to satisfactorily separate the five sleep stages by a single measure. Use of a few additional characteristics is necessary. Some novel measures, especially fractal exponent and fractal dimension turned up equally successful or even superior to the conventional scoring methods in discrimination between particular states of sleep. They seem to provide a very promising basis for automatic sleep analysis particularly in conjunction with some of the successful spectral standards. © 2008.","author":[{"dropping-particle":"","family":"Šušmáková","given":"Kristína","non-dropping-particle":"","parse-names":false,"suffix":""},{"dropping-particle":"","family":"Krakovská","given":"Anna","non-dropping-particle":"","parse-names":false,"suffix":""}],"container-title":"Artificial Intelligence in Medicine","id":"ITEM-1","issue":"3","issued":{"date-parts":[["2008"]]},"page":"261-277","title":"Discrimination ability of individual measures used in sleep stages classification","type":"article-journal","volume":"44"},"uris":["http://www.mendeley.com/documents/?uuid=1aae01ca-0d3e-4da0-a5dd-a24c5f979679"]},{"id":"ITEM-2","itemData":{"DOI":"10.1016/j.compbiomed.2012.09.012","ISBN":"1879-0534 (Electronic) 0010-4825 (Linking)","ISSN":"00104825","PMID":"23102750","abstract":"The present work aims at automatic identification of various sleep stages like, sleep stages 1, 2, slow wave sleep (sleep stages 3 and 4), REM sleep and wakefulness from single channel EEG signal. Automatic scoring of sleep stages was performed with the help of pattern recognition technique which involves feature extraction, selection and finally classification. Total 39 numbers of features from time domain, frequency domain and from non-linear analysis were extracted. After extraction of features, SVM based recursive feature elimination (RFE) technique was used to find the optimum number of feature subset which can provide significant classification performance with reduced number of features for the five different sleep stages. Finally for classification, binary SVMs were combined with one-against-all (OAA) strategy. Careful extraction and selection of optimum feature subset helped to reduce the classification error to 8.9 for training dataset, validated by k-fold cross-validation (CV) technique and 10.61 in the case of independent testing dataset. Agreement of the estimated sleep stages with those obtained by expert scoring for all sleep stages of training dataset was 0.877 and for independent testing dataset it was 0.8572. The proposed ensemble SVM-based method could be used as an efficient and cost-effective method for sleep staging with the advantage of reducing stress and burden imposed on subjects. © 2012 Elsevier Ltd.","author":[{"dropping-particle":"","family":"Koley","given":"B.","non-dropping-particle":"","parse-names":false,"suffix":""},{"dropping-particle":"","family":"Dey","given":"D.","non-dropping-particle":"","parse-names":false,"suffix":""}],"container-title":"Computers in Biology and Medicine","id":"ITEM-2","issue":"12","issued":{"date-parts":[["2012"]]},"page":"1186-1195","title":"An ensemble system for automatic sleep stage classification using single channel EEG signal","type":"article-journal","volume":"42"},"uris":["http://www.mendeley.com/documents/?uuid=9841138c-5144-4382-a446-51d3e580b710"]}],"mendeley":{"formattedCitation":"[10], [12]","plainTextFormattedCitation":"[10], [12]","previouslyFormattedCitation":"[10], [12]"},"properties":{"noteIndex":0},"schema":"https://github.com/citation-style-language/schema/raw/master/csl-citation.json"}</w:instrText>
      </w:r>
      <w:r w:rsidR="00073823">
        <w:fldChar w:fldCharType="separate"/>
      </w:r>
      <w:r w:rsidR="00073823" w:rsidRPr="00073823">
        <w:rPr>
          <w:noProof/>
        </w:rPr>
        <w:t>[10], [12]</w:t>
      </w:r>
      <w:r w:rsidR="00073823">
        <w:fldChar w:fldCharType="end"/>
      </w:r>
      <w:r w:rsidR="00073823">
        <w:t xml:space="preserve"> </w:t>
      </w:r>
      <w:r w:rsidRPr="002621CF">
        <w:t>given by the following formulas:</w:t>
      </w:r>
    </w:p>
    <w:p w:rsidR="00D05BA7" w:rsidRPr="00D05BA7" w:rsidRDefault="00D05BA7" w:rsidP="00D05BA7">
      <w:pPr>
        <w:rPr>
          <w:rFonts w:eastAsiaTheme="minorEastAsia"/>
        </w:rPr>
      </w:pPr>
      <m:oMathPara>
        <m:oMath>
          <m:r>
            <w:rPr>
              <w:rFonts w:ascii="Cambria Math" w:hAnsi="Cambria Math"/>
            </w:rPr>
            <m:t>Mean=</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r>
            <w:rPr>
              <w:rFonts w:ascii="Cambria Math" w:hAnsi="Cambria Math"/>
            </w:rPr>
            <m:t xml:space="preserve">     (1)</m:t>
          </m:r>
        </m:oMath>
      </m:oMathPara>
    </w:p>
    <w:p w:rsidR="00D05BA7" w:rsidRPr="00D05BA7" w:rsidRDefault="00D05BA7" w:rsidP="00D05BA7">
      <w:pPr>
        <w:rPr>
          <w:rFonts w:eastAsiaTheme="minorEastAsia"/>
        </w:rPr>
      </w:pPr>
      <m:oMathPara>
        <m:oMath>
          <m:r>
            <w:rPr>
              <w:rFonts w:ascii="Cambria Math" w:hAnsi="Cambria Math"/>
            </w:rPr>
            <m:t xml:space="preserve">Standard Deviation=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ean</m:t>
                              </m:r>
                            </m:e>
                          </m:d>
                        </m:e>
                        <m:sup>
                          <m:r>
                            <w:rPr>
                              <w:rFonts w:ascii="Cambria Math" w:hAnsi="Cambria Math"/>
                            </w:rPr>
                            <m:t>2</m:t>
                          </m:r>
                        </m:sup>
                      </m:sSup>
                    </m:e>
                  </m:nary>
                </m:num>
                <m:den>
                  <m:r>
                    <w:rPr>
                      <w:rFonts w:ascii="Cambria Math" w:hAnsi="Cambria Math"/>
                    </w:rPr>
                    <m:t>N-1</m:t>
                  </m:r>
                </m:den>
              </m:f>
            </m:e>
          </m:rad>
          <m:r>
            <w:rPr>
              <w:rFonts w:ascii="Cambria Math" w:hAnsi="Cambria Math"/>
            </w:rPr>
            <m:t xml:space="preserve">     (2)</m:t>
          </m:r>
        </m:oMath>
      </m:oMathPara>
    </w:p>
    <w:p w:rsidR="00D05BA7" w:rsidRPr="00D05BA7" w:rsidRDefault="00D05BA7" w:rsidP="00D05BA7">
      <w:pPr>
        <w:rPr>
          <w:rFonts w:eastAsiaTheme="minorEastAsia"/>
        </w:rPr>
      </w:pPr>
      <m:oMathPara>
        <m:oMath>
          <m:r>
            <w:rPr>
              <w:rFonts w:ascii="Cambria Math" w:eastAsiaTheme="minorEastAsia" w:hAnsi="Cambria Math"/>
            </w:rPr>
            <m:t>Skewness=</m:t>
          </m:r>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ean</m:t>
                              </m:r>
                            </m:num>
                            <m:den>
                              <m:r>
                                <w:rPr>
                                  <w:rFonts w:ascii="Cambria Math" w:eastAsiaTheme="minorEastAsia" w:hAnsi="Cambria Math"/>
                                </w:rPr>
                                <m:t>Standard Deviation</m:t>
                              </m:r>
                            </m:den>
                          </m:f>
                        </m:e>
                      </m:d>
                    </m:e>
                    <m:sup>
                      <m:r>
                        <w:rPr>
                          <w:rFonts w:ascii="Cambria Math" w:eastAsiaTheme="minorEastAsia" w:hAnsi="Cambria Math"/>
                        </w:rPr>
                        <m:t>3</m:t>
                      </m:r>
                    </m:sup>
                  </m:sSup>
                </m:e>
              </m:d>
            </m:e>
          </m:nary>
          <m:r>
            <w:rPr>
              <w:rFonts w:ascii="Cambria Math" w:eastAsiaTheme="minorEastAsia" w:hAnsi="Cambria Math"/>
            </w:rPr>
            <m:t xml:space="preserve">     (3)</m:t>
          </m:r>
        </m:oMath>
      </m:oMathPara>
    </w:p>
    <w:p w:rsidR="00D05BA7" w:rsidRPr="00CF0225" w:rsidRDefault="00D05BA7" w:rsidP="00D05BA7">
      <w:pPr>
        <w:rPr>
          <w:rFonts w:eastAsiaTheme="minorEastAsia"/>
        </w:rPr>
      </w:pPr>
      <m:oMathPara>
        <m:oMath>
          <m:r>
            <w:rPr>
              <w:rFonts w:ascii="Cambria Math" w:eastAsiaTheme="minorEastAsia" w:hAnsi="Cambria Math"/>
            </w:rPr>
            <m:t>Kurtosis=</m:t>
          </m:r>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ean</m:t>
                              </m:r>
                            </m:num>
                            <m:den>
                              <m:r>
                                <w:rPr>
                                  <w:rFonts w:ascii="Cambria Math" w:eastAsiaTheme="minorEastAsia" w:hAnsi="Cambria Math"/>
                                </w:rPr>
                                <m:t>Standard Deviation</m:t>
                              </m:r>
                            </m:den>
                          </m:f>
                        </m:e>
                      </m:d>
                    </m:e>
                    <m:sup>
                      <m:r>
                        <w:rPr>
                          <w:rFonts w:ascii="Cambria Math" w:eastAsiaTheme="minorEastAsia" w:hAnsi="Cambria Math"/>
                        </w:rPr>
                        <m:t>4</m:t>
                      </m:r>
                    </m:sup>
                  </m:sSup>
                </m:e>
              </m:d>
            </m:e>
          </m:nary>
          <m:r>
            <w:rPr>
              <w:rFonts w:ascii="Cambria Math" w:eastAsiaTheme="minorEastAsia" w:hAnsi="Cambria Math"/>
            </w:rPr>
            <m:t xml:space="preserve">     (4)</m:t>
          </m:r>
        </m:oMath>
      </m:oMathPara>
    </w:p>
    <w:p w:rsidR="00D05BA7" w:rsidRPr="00D05BA7" w:rsidRDefault="00D05BA7" w:rsidP="002621CF">
      <w:r w:rsidRPr="00D05BA7">
        <w:t xml:space="preserve">where </w:t>
      </w:r>
      <w:r w:rsidRPr="00D05BA7">
        <w:rPr>
          <w:b/>
        </w:rPr>
        <w:t>x</w:t>
      </w:r>
      <w:r w:rsidRPr="00D05BA7">
        <w:t xml:space="preserve"> is a data point and </w:t>
      </w:r>
      <w:r w:rsidRPr="00D05BA7">
        <w:rPr>
          <w:b/>
        </w:rPr>
        <w:t>N</w:t>
      </w:r>
      <w:r w:rsidRPr="00D05BA7">
        <w:t xml:space="preserve"> is the number of data points in an epoch.</w:t>
      </w:r>
    </w:p>
    <w:p w:rsidR="00D05BA7" w:rsidRPr="00D05BA7" w:rsidRDefault="00D05BA7" w:rsidP="002621CF">
      <w:r w:rsidRPr="00D05BA7">
        <w:t xml:space="preserve">Even though we have defined the formulas it is best if we graphically show what they represent in order to understand why we hope they are a suitable representation of the epochs. Figure </w:t>
      </w:r>
      <w:r w:rsidR="000A1BF8">
        <w:t>6</w:t>
      </w:r>
      <w:r w:rsidRPr="00D05BA7">
        <w:t xml:space="preserve"> represents an example of all four concepts in succession. As we can see all show distinctive characteristic of the population, meaning the data points in the epoch. </w:t>
      </w:r>
    </w:p>
    <w:p w:rsidR="00D05BA7" w:rsidRDefault="00D05BA7" w:rsidP="00D05BA7">
      <w:pPr>
        <w:keepNext/>
        <w:jc w:val="center"/>
      </w:pPr>
      <w:r>
        <w:rPr>
          <w:noProof/>
        </w:rPr>
        <w:lastRenderedPageBreak/>
        <w:drawing>
          <wp:inline distT="0" distB="0" distL="0" distR="0" wp14:anchorId="0891B6BC" wp14:editId="591C0C02">
            <wp:extent cx="4020070" cy="2809875"/>
            <wp:effectExtent l="0" t="0" r="0" b="0"/>
            <wp:docPr id="9" name="Picture 9" descr="Резултат с изображение за statistical mo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Резултат с изображение за statistical moment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60990" cy="2838477"/>
                    </a:xfrm>
                    <a:prstGeom prst="rect">
                      <a:avLst/>
                    </a:prstGeom>
                    <a:noFill/>
                    <a:ln>
                      <a:noFill/>
                    </a:ln>
                  </pic:spPr>
                </pic:pic>
              </a:graphicData>
            </a:graphic>
          </wp:inline>
        </w:drawing>
      </w:r>
    </w:p>
    <w:p w:rsidR="00D05BA7" w:rsidRDefault="00D05BA7" w:rsidP="00D05BA7">
      <w:pPr>
        <w:pStyle w:val="Caption"/>
        <w:jc w:val="center"/>
      </w:pPr>
      <w:bookmarkStart w:id="35" w:name="_Toc515823213"/>
      <w:r>
        <w:t xml:space="preserve">Figure </w:t>
      </w:r>
      <w:r>
        <w:fldChar w:fldCharType="begin"/>
      </w:r>
      <w:r>
        <w:instrText xml:space="preserve"> SEQ Figure \* ARABIC </w:instrText>
      </w:r>
      <w:r>
        <w:fldChar w:fldCharType="separate"/>
      </w:r>
      <w:r w:rsidR="008850CD">
        <w:rPr>
          <w:noProof/>
        </w:rPr>
        <w:t>6</w:t>
      </w:r>
      <w:r>
        <w:rPr>
          <w:noProof/>
        </w:rPr>
        <w:fldChar w:fldCharType="end"/>
      </w:r>
      <w:r>
        <w:t>. First 4 statistical moments visualization and explanation</w:t>
      </w:r>
      <w:bookmarkEnd w:id="35"/>
    </w:p>
    <w:p w:rsidR="00D05BA7" w:rsidRPr="00D05BA7" w:rsidRDefault="00D05BA7" w:rsidP="00D05BA7">
      <w:pPr>
        <w:rPr>
          <w:b/>
        </w:rPr>
      </w:pPr>
      <w:r w:rsidRPr="00D05BA7">
        <w:rPr>
          <w:b/>
        </w:rPr>
        <w:t>Zero-crossing rate</w:t>
      </w:r>
    </w:p>
    <w:p w:rsidR="00D05BA7" w:rsidRDefault="00D05BA7" w:rsidP="002621CF">
      <w:r>
        <w:t>Another simple calculation that can be done in the time domain of a time series is how many times the signal crosses the zero on the x-axis</w:t>
      </w:r>
      <w:r w:rsidR="00073823">
        <w:t xml:space="preserve"> </w:t>
      </w:r>
      <w:r w:rsidR="00073823">
        <w:fldChar w:fldCharType="begin" w:fldLock="1"/>
      </w:r>
      <w:r w:rsidR="000B601B">
        <w:instrText>ADDIN CSL_CITATION {"citationItems":[{"id":"ITEM-1","itemData":{"DOI":"10.1016/j.compbiomed.2012.09.012","ISBN":"1879-0534 (Electronic) 0010-4825 (Linking)","ISSN":"00104825","PMID":"23102750","abstract":"The present work aims at automatic identification of various sleep stages like, sleep stages 1, 2, slow wave sleep (sleep stages 3 and 4), REM sleep and wakefulness from single channel EEG signal. Automatic scoring of sleep stages was performed with the help of pattern recognition technique which involves feature extraction, selection and finally classification. Total 39 numbers of features from time domain, frequency domain and from non-linear analysis were extracted. After extraction of features, SVM based recursive feature elimination (RFE) technique was used to find the optimum number of feature subset which can provide significant classification performance with reduced number of features for the five different sleep stages. Finally for classification, binary SVMs were combined with one-against-all (OAA) strategy. Careful extraction and selection of optimum feature subset helped to reduce the classification error to 8.9 for training dataset, validated by k-fold cross-validation (CV) technique and 10.61 in the case of independent testing dataset. Agreement of the estimated sleep stages with those obtained by expert scoring for all sleep stages of training dataset was 0.877 and for independent testing dataset it was 0.8572. The proposed ensemble SVM-based method could be used as an efficient and cost-effective method for sleep staging with the advantage of reducing stress and burden imposed on subjects. © 2012 Elsevier Ltd.","author":[{"dropping-particle":"","family":"Koley","given":"B.","non-dropping-particle":"","parse-names":false,"suffix":""},{"dropping-particle":"","family":"Dey","given":"D.","non-dropping-particle":"","parse-names":false,"suffix":""}],"container-title":"Computers in Biology and Medicine","id":"ITEM-1","issue":"12","issued":{"date-parts":[["2012"]]},"page":"1186-1195","title":"An ensemble system for automatic sleep stage classification using single channel EEG signal","type":"article-journal","volume":"42"},"uris":["http://www.mendeley.com/documents/?uuid=9841138c-5144-4382-a446-51d3e580b710"]}],"mendeley":{"formattedCitation":"[10]","plainTextFormattedCitation":"[10]","previouslyFormattedCitation":"[10]"},"properties":{"noteIndex":0},"schema":"https://github.com/citation-style-language/schema/raw/master/csl-citation.json"}</w:instrText>
      </w:r>
      <w:r w:rsidR="00073823">
        <w:fldChar w:fldCharType="separate"/>
      </w:r>
      <w:r w:rsidR="00073823" w:rsidRPr="00073823">
        <w:rPr>
          <w:noProof/>
        </w:rPr>
        <w:t>[10]</w:t>
      </w:r>
      <w:r w:rsidR="00073823">
        <w:fldChar w:fldCharType="end"/>
      </w:r>
      <w:r>
        <w:t>. This measure, called zero-crossing rate, is also given by how many times the signal has changed its sign. It is determined by the following formula</w:t>
      </w:r>
      <w:r w:rsidR="000B601B">
        <w:t xml:space="preserve"> and displayed in figure 7</w:t>
      </w:r>
      <w:r>
        <w:t>:</w:t>
      </w:r>
    </w:p>
    <w:p w:rsidR="00D05BA7" w:rsidRPr="00D05BA7" w:rsidRDefault="00D05BA7" w:rsidP="00D05BA7">
      <w:pPr>
        <w:rPr>
          <w:rFonts w:eastAsiaTheme="minorEastAsia"/>
        </w:rPr>
      </w:pPr>
      <m:oMathPara>
        <m:oMath>
          <m:r>
            <w:rPr>
              <w:rFonts w:ascii="Cambria Math" w:hAnsi="Cambria Math"/>
            </w:rPr>
            <m:t>ZCR=</m:t>
          </m:r>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t=1</m:t>
              </m:r>
            </m:sub>
            <m:sup>
              <m:r>
                <w:rPr>
                  <w:rFonts w:ascii="Cambria Math" w:hAnsi="Cambria Math"/>
                </w:rPr>
                <m:t>T-1</m:t>
              </m:r>
            </m:sup>
            <m:e>
              <m:sSub>
                <m:sSubPr>
                  <m:ctrlPr>
                    <w:rPr>
                      <w:rFonts w:ascii="Cambria Math" w:hAnsi="Cambria Math"/>
                      <w:i/>
                    </w:rPr>
                  </m:ctrlPr>
                </m:sSubPr>
                <m:e>
                  <m:r>
                    <w:rPr>
                      <w:rFonts w:ascii="Cambria Math" w:hAnsi="Cambria Math"/>
                    </w:rPr>
                    <m:t>1</m:t>
                  </m:r>
                </m:e>
                <m:sub>
                  <m:r>
                    <w:rPr>
                      <w:rFonts w:ascii="Cambria Math" w:hAnsi="Cambria Math"/>
                    </w:rPr>
                    <m:t>R&l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e>
          </m:nary>
          <m:r>
            <w:rPr>
              <w:rFonts w:ascii="Cambria Math" w:eastAsiaTheme="minorEastAsia" w:hAnsi="Cambria Math"/>
            </w:rPr>
            <m:t xml:space="preserve">     (5)</m:t>
          </m:r>
        </m:oMath>
      </m:oMathPara>
    </w:p>
    <w:p w:rsidR="00D05BA7" w:rsidRPr="00D05BA7" w:rsidRDefault="00D05BA7" w:rsidP="00D05BA7">
      <w:pPr>
        <w:rPr>
          <w:rFonts w:eastAsiaTheme="minorEastAsia"/>
        </w:rPr>
      </w:pPr>
      <w:r w:rsidRPr="00D05BA7">
        <w:rPr>
          <w:rFonts w:eastAsiaTheme="minorEastAsia"/>
        </w:rPr>
        <w:t xml:space="preserve">Where x is the signal of length T and </w:t>
      </w:r>
      <m:oMath>
        <m:sSub>
          <m:sSubPr>
            <m:ctrlPr>
              <w:rPr>
                <w:rFonts w:ascii="Cambria Math" w:eastAsiaTheme="minorEastAsia" w:hAnsi="Cambria Math"/>
              </w:rPr>
            </m:ctrlPr>
          </m:sSubPr>
          <m:e>
            <m:r>
              <w:rPr>
                <w:rFonts w:ascii="Cambria Math" w:eastAsiaTheme="minorEastAsia" w:hAnsi="Cambria Math"/>
              </w:rPr>
              <m:t>1</m:t>
            </m:r>
          </m:e>
          <m:sub>
            <m:r>
              <w:rPr>
                <w:rFonts w:ascii="Cambria Math" w:eastAsiaTheme="minorEastAsia" w:hAnsi="Cambria Math"/>
              </w:rPr>
              <m:t>R&lt;1</m:t>
            </m:r>
          </m:sub>
        </m:sSub>
      </m:oMath>
      <w:r w:rsidRPr="00D05BA7">
        <w:rPr>
          <w:rFonts w:eastAsiaTheme="minorEastAsia"/>
        </w:rPr>
        <w:t xml:space="preserve"> is an indicator function given by:</w:t>
      </w:r>
    </w:p>
    <w:p w:rsidR="00D05BA7" w:rsidRPr="00D05BA7" w:rsidRDefault="001E38B8" w:rsidP="00D05BA7">
      <w:pPr>
        <w:rPr>
          <w:rFonts w:eastAsiaTheme="minorEastAsia"/>
        </w:rPr>
      </w:pPr>
      <m:oMathPara>
        <m:oMath>
          <m:sSub>
            <m:sSubPr>
              <m:ctrlPr>
                <w:rPr>
                  <w:rFonts w:ascii="Cambria Math" w:hAnsi="Cambria Math"/>
                  <w:i/>
                </w:rPr>
              </m:ctrlPr>
            </m:sSubPr>
            <m:e>
              <m:r>
                <w:rPr>
                  <w:rFonts w:ascii="Cambria Math" w:hAnsi="Cambria Math"/>
                </w:rPr>
                <m:t>1</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r>
                    <m:rPr>
                      <m:sty m:val="p"/>
                    </m:rPr>
                    <w:rPr>
                      <w:rFonts w:ascii="Cambria Math" w:hAnsi="Cambria Math"/>
                    </w:rPr>
                    <m:t>if x∈ A,</m:t>
                  </m:r>
                  <m:r>
                    <w:rPr>
                      <w:rFonts w:ascii="Cambria Math" w:hAnsi="Cambria Math"/>
                    </w:rPr>
                    <m:t xml:space="preserve"> </m:t>
                  </m:r>
                </m:e>
                <m:e>
                  <m:r>
                    <w:rPr>
                      <w:rFonts w:ascii="Cambria Math" w:hAnsi="Cambria Math"/>
                    </w:rPr>
                    <m:t xml:space="preserve">0     </m:t>
                  </m:r>
                  <m:r>
                    <m:rPr>
                      <m:sty m:val="p"/>
                    </m:rPr>
                    <w:rPr>
                      <w:rFonts w:ascii="Cambria Math" w:hAnsi="Cambria Math"/>
                    </w:rPr>
                    <m:t>if</m:t>
                  </m:r>
                  <m:r>
                    <w:rPr>
                      <w:rFonts w:ascii="Cambria Math" w:hAnsi="Cambria Math"/>
                    </w:rPr>
                    <m:t xml:space="preserve"> x</m:t>
                  </m:r>
                  <m:r>
                    <w:rPr>
                      <w:rFonts w:ascii="Cambria Math" w:hAnsi="Cambria Math"/>
                      <w:strike/>
                    </w:rPr>
                    <m:t>∈</m:t>
                  </m:r>
                  <m:r>
                    <w:rPr>
                      <w:rFonts w:ascii="Cambria Math" w:hAnsi="Cambria Math"/>
                    </w:rPr>
                    <m:t xml:space="preserve"> A.</m:t>
                  </m:r>
                </m:e>
              </m:eqArr>
            </m:e>
          </m:d>
        </m:oMath>
      </m:oMathPara>
    </w:p>
    <w:p w:rsidR="00D05BA7" w:rsidRDefault="00D05BA7" w:rsidP="00D05BA7">
      <w:pPr>
        <w:keepNext/>
        <w:jc w:val="center"/>
      </w:pPr>
      <w:r>
        <w:rPr>
          <w:noProof/>
        </w:rPr>
        <w:drawing>
          <wp:inline distT="0" distB="0" distL="0" distR="0" wp14:anchorId="24058E08" wp14:editId="04269291">
            <wp:extent cx="4982048" cy="211836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84433" cy="2119374"/>
                    </a:xfrm>
                    <a:prstGeom prst="rect">
                      <a:avLst/>
                    </a:prstGeom>
                    <a:noFill/>
                  </pic:spPr>
                </pic:pic>
              </a:graphicData>
            </a:graphic>
          </wp:inline>
        </w:drawing>
      </w:r>
    </w:p>
    <w:p w:rsidR="00D05BA7" w:rsidRDefault="00D05BA7" w:rsidP="00D05BA7">
      <w:pPr>
        <w:pStyle w:val="Caption"/>
        <w:jc w:val="center"/>
      </w:pPr>
      <w:bookmarkStart w:id="36" w:name="_Toc515535078"/>
      <w:bookmarkStart w:id="37" w:name="_Toc515823214"/>
      <w:r>
        <w:t xml:space="preserve">Figure </w:t>
      </w:r>
      <w:r>
        <w:fldChar w:fldCharType="begin"/>
      </w:r>
      <w:r>
        <w:instrText xml:space="preserve"> SEQ Figure \* ARABIC </w:instrText>
      </w:r>
      <w:r>
        <w:fldChar w:fldCharType="separate"/>
      </w:r>
      <w:r w:rsidR="008850CD">
        <w:rPr>
          <w:noProof/>
        </w:rPr>
        <w:t>7</w:t>
      </w:r>
      <w:r>
        <w:rPr>
          <w:noProof/>
        </w:rPr>
        <w:fldChar w:fldCharType="end"/>
      </w:r>
      <w:r>
        <w:t xml:space="preserve">. </w:t>
      </w:r>
      <w:r w:rsidR="0086215D">
        <w:rPr>
          <w:noProof/>
        </w:rPr>
        <w:t>The z</w:t>
      </w:r>
      <w:r w:rsidRPr="0086215D">
        <w:rPr>
          <w:noProof/>
        </w:rPr>
        <w:t>ero-crossing</w:t>
      </w:r>
      <w:r>
        <w:t xml:space="preserve"> rate of a </w:t>
      </w:r>
      <w:r w:rsidRPr="0086215D">
        <w:rPr>
          <w:noProof/>
        </w:rPr>
        <w:t>time</w:t>
      </w:r>
      <w:r w:rsidR="0086215D">
        <w:rPr>
          <w:noProof/>
        </w:rPr>
        <w:t>-</w:t>
      </w:r>
      <w:r w:rsidRPr="0086215D">
        <w:rPr>
          <w:noProof/>
        </w:rPr>
        <w:t>invariant</w:t>
      </w:r>
      <w:r>
        <w:t xml:space="preserve"> signal. Notice how the number of zero-crossings </w:t>
      </w:r>
      <w:r w:rsidR="0086215D">
        <w:rPr>
          <w:noProof/>
        </w:rPr>
        <w:t>is</w:t>
      </w:r>
      <w:r>
        <w:t xml:space="preserve"> not representative of the frequency of the signal</w:t>
      </w:r>
      <w:bookmarkEnd w:id="36"/>
      <w:bookmarkEnd w:id="37"/>
    </w:p>
    <w:p w:rsidR="00EC112A" w:rsidRDefault="00EC112A">
      <w:pPr>
        <w:rPr>
          <w:b/>
        </w:rPr>
      </w:pPr>
      <w:r>
        <w:rPr>
          <w:b/>
        </w:rPr>
        <w:br w:type="page"/>
      </w:r>
    </w:p>
    <w:p w:rsidR="00D05BA7" w:rsidRPr="00D05BA7" w:rsidRDefault="00D05BA7" w:rsidP="00D05BA7">
      <w:pPr>
        <w:rPr>
          <w:b/>
        </w:rPr>
      </w:pPr>
      <w:r w:rsidRPr="00D05BA7">
        <w:rPr>
          <w:b/>
        </w:rPr>
        <w:lastRenderedPageBreak/>
        <w:t>Hjorth parameters</w:t>
      </w:r>
      <w:r w:rsidR="00073823">
        <w:rPr>
          <w:b/>
        </w:rPr>
        <w:t xml:space="preserve"> 48</w:t>
      </w:r>
    </w:p>
    <w:p w:rsidR="00D05BA7" w:rsidRDefault="00D05BA7" w:rsidP="00D05BA7">
      <w:r w:rsidRPr="002621CF">
        <w:t xml:space="preserve">During the early </w:t>
      </w:r>
      <w:r w:rsidRPr="00B13AEA">
        <w:rPr>
          <w:noProof/>
        </w:rPr>
        <w:t>seventies</w:t>
      </w:r>
      <w:r w:rsidR="00B13AEA">
        <w:rPr>
          <w:noProof/>
        </w:rPr>
        <w:t>,</w:t>
      </w:r>
      <w:r w:rsidRPr="002621CF">
        <w:t xml:space="preserve"> Hjorth introduced his parameters which describe the seemingly most basic signal properties. These descriptors are called activity, mobility, and complexity and are given</w:t>
      </w:r>
      <w:r>
        <w:t xml:space="preserve"> by the following formulas</w:t>
      </w:r>
      <w:r w:rsidR="000B601B">
        <w:t xml:space="preserve"> </w:t>
      </w:r>
      <w:r w:rsidR="000B601B">
        <w:fldChar w:fldCharType="begin" w:fldLock="1"/>
      </w:r>
      <w:r w:rsidR="00C6013E">
        <w:instrText>ADDIN CSL_CITATION {"citationItems":[{"id":"ITEM-1","itemData":{"DOI":"10.1016/0013-4694(70)90143-4","ISSN":"00134694","PMID":"4195653","abstract":"A method to describe the general characteristics of an EEG trace in a few quantitative terms is introduced. Its descriptive parameters are entirely based on time, but they can be derived also from the statistical moments of the power spectrum. Thus the method provides a bridge between a physical time domain interpretation and the conventional frequency domain description. Further, the parameters are based on the concept of variance, giving them an additive property so that the measured values pertain also to any basic elements from which a complex curve may be composed by superposition. The proposed method offers a way to on-line measurement of basic signal properties by means of a time-based calculation, requiring less complex equipment compared to conventional frequency analysis. The data-reducing capability of the parameters has been experimentally stated in the recording of \"sleep profiles\". ?? 1970.","author":[{"dropping-particle":"","family":"Hjorth","given":"Bo","non-dropping-particle":"","parse-names":false,"suffix":""}],"container-title":"Electroencephalography and Clinical Neurophysiology","id":"ITEM-1","issued":{"date-parts":[["1970"]]},"title":"EEG analysis based on time domain properties","type":"article-journal"},"uris":["http://www.mendeley.com/documents/?uuid=12632212-6a72-4349-a400-ab05615c1292"]}],"mendeley":{"formattedCitation":"[32]","plainTextFormattedCitation":"[32]","previouslyFormattedCitation":"[32]"},"properties":{"noteIndex":0},"schema":"https://github.com/citation-style-language/schema/raw/master/csl-citation.json"}</w:instrText>
      </w:r>
      <w:r w:rsidR="000B601B">
        <w:fldChar w:fldCharType="separate"/>
      </w:r>
      <w:r w:rsidR="000B601B" w:rsidRPr="000B601B">
        <w:rPr>
          <w:noProof/>
        </w:rPr>
        <w:t>[32]</w:t>
      </w:r>
      <w:r w:rsidR="000B601B">
        <w:fldChar w:fldCharType="end"/>
      </w:r>
      <w:r>
        <w:t>:</w:t>
      </w:r>
    </w:p>
    <w:p w:rsidR="00D05BA7" w:rsidRDefault="00D05BA7" w:rsidP="00D05BA7">
      <w:pPr>
        <w:rPr>
          <w:rFonts w:eastAsiaTheme="minorEastAsia"/>
        </w:rPr>
      </w:pPr>
      <m:oMathPara>
        <m:oMath>
          <m:r>
            <w:rPr>
              <w:rFonts w:ascii="Cambria Math" w:hAnsi="Cambria Math"/>
            </w:rPr>
            <m:t>Activity=var</m:t>
          </m:r>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t</m:t>
                  </m:r>
                </m:e>
              </m:d>
            </m:e>
          </m:d>
          <m:r>
            <w:rPr>
              <w:rFonts w:ascii="Cambria Math" w:eastAsiaTheme="minorEastAsia" w:hAnsi="Cambria Math"/>
            </w:rPr>
            <m:t xml:space="preserve">     (6)</m:t>
          </m:r>
        </m:oMath>
      </m:oMathPara>
    </w:p>
    <w:p w:rsidR="00D05BA7" w:rsidRPr="00D05BA7" w:rsidRDefault="00D05BA7" w:rsidP="00D05BA7">
      <w:pPr>
        <w:rPr>
          <w:rFonts w:eastAsiaTheme="minorEastAsia"/>
        </w:rPr>
      </w:pPr>
      <w:r w:rsidRPr="00D05BA7">
        <w:rPr>
          <w:rFonts w:eastAsiaTheme="minorEastAsia"/>
        </w:rPr>
        <w:t>Where var is given by:</w:t>
      </w:r>
    </w:p>
    <w:p w:rsidR="00D05BA7" w:rsidRPr="00D05BA7" w:rsidRDefault="00D05BA7" w:rsidP="00D05BA7">
      <w:pPr>
        <w:rPr>
          <w:rFonts w:eastAsiaTheme="minorEastAsia"/>
        </w:rPr>
      </w:pPr>
      <m:oMathPara>
        <m:oMath>
          <m:r>
            <w:rPr>
              <w:rFonts w:ascii="Cambria Math" w:hAnsi="Cambria Math"/>
            </w:rPr>
            <m:t>var</m:t>
          </m:r>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x</m:t>
                      </m:r>
                    </m:sub>
                  </m:sSub>
                  <m:r>
                    <w:rPr>
                      <w:rFonts w:ascii="Cambria Math" w:hAnsi="Cambria Math"/>
                    </w:rPr>
                    <m:t>)</m:t>
                  </m:r>
                </m:e>
                <m:sup>
                  <m:r>
                    <w:rPr>
                      <w:rFonts w:ascii="Cambria Math" w:hAnsi="Cambria Math"/>
                    </w:rPr>
                    <m:t>2</m:t>
                  </m:r>
                </m:sup>
              </m:sSup>
            </m:e>
          </m:nary>
          <m:r>
            <w:rPr>
              <w:rFonts w:ascii="Cambria Math" w:eastAsiaTheme="minorEastAsia" w:hAnsi="Cambria Math"/>
            </w:rPr>
            <m:t xml:space="preserve">     (7)</m:t>
          </m:r>
        </m:oMath>
      </m:oMathPara>
    </w:p>
    <w:p w:rsidR="00D05BA7" w:rsidRPr="00D05BA7" w:rsidRDefault="00D05BA7" w:rsidP="00D05BA7">
      <w:pPr>
        <w:rPr>
          <w:rFonts w:eastAsiaTheme="minorEastAsia"/>
        </w:rPr>
      </w:pPr>
      <w:r w:rsidRPr="00D05BA7">
        <w:rPr>
          <w:rFonts w:eastAsiaTheme="minorEastAsia"/>
        </w:rPr>
        <w:t xml:space="preserve">Where </w:t>
      </w:r>
      <w:r w:rsidRPr="00D05BA7">
        <w:rPr>
          <w:rFonts w:eastAsiaTheme="minorEastAsia" w:cstheme="minorHAnsi"/>
        </w:rPr>
        <w:t>μ</w:t>
      </w:r>
      <w:r w:rsidRPr="00D05BA7">
        <w:rPr>
          <w:rFonts w:eastAsiaTheme="minorEastAsia"/>
        </w:rPr>
        <w:t xml:space="preserve"> is the mean. </w:t>
      </w:r>
    </w:p>
    <w:p w:rsidR="00D05BA7" w:rsidRPr="00D05BA7" w:rsidRDefault="00D05BA7" w:rsidP="00D05BA7">
      <w:pPr>
        <w:rPr>
          <w:rFonts w:eastAsiaTheme="minorEastAsia"/>
        </w:rPr>
      </w:pPr>
      <m:oMathPara>
        <m:oMath>
          <m:r>
            <w:rPr>
              <w:rFonts w:ascii="Cambria Math" w:eastAsiaTheme="minorEastAsia" w:hAnsi="Cambria Math"/>
            </w:rPr>
            <m:t>Mobility=</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var(</m:t>
                  </m:r>
                  <m:f>
                    <m:fPr>
                      <m:ctrlPr>
                        <w:rPr>
                          <w:rFonts w:ascii="Cambria Math" w:eastAsiaTheme="minorEastAsia" w:hAnsi="Cambria Math"/>
                          <w:i/>
                        </w:rPr>
                      </m:ctrlPr>
                    </m:fPr>
                    <m:num>
                      <m:r>
                        <w:rPr>
                          <w:rFonts w:ascii="Cambria Math" w:eastAsiaTheme="minorEastAsia" w:hAnsi="Cambria Math"/>
                        </w:rPr>
                        <m:t>dy(t)</m:t>
                      </m:r>
                    </m:num>
                    <m:den>
                      <m:r>
                        <w:rPr>
                          <w:rFonts w:ascii="Cambria Math" w:eastAsiaTheme="minorEastAsia" w:hAnsi="Cambria Math"/>
                        </w:rPr>
                        <m:t>dt</m:t>
                      </m:r>
                    </m:den>
                  </m:f>
                  <m:r>
                    <w:rPr>
                      <w:rFonts w:ascii="Cambria Math" w:eastAsiaTheme="minorEastAsia" w:hAnsi="Cambria Math"/>
                    </w:rPr>
                    <m:t>)</m:t>
                  </m:r>
                </m:num>
                <m:den>
                  <m:r>
                    <w:rPr>
                      <w:rFonts w:ascii="Cambria Math" w:eastAsiaTheme="minorEastAsia" w:hAnsi="Cambria Math"/>
                    </w:rPr>
                    <m:t>var(y</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en>
              </m:f>
            </m:e>
          </m:rad>
          <m:r>
            <w:rPr>
              <w:rFonts w:ascii="Cambria Math" w:eastAsiaTheme="minorEastAsia" w:hAnsi="Cambria Math"/>
            </w:rPr>
            <m:t xml:space="preserve">     (8)</m:t>
          </m:r>
        </m:oMath>
      </m:oMathPara>
    </w:p>
    <w:p w:rsidR="00D05BA7" w:rsidRPr="00D05BA7" w:rsidRDefault="00D05BA7" w:rsidP="00D05BA7">
      <w:pPr>
        <w:rPr>
          <w:rFonts w:eastAsiaTheme="minorEastAsia"/>
        </w:rPr>
      </w:pPr>
      <m:oMathPara>
        <m:oMath>
          <m:r>
            <w:rPr>
              <w:rFonts w:ascii="Cambria Math" w:hAnsi="Cambria Math"/>
            </w:rPr>
            <m:t>Complexity=</m:t>
          </m:r>
          <m:f>
            <m:fPr>
              <m:ctrlPr>
                <w:rPr>
                  <w:rFonts w:ascii="Cambria Math" w:hAnsi="Cambria Math"/>
                  <w:i/>
                </w:rPr>
              </m:ctrlPr>
            </m:fPr>
            <m:num>
              <m:r>
                <w:rPr>
                  <w:rFonts w:ascii="Cambria Math" w:hAnsi="Cambria Math"/>
                </w:rPr>
                <m:t>Mobility(</m:t>
              </m:r>
              <m:f>
                <m:fPr>
                  <m:ctrlPr>
                    <w:rPr>
                      <w:rFonts w:ascii="Cambria Math" w:hAnsi="Cambria Math"/>
                      <w:i/>
                    </w:rPr>
                  </m:ctrlPr>
                </m:fPr>
                <m:num>
                  <m:r>
                    <w:rPr>
                      <w:rFonts w:ascii="Cambria Math" w:hAnsi="Cambria Math"/>
                    </w:rPr>
                    <m:t>dy(t)</m:t>
                  </m:r>
                </m:num>
                <m:den>
                  <m:r>
                    <w:rPr>
                      <w:rFonts w:ascii="Cambria Math" w:hAnsi="Cambria Math"/>
                    </w:rPr>
                    <m:t>dt</m:t>
                  </m:r>
                </m:den>
              </m:f>
              <m:r>
                <w:rPr>
                  <w:rFonts w:ascii="Cambria Math" w:hAnsi="Cambria Math"/>
                </w:rPr>
                <m:t>)</m:t>
              </m:r>
            </m:num>
            <m:den>
              <m:r>
                <w:rPr>
                  <w:rFonts w:ascii="Cambria Math" w:hAnsi="Cambria Math"/>
                </w:rPr>
                <m:t>Mobility(y</m:t>
              </m:r>
              <m:d>
                <m:dPr>
                  <m:ctrlPr>
                    <w:rPr>
                      <w:rFonts w:ascii="Cambria Math" w:hAnsi="Cambria Math"/>
                      <w:i/>
                    </w:rPr>
                  </m:ctrlPr>
                </m:dPr>
                <m:e>
                  <m:r>
                    <w:rPr>
                      <w:rFonts w:ascii="Cambria Math" w:hAnsi="Cambria Math"/>
                    </w:rPr>
                    <m:t>t</m:t>
                  </m:r>
                </m:e>
              </m:d>
              <m:r>
                <w:rPr>
                  <w:rFonts w:ascii="Cambria Math" w:hAnsi="Cambria Math"/>
                </w:rPr>
                <m:t>)</m:t>
              </m:r>
            </m:den>
          </m:f>
          <m:r>
            <w:rPr>
              <w:rFonts w:ascii="Cambria Math" w:hAnsi="Cambria Math"/>
            </w:rPr>
            <m:t xml:space="preserve">     (9)</m:t>
          </m:r>
        </m:oMath>
      </m:oMathPara>
    </w:p>
    <w:p w:rsidR="00D05BA7" w:rsidRPr="00CE33B2" w:rsidRDefault="00D05BA7" w:rsidP="00D05BA7">
      <w:r w:rsidRPr="00D05BA7">
        <w:rPr>
          <w:rFonts w:eastAsiaTheme="minorEastAsia"/>
        </w:rPr>
        <w:t>These parameters are very intuitive for signal characterization even if the formulas might suggest otherwise. The first parameter, Hjorth activity, is given by the variance of the signal and essentially is a measure of the mean power of the signal. The Hjorth mobility is a measure of the mean frequency. Practically, mobility could be interpreted to yield the dominating frequency. From equation 10 we see that complexity is heavily based on mobility. It basically yields the bandwidth of the signal</w:t>
      </w:r>
      <w:r w:rsidR="00C6013E">
        <w:rPr>
          <w:rFonts w:eastAsiaTheme="minorEastAsia"/>
        </w:rPr>
        <w:t xml:space="preserve"> </w:t>
      </w:r>
      <w:r w:rsidR="00C6013E">
        <w:rPr>
          <w:rFonts w:eastAsiaTheme="minorEastAsia"/>
        </w:rPr>
        <w:fldChar w:fldCharType="begin" w:fldLock="1"/>
      </w:r>
      <w:r w:rsidR="00DE1ADF">
        <w:rPr>
          <w:rFonts w:eastAsiaTheme="minorEastAsia"/>
        </w:rPr>
        <w:instrText>ADDIN CSL_CITATION {"citationItems":[{"id":"ITEM-1","itemData":{"DOI":"10.1016/0013-4694(70)90143-4","ISSN":"00134694","PMID":"4195653","abstract":"A method to describe the general characteristics of an EEG trace in a few quantitative terms is introduced. Its descriptive parameters are entirely based on time, but they can be derived also from the statistical moments of the power spectrum. Thus the method provides a bridge between a physical time domain interpretation and the conventional frequency domain description. Further, the parameters are based on the concept of variance, giving them an additive property so that the measured values pertain also to any basic elements from which a complex curve may be composed by superposition. The proposed method offers a way to on-line measurement of basic signal properties by means of a time-based calculation, requiring less complex equipment compared to conventional frequency analysis. The data-reducing capability of the parameters has been experimentally stated in the recording of \"sleep profiles\". ?? 1970.","author":[{"dropping-particle":"","family":"Hjorth","given":"Bo","non-dropping-particle":"","parse-names":false,"suffix":""}],"container-title":"Electroencephalography and Clinical Neurophysiology","id":"ITEM-1","issued":{"date-parts":[["1970"]]},"title":"EEG analysis based on time domain properties","type":"article-journal"},"uris":["http://www.mendeley.com/documents/?uuid=12632212-6a72-4349-a400-ab05615c1292"]}],"mendeley":{"formattedCitation":"[32]","plainTextFormattedCitation":"[32]","previouslyFormattedCitation":"[32]"},"properties":{"noteIndex":0},"schema":"https://github.com/citation-style-language/schema/raw/master/csl-citation.json"}</w:instrText>
      </w:r>
      <w:r w:rsidR="00C6013E">
        <w:rPr>
          <w:rFonts w:eastAsiaTheme="minorEastAsia"/>
        </w:rPr>
        <w:fldChar w:fldCharType="separate"/>
      </w:r>
      <w:r w:rsidR="00C6013E" w:rsidRPr="00C6013E">
        <w:rPr>
          <w:rFonts w:eastAsiaTheme="minorEastAsia"/>
          <w:noProof/>
        </w:rPr>
        <w:t>[32]</w:t>
      </w:r>
      <w:r w:rsidR="00C6013E">
        <w:rPr>
          <w:rFonts w:eastAsiaTheme="minorEastAsia"/>
        </w:rPr>
        <w:fldChar w:fldCharType="end"/>
      </w:r>
      <w:r w:rsidRPr="00D05BA7">
        <w:rPr>
          <w:rFonts w:eastAsiaTheme="minorEastAsia"/>
        </w:rPr>
        <w:t xml:space="preserve">. </w:t>
      </w:r>
    </w:p>
    <w:p w:rsidR="00C4644B" w:rsidRDefault="001046E7" w:rsidP="00AA322E">
      <w:pPr>
        <w:pStyle w:val="lowestsection"/>
      </w:pPr>
      <w:bookmarkStart w:id="38" w:name="_Toc515823163"/>
      <w:r>
        <w:t xml:space="preserve">2.2.2.2 </w:t>
      </w:r>
      <w:r w:rsidR="0003612E" w:rsidRPr="001046E7">
        <w:t>Frequency domain</w:t>
      </w:r>
      <w:bookmarkEnd w:id="38"/>
    </w:p>
    <w:p w:rsidR="00C4644B" w:rsidRDefault="00C4644B" w:rsidP="00C4644B">
      <w:pPr>
        <w:rPr>
          <w:b/>
        </w:rPr>
      </w:pPr>
      <w:r w:rsidRPr="00487AAF">
        <w:rPr>
          <w:b/>
        </w:rPr>
        <w:t>Repres</w:t>
      </w:r>
      <w:r>
        <w:rPr>
          <w:b/>
        </w:rPr>
        <w:t>entation in the frequency domain</w:t>
      </w:r>
    </w:p>
    <w:p w:rsidR="00C4644B" w:rsidRDefault="00C4644B" w:rsidP="00C4644B">
      <w:r>
        <w:t xml:space="preserve">We already touched on the topic of extracting the frequencies from the time series. However, none of the methods mentioned in section </w:t>
      </w:r>
      <w:r w:rsidR="00CE33B2">
        <w:t>2.2.2.1</w:t>
      </w:r>
      <w:r>
        <w:t xml:space="preserve"> yields the exact frequencies present in the signal. The most common method for extracting the frequencies out of a signal is the Fourier Transform (FT). The FT dictates that any waveform can be decomposed to its fundamental sinusoidal functions. Therefore, what the FT gives us is the intensity of every frequency present in the time</w:t>
      </w:r>
      <w:r w:rsidR="00CE33B2">
        <w:t xml:space="preserve"> series. Since our signal is a time-series with certain sampling frequency</w:t>
      </w:r>
      <w:r>
        <w:t xml:space="preserve"> we would need to use the discrete Fourier transform (DFT)</w:t>
      </w:r>
      <w:r w:rsidR="00DE1ADF">
        <w:fldChar w:fldCharType="begin" w:fldLock="1"/>
      </w:r>
      <w:r w:rsidR="003351C8">
        <w:instrText>ADDIN CSL_CITATION {"citationItems":[{"id":"ITEM-1","itemData":{"DOI":"10.1088/1751-8113/44/8/085201","ISBN":"9788578110796","ISSN":"1098-6596","PMID":"25246403","abstract":"Welcome to this introductory tutorial on wavelet transforms. The wavelet transform is a relatively new concept (about 10 years old), but yet there are quite a few articles and books written on them. However, most of these books and articles are written by math people, for the other math people; still most of the math people don't know what the other math people are 1 talking about (a math professor of mine made this confession). In other words, majority of the literature available on wavelet transforms are of little help, if any, to those who are new to this subject (this is my personal opinion). When I first started working on wavelet transforms I have struggled for many hours and days to figure out what was going on in this mysterious world of wavelet transforms, due to the lack of introductory level text(s) in this subject. Therefore, I have decided to write this tutorial for the ones who are new to the topic. I consider myself quite new to the subject too, and I have to confess that I have not figured out all the theoretical details yet. However, as far as the engineering applications are concerned, I think all the theoretical details are not necessarily necessary (!). In this tutorial I will try to give basic principles underlying the wavelet theory. The proofs of the theorems and related equations will not be given in this tutorial due to the simple assumption that the intended readers of this tutorial do not need them at this time. However, interested readers will be directed to related references for further and in-depth information.","author":[{"dropping-particle":"","family":"Polikar","given":"Robi","non-dropping-particle":"","parse-names":false,"suffix":""}],"container-title":"Internet Resources httpengineering rowan edu polikarWAVELETSWTtutorial html","id":"ITEM-1","issued":{"date-parts":[["1994"]]},"title":"The Wavelet Tutorial","type":"article-journal"},"uris":["http://www.mendeley.com/documents/?uuid=5c5f0267-6573-4367-b2e0-a11f67e708f0"]}],"mendeley":{"formattedCitation":"[33]","plainTextFormattedCitation":"[33]","previouslyFormattedCitation":"[33]"},"properties":{"noteIndex":0},"schema":"https://github.com/citation-style-language/schema/raw/master/csl-citation.json"}</w:instrText>
      </w:r>
      <w:r w:rsidR="00DE1ADF">
        <w:fldChar w:fldCharType="separate"/>
      </w:r>
      <w:r w:rsidR="00DE1ADF" w:rsidRPr="00DE1ADF">
        <w:rPr>
          <w:noProof/>
        </w:rPr>
        <w:t>[33]</w:t>
      </w:r>
      <w:r w:rsidR="00DE1ADF">
        <w:fldChar w:fldCharType="end"/>
      </w:r>
      <w:r>
        <w:t xml:space="preserve"> given by the following formula:</w:t>
      </w:r>
    </w:p>
    <w:p w:rsidR="00C4644B" w:rsidRPr="003470BB" w:rsidRDefault="001E38B8" w:rsidP="00C4644B">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2πi</m:t>
                      </m:r>
                    </m:num>
                    <m:den>
                      <m:r>
                        <w:rPr>
                          <w:rFonts w:ascii="Cambria Math" w:hAnsi="Cambria Math"/>
                        </w:rPr>
                        <m:t>N</m:t>
                      </m:r>
                    </m:den>
                  </m:f>
                  <m:r>
                    <w:rPr>
                      <w:rFonts w:ascii="Cambria Math" w:hAnsi="Cambria Math"/>
                    </w:rPr>
                    <m:t>kn</m:t>
                  </m:r>
                </m:sup>
              </m:sSup>
            </m:e>
          </m:nary>
          <m:r>
            <w:rPr>
              <w:rFonts w:ascii="Cambria Math" w:eastAsiaTheme="minorEastAsia" w:hAnsi="Cambria Math"/>
            </w:rPr>
            <m:t xml:space="preserve">     (10)</m:t>
          </m:r>
        </m:oMath>
      </m:oMathPara>
    </w:p>
    <w:p w:rsidR="00C4644B" w:rsidRDefault="00C4644B" w:rsidP="00C4644B">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k</m:t>
            </m:r>
          </m:sub>
        </m:sSub>
      </m:oMath>
      <w:r>
        <w:rPr>
          <w:rFonts w:eastAsiaTheme="minorEastAsia"/>
        </w:rPr>
        <w:t xml:space="preserve"> is the transformed data point at location </w:t>
      </w:r>
      <w:r w:rsidRPr="003470BB">
        <w:rPr>
          <w:rFonts w:eastAsiaTheme="minorEastAsia"/>
          <w:b/>
          <w:i/>
        </w:rPr>
        <w:t>k</w:t>
      </w:r>
      <w:r>
        <w:rPr>
          <w:rFonts w:eastAsiaTheme="minorEastAsia"/>
        </w:rPr>
        <w:t xml:space="preserve">, </w:t>
      </w:r>
      <w:r w:rsidRPr="003470BB">
        <w:rPr>
          <w:rFonts w:eastAsiaTheme="minorEastAsia"/>
          <w:b/>
          <w:i/>
        </w:rPr>
        <w:t>N</w:t>
      </w:r>
      <w:r>
        <w:rPr>
          <w:rFonts w:eastAsiaTheme="minorEastAsia"/>
        </w:rPr>
        <w:t xml:space="preserve"> is the number of data points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oMath>
      <w:r>
        <w:rPr>
          <w:rFonts w:eastAsiaTheme="minorEastAsia"/>
        </w:rPr>
        <w:t xml:space="preserve"> is the current sample at location </w:t>
      </w:r>
      <w:r w:rsidRPr="003470BB">
        <w:rPr>
          <w:rFonts w:eastAsiaTheme="minorEastAsia"/>
          <w:b/>
          <w:i/>
        </w:rPr>
        <w:t>n</w:t>
      </w:r>
      <w:r>
        <w:rPr>
          <w:rFonts w:eastAsiaTheme="minorEastAsia"/>
        </w:rPr>
        <w:t xml:space="preserve">. </w:t>
      </w:r>
    </w:p>
    <w:p w:rsidR="00C4644B" w:rsidRDefault="00C4644B" w:rsidP="00C4644B">
      <w:pPr>
        <w:rPr>
          <w:rFonts w:eastAsiaTheme="minorEastAsia"/>
        </w:rPr>
      </w:pPr>
      <w:r>
        <w:rPr>
          <w:rFonts w:eastAsiaTheme="minorEastAsia"/>
        </w:rPr>
        <w:t>This transform works under the assumption that the signal is stationary, which would mean that it repeats infinitely with the same period. An additional assumption is that the signal which is fed into the transform is of large enough sample size to be able to capture at least one period of the components which make it. These assumptions are relevant because when the transform is applied to a time series which does not conform to the requirements the results are poor</w:t>
      </w:r>
      <w:r w:rsidR="00DE1ADF">
        <w:rPr>
          <w:rFonts w:eastAsiaTheme="minorEastAsia"/>
        </w:rPr>
        <w:t xml:space="preserve"> </w:t>
      </w:r>
      <w:r w:rsidR="00DE1ADF">
        <w:rPr>
          <w:rFonts w:eastAsiaTheme="minorEastAsia"/>
        </w:rPr>
        <w:fldChar w:fldCharType="begin" w:fldLock="1"/>
      </w:r>
      <w:r w:rsidR="001010D9">
        <w:rPr>
          <w:rFonts w:eastAsiaTheme="minorEastAsia"/>
        </w:rPr>
        <w:instrText>ADDIN CSL_CITATION {"citationItems":[{"id":"ITEM-1","itemData":{"DOI":"10.1088/1751-8113/44/8/085201","ISBN":"9788578110796","ISSN":"1098-6596","PMID":"25246403","abstract":"Welcome to this introductory tutorial on wavelet transforms. The wavelet transform is a relatively new concept (about 10 years old), but yet there are quite a few articles and books written on them. However, most of these books and articles are written by math people, for the other math people; still most of the math people don't know what the other math people are 1 talking about (a math professor of mine made this confession). In other words, majority of the literature available on wavelet transforms are of little help, if any, to those who are new to this subject (this is my personal opinion). When I first started working on wavelet transforms I have struggled for many hours and days to figure out what was going on in this mysterious world of wavelet transforms, due to the lack of introductory level text(s) in this subject. Therefore, I have decided to write this tutorial for the ones who are new to the topic. I consider myself quite new to the subject too, and I have to confess that I have not figured out all the theoretical details yet. However, as far as the engineering applications are concerned, I think all the theoretical details are not necessarily necessary (!). In this tutorial I will try to give basic principles underlying the wavelet theory. The proofs of the theorems and related equations will not be given in this tutorial due to the simple assumption that the intended readers of this tutorial do not need them at this time. However, interested readers will be directed to related references for further and in-depth information.","author":[{"dropping-particle":"","family":"Polikar","given":"Robi","non-dropping-particle":"","parse-names":false,"suffix":""}],"container-title":"Internet Resources httpengineering rowan edu polikarWAVELETSWTtutorial html","id":"ITEM-1","issued":{"date-parts":[["1994"]]},"title":"The Wavelet Tutorial","type":"article-journal"},"uris":["http://www.mendeley.com/documents/?uuid=5c5f0267-6573-4367-b2e0-a11f67e708f0"]}],"mendeley":{"formattedCitation":"[33]","plainTextFormattedCitation":"[33]","previouslyFormattedCitation":"[33]"},"properties":{"noteIndex":0},"schema":"https://github.com/citation-style-language/schema/raw/master/csl-citation.json"}</w:instrText>
      </w:r>
      <w:r w:rsidR="00DE1ADF">
        <w:rPr>
          <w:rFonts w:eastAsiaTheme="minorEastAsia"/>
        </w:rPr>
        <w:fldChar w:fldCharType="separate"/>
      </w:r>
      <w:r w:rsidR="003351C8" w:rsidRPr="003351C8">
        <w:rPr>
          <w:rFonts w:eastAsiaTheme="minorEastAsia"/>
          <w:noProof/>
        </w:rPr>
        <w:t>[33]</w:t>
      </w:r>
      <w:r w:rsidR="00DE1ADF">
        <w:rPr>
          <w:rFonts w:eastAsiaTheme="minorEastAsia"/>
        </w:rPr>
        <w:fldChar w:fldCharType="end"/>
      </w:r>
      <w:r>
        <w:rPr>
          <w:rFonts w:eastAsiaTheme="minorEastAsia"/>
        </w:rPr>
        <w:t xml:space="preserve">. </w:t>
      </w:r>
    </w:p>
    <w:p w:rsidR="00C4644B" w:rsidRDefault="00C4644B" w:rsidP="00C4644B">
      <w:pPr>
        <w:rPr>
          <w:rFonts w:eastAsiaTheme="minorEastAsia"/>
        </w:rPr>
      </w:pPr>
      <w:r>
        <w:rPr>
          <w:rFonts w:eastAsiaTheme="minorEastAsia"/>
        </w:rPr>
        <w:lastRenderedPageBreak/>
        <w:t xml:space="preserve">If the signal is not stationary, the DFT magnitude plot would yield information which might not be particularly useful for our purpose as seen in figure </w:t>
      </w:r>
      <w:r w:rsidR="000A1BF8">
        <w:rPr>
          <w:rFonts w:eastAsiaTheme="minorEastAsia"/>
        </w:rPr>
        <w:t>8</w:t>
      </w:r>
      <w:r>
        <w:rPr>
          <w:rFonts w:eastAsiaTheme="minorEastAsia"/>
        </w:rPr>
        <w:t>. The situation there happens because the frequency representation has no temporal information as it gives all the frequency intensities at all times in the signal</w:t>
      </w:r>
      <w:r w:rsidR="00DE1ADF">
        <w:rPr>
          <w:rFonts w:eastAsiaTheme="minorEastAsia"/>
        </w:rPr>
        <w:t xml:space="preserve"> </w:t>
      </w:r>
      <w:r w:rsidR="00DE1ADF">
        <w:rPr>
          <w:rFonts w:eastAsiaTheme="minorEastAsia"/>
        </w:rPr>
        <w:fldChar w:fldCharType="begin" w:fldLock="1"/>
      </w:r>
      <w:r w:rsidR="001010D9">
        <w:rPr>
          <w:rFonts w:eastAsiaTheme="minorEastAsia"/>
        </w:rPr>
        <w:instrText>ADDIN CSL_CITATION {"citationItems":[{"id":"ITEM-1","itemData":{"DOI":"10.1088/1751-8113/44/8/085201","ISBN":"9788578110796","ISSN":"1098-6596","PMID":"25246403","abstract":"Welcome to this introductory tutorial on wavelet transforms. The wavelet transform is a relatively new concept (about 10 years old), but yet there are quite a few articles and books written on them. However, most of these books and articles are written by math people, for the other math people; still most of the math people don't know what the other math people are 1 talking about (a math professor of mine made this confession). In other words, majority of the literature available on wavelet transforms are of little help, if any, to those who are new to this subject (this is my personal opinion). When I first started working on wavelet transforms I have struggled for many hours and days to figure out what was going on in this mysterious world of wavelet transforms, due to the lack of introductory level text(s) in this subject. Therefore, I have decided to write this tutorial for the ones who are new to the topic. I consider myself quite new to the subject too, and I have to confess that I have not figured out all the theoretical details yet. However, as far as the engineering applications are concerned, I think all the theoretical details are not necessarily necessary (!). In this tutorial I will try to give basic principles underlying the wavelet theory. The proofs of the theorems and related equations will not be given in this tutorial due to the simple assumption that the intended readers of this tutorial do not need them at this time. However, interested readers will be directed to related references for further and in-depth information.","author":[{"dropping-particle":"","family":"Polikar","given":"Robi","non-dropping-particle":"","parse-names":false,"suffix":""}],"container-title":"Internet Resources httpengineering rowan edu polikarWAVELETSWTtutorial html","id":"ITEM-1","issued":{"date-parts":[["1994"]]},"title":"The Wavelet Tutorial","type":"article-journal"},"uris":["http://www.mendeley.com/documents/?uuid=5c5f0267-6573-4367-b2e0-a11f67e708f0"]}],"mendeley":{"formattedCitation":"[33]","plainTextFormattedCitation":"[33]","previouslyFormattedCitation":"[33]"},"properties":{"noteIndex":0},"schema":"https://github.com/citation-style-language/schema/raw/master/csl-citation.json"}</w:instrText>
      </w:r>
      <w:r w:rsidR="00DE1ADF">
        <w:rPr>
          <w:rFonts w:eastAsiaTheme="minorEastAsia"/>
        </w:rPr>
        <w:fldChar w:fldCharType="separate"/>
      </w:r>
      <w:r w:rsidR="003351C8" w:rsidRPr="003351C8">
        <w:rPr>
          <w:rFonts w:eastAsiaTheme="minorEastAsia"/>
          <w:noProof/>
        </w:rPr>
        <w:t>[33]</w:t>
      </w:r>
      <w:r w:rsidR="00DE1ADF">
        <w:rPr>
          <w:rFonts w:eastAsiaTheme="minorEastAsia"/>
        </w:rPr>
        <w:fldChar w:fldCharType="end"/>
      </w:r>
      <w:r>
        <w:rPr>
          <w:rFonts w:eastAsiaTheme="minorEastAsia"/>
        </w:rPr>
        <w:t xml:space="preserve">. </w:t>
      </w:r>
    </w:p>
    <w:p w:rsidR="00C4644B" w:rsidRDefault="00C4644B" w:rsidP="00C4644B">
      <w:pPr>
        <w:keepNext/>
        <w:jc w:val="center"/>
      </w:pPr>
      <w:r>
        <w:rPr>
          <w:rFonts w:eastAsiaTheme="minorEastAsia"/>
          <w:noProof/>
        </w:rPr>
        <w:drawing>
          <wp:inline distT="0" distB="0" distL="0" distR="0" wp14:anchorId="56D166FE" wp14:editId="3A68FF75">
            <wp:extent cx="5486400" cy="457872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18802" cy="4605769"/>
                    </a:xfrm>
                    <a:prstGeom prst="rect">
                      <a:avLst/>
                    </a:prstGeom>
                    <a:noFill/>
                  </pic:spPr>
                </pic:pic>
              </a:graphicData>
            </a:graphic>
          </wp:inline>
        </w:drawing>
      </w:r>
    </w:p>
    <w:p w:rsidR="00C4644B" w:rsidRDefault="00C4644B" w:rsidP="00C4644B">
      <w:pPr>
        <w:pStyle w:val="Caption"/>
        <w:jc w:val="center"/>
        <w:rPr>
          <w:rFonts w:eastAsiaTheme="minorEastAsia"/>
        </w:rPr>
      </w:pPr>
      <w:bookmarkStart w:id="39" w:name="_Toc515535079"/>
      <w:bookmarkStart w:id="40" w:name="_Toc515823215"/>
      <w:r>
        <w:t xml:space="preserve">Figure </w:t>
      </w:r>
      <w:r>
        <w:fldChar w:fldCharType="begin"/>
      </w:r>
      <w:r>
        <w:instrText xml:space="preserve"> SEQ Figure \* ARABIC </w:instrText>
      </w:r>
      <w:r>
        <w:fldChar w:fldCharType="separate"/>
      </w:r>
      <w:r w:rsidR="008850CD">
        <w:rPr>
          <w:noProof/>
        </w:rPr>
        <w:t>8</w:t>
      </w:r>
      <w:r>
        <w:rPr>
          <w:noProof/>
        </w:rPr>
        <w:fldChar w:fldCharType="end"/>
      </w:r>
      <w:r>
        <w:t xml:space="preserve"> A time varying signal and its DFT magnitude plot.</w:t>
      </w:r>
      <w:bookmarkEnd w:id="39"/>
      <w:bookmarkEnd w:id="40"/>
    </w:p>
    <w:p w:rsidR="00C4644B" w:rsidRDefault="00C4644B" w:rsidP="00C4644B">
      <w:pPr>
        <w:rPr>
          <w:rFonts w:eastAsiaTheme="minorEastAsia"/>
        </w:rPr>
      </w:pPr>
      <w:r>
        <w:rPr>
          <w:rFonts w:eastAsiaTheme="minorEastAsia"/>
        </w:rPr>
        <w:t>If the sample size is not representative the DFT would yield a magnitude plot with an overwhelmingly dominant 0</w:t>
      </w:r>
      <w:r w:rsidRPr="006860B9">
        <w:rPr>
          <w:rFonts w:eastAsiaTheme="minorEastAsia"/>
          <w:vertAlign w:val="superscript"/>
        </w:rPr>
        <w:t>th</w:t>
      </w:r>
      <w:r>
        <w:rPr>
          <w:rFonts w:eastAsiaTheme="minorEastAsia"/>
        </w:rPr>
        <w:t xml:space="preserve"> frequency. This happens because, even though the sinusoid composing the signal might be infinity, the DFT takes only the presented part in its window and so results in a dominant zero frequency</w:t>
      </w:r>
      <w:r w:rsidR="00DE1ADF">
        <w:rPr>
          <w:rFonts w:eastAsiaTheme="minorEastAsia"/>
        </w:rPr>
        <w:t xml:space="preserve"> </w:t>
      </w:r>
      <w:r w:rsidR="00DE1ADF">
        <w:rPr>
          <w:rFonts w:eastAsiaTheme="minorEastAsia"/>
        </w:rPr>
        <w:fldChar w:fldCharType="begin" w:fldLock="1"/>
      </w:r>
      <w:r w:rsidR="001010D9">
        <w:rPr>
          <w:rFonts w:eastAsiaTheme="minorEastAsia"/>
        </w:rPr>
        <w:instrText>ADDIN CSL_CITATION {"citationItems":[{"id":"ITEM-1","itemData":{"DOI":"10.1088/1751-8113/44/8/085201","ISBN":"9788578110796","ISSN":"1098-6596","PMID":"25246403","abstract":"Welcome to this introductory tutorial on wavelet transforms. The wavelet transform is a relatively new concept (about 10 years old), but yet there are quite a few articles and books written on them. However, most of these books and articles are written by math people, for the other math people; still most of the math people don't know what the other math people are 1 talking about (a math professor of mine made this confession). In other words, majority of the literature available on wavelet transforms are of little help, if any, to those who are new to this subject (this is my personal opinion). When I first started working on wavelet transforms I have struggled for many hours and days to figure out what was going on in this mysterious world of wavelet transforms, due to the lack of introductory level text(s) in this subject. Therefore, I have decided to write this tutorial for the ones who are new to the topic. I consider myself quite new to the subject too, and I have to confess that I have not figured out all the theoretical details yet. However, as far as the engineering applications are concerned, I think all the theoretical details are not necessarily necessary (!). In this tutorial I will try to give basic principles underlying the wavelet theory. The proofs of the theorems and related equations will not be given in this tutorial due to the simple assumption that the intended readers of this tutorial do not need them at this time. However, interested readers will be directed to related references for further and in-depth information.","author":[{"dropping-particle":"","family":"Polikar","given":"Robi","non-dropping-particle":"","parse-names":false,"suffix":""}],"container-title":"Internet Resources httpengineering rowan edu polikarWAVELETSWTtutorial html","id":"ITEM-1","issued":{"date-parts":[["1994"]]},"title":"The Wavelet Tutorial","type":"article-journal"},"uris":["http://www.mendeley.com/documents/?uuid=5c5f0267-6573-4367-b2e0-a11f67e708f0"]}],"mendeley":{"formattedCitation":"[33]","plainTextFormattedCitation":"[33]","previouslyFormattedCitation":"[33]"},"properties":{"noteIndex":0},"schema":"https://github.com/citation-style-language/schema/raw/master/csl-citation.json"}</w:instrText>
      </w:r>
      <w:r w:rsidR="00DE1ADF">
        <w:rPr>
          <w:rFonts w:eastAsiaTheme="minorEastAsia"/>
        </w:rPr>
        <w:fldChar w:fldCharType="separate"/>
      </w:r>
      <w:r w:rsidR="003351C8" w:rsidRPr="003351C8">
        <w:rPr>
          <w:rFonts w:eastAsiaTheme="minorEastAsia"/>
          <w:noProof/>
        </w:rPr>
        <w:t>[33]</w:t>
      </w:r>
      <w:r w:rsidR="00DE1ADF">
        <w:rPr>
          <w:rFonts w:eastAsiaTheme="minorEastAsia"/>
        </w:rPr>
        <w:fldChar w:fldCharType="end"/>
      </w:r>
      <w:r>
        <w:rPr>
          <w:rFonts w:eastAsiaTheme="minorEastAsia"/>
        </w:rPr>
        <w:t xml:space="preserve"> as seen in figure </w:t>
      </w:r>
      <w:r w:rsidR="000A1BF8">
        <w:rPr>
          <w:rFonts w:eastAsiaTheme="minorEastAsia"/>
        </w:rPr>
        <w:t>9</w:t>
      </w:r>
      <w:r>
        <w:rPr>
          <w:rFonts w:eastAsiaTheme="minorEastAsia"/>
        </w:rPr>
        <w:t xml:space="preserve">. </w:t>
      </w:r>
    </w:p>
    <w:p w:rsidR="00C4644B" w:rsidRDefault="00C4644B" w:rsidP="00C4644B">
      <w:pPr>
        <w:keepNext/>
        <w:jc w:val="center"/>
      </w:pPr>
      <w:r>
        <w:rPr>
          <w:rFonts w:eastAsiaTheme="minorEastAsia"/>
          <w:noProof/>
        </w:rPr>
        <w:lastRenderedPageBreak/>
        <w:drawing>
          <wp:inline distT="0" distB="0" distL="0" distR="0" wp14:anchorId="691CF588" wp14:editId="17044DEE">
            <wp:extent cx="5584084" cy="47339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19245" cy="4763733"/>
                    </a:xfrm>
                    <a:prstGeom prst="rect">
                      <a:avLst/>
                    </a:prstGeom>
                    <a:noFill/>
                  </pic:spPr>
                </pic:pic>
              </a:graphicData>
            </a:graphic>
          </wp:inline>
        </w:drawing>
      </w:r>
    </w:p>
    <w:p w:rsidR="00C4644B" w:rsidRDefault="00C4644B" w:rsidP="00C4644B">
      <w:pPr>
        <w:pStyle w:val="Caption"/>
        <w:jc w:val="center"/>
        <w:rPr>
          <w:rFonts w:eastAsiaTheme="minorEastAsia"/>
        </w:rPr>
      </w:pPr>
      <w:bookmarkStart w:id="41" w:name="_Toc515535080"/>
      <w:bookmarkStart w:id="42" w:name="_Toc515823216"/>
      <w:r>
        <w:t xml:space="preserve">Figure </w:t>
      </w:r>
      <w:r>
        <w:fldChar w:fldCharType="begin"/>
      </w:r>
      <w:r>
        <w:instrText xml:space="preserve"> SEQ Figure \* ARABIC </w:instrText>
      </w:r>
      <w:r>
        <w:fldChar w:fldCharType="separate"/>
      </w:r>
      <w:r w:rsidR="008850CD">
        <w:rPr>
          <w:noProof/>
        </w:rPr>
        <w:t>9</w:t>
      </w:r>
      <w:r>
        <w:rPr>
          <w:noProof/>
        </w:rPr>
        <w:fldChar w:fldCharType="end"/>
      </w:r>
      <w:r>
        <w:t xml:space="preserve"> Half a sine wave and its DFT magnitude plot.</w:t>
      </w:r>
      <w:bookmarkEnd w:id="41"/>
      <w:bookmarkEnd w:id="42"/>
    </w:p>
    <w:p w:rsidR="00C4644B" w:rsidRPr="00B34E54" w:rsidRDefault="00C4644B" w:rsidP="00C4644B">
      <w:pPr>
        <w:rPr>
          <w:rFonts w:eastAsiaTheme="minorEastAsia"/>
        </w:rPr>
      </w:pPr>
      <w:r>
        <w:rPr>
          <w:rFonts w:eastAsiaTheme="minorEastAsia"/>
        </w:rPr>
        <w:t>In our scope, this is important because whether sleep EEG experiences stationarity is debatable</w:t>
      </w:r>
      <w:r w:rsidR="00DE1ADF">
        <w:rPr>
          <w:rFonts w:eastAsiaTheme="minorEastAsia"/>
        </w:rPr>
        <w:t xml:space="preserve"> </w:t>
      </w:r>
      <w:r w:rsidR="00DE1ADF">
        <w:rPr>
          <w:rFonts w:eastAsiaTheme="minorEastAsia"/>
        </w:rPr>
        <w:fldChar w:fldCharType="begin" w:fldLock="1"/>
      </w:r>
      <w:r w:rsidR="001010D9">
        <w:rPr>
          <w:rFonts w:eastAsiaTheme="minorEastAsia"/>
        </w:rPr>
        <w:instrText>ADDIN CSL_CITATION {"citationItems":[{"id":"ITEM-1","itemData":{"abstract":"The electroencephalogram (EEG) is a complex signal and an important brain state indicator (e.g. waking, sleep, seizure). Modern brain research is intimately linked to the feasibility to record the EEG and to its quantitative analysis. EEG spectral analysis (decompo- sing a signal into its constituent frequency compo- nents) is an important method to investigate brain ac- tivity. Basic principals of signal analysis (filtering, samp- ling, and spectral analysis) are reviewed and illustrated with applications to the sleep EEG.","author":[{"dropping-particle":"","family":"Achermann","given":"Peter","non-dropping-particle":"","parse-names":false,"suffix":""}],"container-title":"Sleep","id":"ITEM-1","issued":{"date-parts":[["2009"]]},"title":"EEG Analysis Applied to Sleep","type":"article-journal"},"uris":["http://www.mendeley.com/documents/?uuid=6ac07437-10d8-45af-abf7-c6879a3bd314"]}],"mendeley":{"formattedCitation":"[34]","plainTextFormattedCitation":"[34]","previouslyFormattedCitation":"[34]"},"properties":{"noteIndex":0},"schema":"https://github.com/citation-style-language/schema/raw/master/csl-citation.json"}</w:instrText>
      </w:r>
      <w:r w:rsidR="00DE1ADF">
        <w:rPr>
          <w:rFonts w:eastAsiaTheme="minorEastAsia"/>
        </w:rPr>
        <w:fldChar w:fldCharType="separate"/>
      </w:r>
      <w:r w:rsidR="003351C8" w:rsidRPr="003351C8">
        <w:rPr>
          <w:rFonts w:eastAsiaTheme="minorEastAsia"/>
          <w:noProof/>
        </w:rPr>
        <w:t>[34]</w:t>
      </w:r>
      <w:r w:rsidR="00DE1ADF">
        <w:rPr>
          <w:rFonts w:eastAsiaTheme="minorEastAsia"/>
        </w:rPr>
        <w:fldChar w:fldCharType="end"/>
      </w:r>
      <w:r>
        <w:rPr>
          <w:rFonts w:eastAsiaTheme="minorEastAsia"/>
        </w:rPr>
        <w:t>. In any case, the frequency information which is contained in the epochs is largely relevant for our automated system. The manuals for human scoring heavily depend on frequency information to determine the sleep stage and therefore it makes sense to try to extract this information and feed it to our system</w:t>
      </w:r>
      <w:r w:rsidR="00DE1ADF">
        <w:rPr>
          <w:rFonts w:eastAsiaTheme="minorEastAsia"/>
        </w:rPr>
        <w:t xml:space="preserve"> </w:t>
      </w:r>
      <w:r w:rsidR="00DE1ADF">
        <w:rPr>
          <w:rFonts w:eastAsiaTheme="minorEastAsia"/>
        </w:rPr>
        <w:fldChar w:fldCharType="begin" w:fldLock="1"/>
      </w:r>
      <w:r w:rsidR="00DE1ADF">
        <w:rPr>
          <w:rFonts w:eastAsiaTheme="minorEastAsia"/>
        </w:rPr>
        <w:instrText>ADDIN CSL_CITATION {"citationItems":[{"id":"ITEM-1","itemData":{"DOI":"10.1016/0013-4694(69)90021-2","ISBN":"NIH publication no. 204","ISSN":"00134694","PMID":"11422885","abstract":"A manual of standardized techniques and scoring system for sleep stages in humans subjects","author":[{"dropping-particle":"","family":"Rechtschaffen","given":"Allan","non-dropping-particle":"","parse-names":false,"suffix":""},{"dropping-particle":"","family":"Kales","given":"A","non-dropping-particle":"","parse-names":false,"suffix":""}],"container-title":"Washington, D.C.: U.S. Government Printing Office","id":"ITEM-1","issued":{"date-parts":[["1968"]]},"page":"12","title":"A manual of standardized techniques and scoring system for sleep stages of human subjects","type":"article-journal","volume":"NIH Public"},"uris":["http://www.mendeley.com/documents/?uuid=a9b86d07-faf2-4acd-b5a5-eb3d243e4179"]}],"mendeley":{"formattedCitation":"[5]","plainTextFormattedCitation":"[5]","previouslyFormattedCitation":"[5]"},"properties":{"noteIndex":0},"schema":"https://github.com/citation-style-language/schema/raw/master/csl-citation.json"}</w:instrText>
      </w:r>
      <w:r w:rsidR="00DE1ADF">
        <w:rPr>
          <w:rFonts w:eastAsiaTheme="minorEastAsia"/>
        </w:rPr>
        <w:fldChar w:fldCharType="separate"/>
      </w:r>
      <w:r w:rsidR="00DE1ADF" w:rsidRPr="00DE1ADF">
        <w:rPr>
          <w:rFonts w:eastAsiaTheme="minorEastAsia"/>
          <w:noProof/>
        </w:rPr>
        <w:t>[5]</w:t>
      </w:r>
      <w:r w:rsidR="00DE1ADF">
        <w:rPr>
          <w:rFonts w:eastAsiaTheme="minorEastAsia"/>
        </w:rPr>
        <w:fldChar w:fldCharType="end"/>
      </w:r>
      <w:r>
        <w:rPr>
          <w:rFonts w:eastAsiaTheme="minorEastAsia"/>
        </w:rPr>
        <w:t xml:space="preserve">. So far, we have identified two methods on how to tackle this challenge, both of which are described in the following sections. </w:t>
      </w:r>
    </w:p>
    <w:p w:rsidR="00C4644B" w:rsidRDefault="00C4644B" w:rsidP="00C4644B">
      <w:pPr>
        <w:rPr>
          <w:b/>
        </w:rPr>
      </w:pPr>
      <w:r>
        <w:rPr>
          <w:b/>
        </w:rPr>
        <w:t>Power Spectrum Density (Non-parametric)</w:t>
      </w:r>
    </w:p>
    <w:p w:rsidR="00C4644B" w:rsidRDefault="00C4644B" w:rsidP="00C4644B">
      <w:r>
        <w:t xml:space="preserve">The first method of representing the frequency domain characteristics of a signal as features for an automated algorithm is through the power spectrum density (PSD) bands. Notice how we have included the </w:t>
      </w:r>
      <w:r w:rsidR="00CE33B2">
        <w:t xml:space="preserve">word </w:t>
      </w:r>
      <w:r>
        <w:t xml:space="preserve">density in this case. This is </w:t>
      </w:r>
      <w:r w:rsidRPr="00B13AEA">
        <w:rPr>
          <w:noProof/>
        </w:rPr>
        <w:t>because</w:t>
      </w:r>
      <w:r>
        <w:t xml:space="preserve"> the sleep EEG signal experiences aperiodic behavior</w:t>
      </w:r>
      <w:r w:rsidR="00DE1ADF">
        <w:t xml:space="preserve"> </w:t>
      </w:r>
      <w:r w:rsidR="00DE1ADF">
        <w:fldChar w:fldCharType="begin" w:fldLock="1"/>
      </w:r>
      <w:r w:rsidR="001010D9">
        <w:instrText>ADDIN CSL_CITATION {"citationItems":[{"id":"ITEM-1","itemData":{"abstract":"The electroencephalogram (EEG) is a complex signal and an important brain state indicator (e.g. waking, sleep, seizure). Modern brain research is intimately linked to the feasibility to record the EEG and to its quantitative analysis. EEG spectral analysis (decompo- sing a signal into its constituent frequency compo- nents) is an important method to investigate brain ac- tivity. Basic principals of signal analysis (filtering, samp- ling, and spectral analysis) are reviewed and illustrated with applications to the sleep EEG.","author":[{"dropping-particle":"","family":"Achermann","given":"Peter","non-dropping-particle":"","parse-names":false,"suffix":""}],"container-title":"Sleep","id":"ITEM-1","issued":{"date-parts":[["2009"]]},"title":"EEG Analysis Applied to Sleep","type":"article-journal"},"uris":["http://www.mendeley.com/documents/?uuid=6ac07437-10d8-45af-abf7-c6879a3bd314"]}],"mendeley":{"formattedCitation":"[34]","plainTextFormattedCitation":"[34]","previouslyFormattedCitation":"[34]"},"properties":{"noteIndex":0},"schema":"https://github.com/citation-style-language/schema/raw/master/csl-citation.json"}</w:instrText>
      </w:r>
      <w:r w:rsidR="00DE1ADF">
        <w:fldChar w:fldCharType="separate"/>
      </w:r>
      <w:r w:rsidR="003351C8" w:rsidRPr="003351C8">
        <w:rPr>
          <w:noProof/>
        </w:rPr>
        <w:t>[34]</w:t>
      </w:r>
      <w:r w:rsidR="00DE1ADF">
        <w:fldChar w:fldCharType="end"/>
      </w:r>
      <w:r>
        <w:t xml:space="preserve"> vaguely </w:t>
      </w:r>
      <w:r w:rsidR="00BE6873">
        <w:t>reminiscent</w:t>
      </w:r>
      <w:r>
        <w:t xml:space="preserve"> </w:t>
      </w:r>
      <w:r w:rsidR="00BE6873">
        <w:t>of the case displayed in figure 7</w:t>
      </w:r>
      <w:r>
        <w:t xml:space="preserve">. In these aperiodic </w:t>
      </w:r>
      <w:r w:rsidRPr="00B13AEA">
        <w:rPr>
          <w:noProof/>
        </w:rPr>
        <w:t>cases</w:t>
      </w:r>
      <w:r w:rsidR="00B13AEA">
        <w:rPr>
          <w:noProof/>
        </w:rPr>
        <w:t>,</w:t>
      </w:r>
      <w:r>
        <w:t xml:space="preserve"> the power spectrum is defined as a continuous function rather than a discrete set of frequencies. In the case of a discrete set of frequencies (periodic signal), each frequency component has a unit of power. However, when the spectrum is given by a continuous function the units are power per frequency, which make sense from the conclusion we reached about the temporal invariance of the representation where all frequencies are given at all times</w:t>
      </w:r>
      <w:r w:rsidR="00DE1ADF">
        <w:t xml:space="preserve"> </w:t>
      </w:r>
      <w:r w:rsidR="00DE1ADF">
        <w:fldChar w:fldCharType="begin" w:fldLock="1"/>
      </w:r>
      <w:r w:rsidR="001010D9">
        <w:instrText>ADDIN CSL_CITATION {"citationItems":[{"id":"ITEM-1","itemData":{"DOI":"10.1109/TAU.1967.1161901","ISBN":"0018-9278 VO - 15","ISSN":"00189278","PMID":"9112777","abstract":"The use of the fast Fourier transform in power spectrum analysis is described. Principal advantages of this method are a reduction in the number of computations and in required core storage, and convenient application in nonstationarity tests. The method involves sectioning the record and averaging modified periodograms of the sections.","author":[{"dropping-particle":"","family":"Welch","given":"Peter D.","non-dropping-particle":"","parse-names":false,"suffix":""}],"container-title":"IEEE Transactions on Audio and Electroacoustics","id":"ITEM-1","issued":{"date-parts":[["1967"]]},"title":"The Use of Fast Fourier Transform for the Estimation of Power Spectra: A Method Based on Time Averaging Over Short, Modified Periodograms","type":"article-journal"},"uris":["http://www.mendeley.com/documents/?uuid=64550734-9c14-4bff-9fd9-c3169a6538fc"]}],"mendeley":{"formattedCitation":"[35]","plainTextFormattedCitation":"[35]","previouslyFormattedCitation":"[35]"},"properties":{"noteIndex":0},"schema":"https://github.com/citation-style-language/schema/raw/master/csl-citation.json"}</w:instrText>
      </w:r>
      <w:r w:rsidR="00DE1ADF">
        <w:fldChar w:fldCharType="separate"/>
      </w:r>
      <w:r w:rsidR="003351C8" w:rsidRPr="003351C8">
        <w:rPr>
          <w:noProof/>
        </w:rPr>
        <w:t>[35]</w:t>
      </w:r>
      <w:r w:rsidR="00DE1ADF">
        <w:fldChar w:fldCharType="end"/>
      </w:r>
      <w:r>
        <w:t xml:space="preserve">. In this </w:t>
      </w:r>
      <w:r w:rsidRPr="00B13AEA">
        <w:rPr>
          <w:noProof/>
        </w:rPr>
        <w:t>situation</w:t>
      </w:r>
      <w:r w:rsidR="00B13AEA">
        <w:rPr>
          <w:noProof/>
        </w:rPr>
        <w:t>,</w:t>
      </w:r>
      <w:r>
        <w:t xml:space="preserve"> we have to integrate over an interval of frequencies (band) in order to get the power in that interval. Alternatively, we could extract the PSD, which gives us the weight a particular frequency carries in</w:t>
      </w:r>
      <w:r w:rsidR="0091317D">
        <w:t xml:space="preserve"> </w:t>
      </w:r>
      <w:r w:rsidR="0091317D">
        <w:lastRenderedPageBreak/>
        <w:t>the overall power of the band, by calculating the autocorrelation between frequencies in the spectrum</w:t>
      </w:r>
      <w:r w:rsidR="00DE1ADF">
        <w:t xml:space="preserve"> </w:t>
      </w:r>
      <w:r w:rsidR="00DE1ADF">
        <w:fldChar w:fldCharType="begin" w:fldLock="1"/>
      </w:r>
      <w:r w:rsidR="001010D9">
        <w:instrText>ADDIN CSL_CITATION {"citationItems":[{"id":"ITEM-1","itemData":{"DOI":"10.1109/TAU.1967.1161901","ISBN":"0018-9278 VO - 15","ISSN":"00189278","PMID":"9112777","abstract":"The use of the fast Fourier transform in power spectrum analysis is described. Principal advantages of this method are a reduction in the number of computations and in required core storage, and convenient application in nonstationarity tests. The method involves sectioning the record and averaging modified periodograms of the sections.","author":[{"dropping-particle":"","family":"Welch","given":"Peter D.","non-dropping-particle":"","parse-names":false,"suffix":""}],"container-title":"IEEE Transactions on Audio and Electroacoustics","id":"ITEM-1","issued":{"date-parts":[["1967"]]},"title":"The Use of Fast Fourier Transform for the Estimation of Power Spectra: A Method Based on Time Averaging Over Short, Modified Periodograms","type":"article-journal"},"uris":["http://www.mendeley.com/documents/?uuid=64550734-9c14-4bff-9fd9-c3169a6538fc"]}],"mendeley":{"formattedCitation":"[35]","plainTextFormattedCitation":"[35]","previouslyFormattedCitation":"[35]"},"properties":{"noteIndex":0},"schema":"https://github.com/citation-style-language/schema/raw/master/csl-citation.json"}</w:instrText>
      </w:r>
      <w:r w:rsidR="00DE1ADF">
        <w:fldChar w:fldCharType="separate"/>
      </w:r>
      <w:r w:rsidR="003351C8" w:rsidRPr="003351C8">
        <w:rPr>
          <w:noProof/>
        </w:rPr>
        <w:t>[35]</w:t>
      </w:r>
      <w:r w:rsidR="00DE1ADF">
        <w:fldChar w:fldCharType="end"/>
      </w:r>
      <w:r w:rsidR="0091317D">
        <w:t xml:space="preserve">. </w:t>
      </w:r>
    </w:p>
    <w:p w:rsidR="00C4644B" w:rsidRPr="00A20A86" w:rsidRDefault="00C4644B" w:rsidP="00C4644B">
      <w:r>
        <w:t>The first method we use is based on integrating a divided power spectrum of 5 frequency bands (Delta: {0.5-4Hz}, Theta: {4-8Hz}, Alpha: {8-14Hz}, Beta: {14-30Hz}, Gamma: {&gt;30Hz}) which are also used to characterize the separate sleep stages. We use the values given by the integral as the features to characterize the epochs</w:t>
      </w:r>
      <w:r w:rsidR="00DE1ADF">
        <w:t xml:space="preserve"> </w:t>
      </w:r>
      <w:r w:rsidR="00DE1ADF">
        <w:fldChar w:fldCharType="begin" w:fldLock="1"/>
      </w:r>
      <w:r w:rsidR="00CF0225">
        <w:instrText>ADDIN CSL_CITATION {"citationItems":[{"id":"ITEM-1","itemData":{"DOI":"10.1016/0013-4694(69)90021-2","ISBN":"NIH publication no. 204","ISSN":"00134694","PMID":"11422885","abstract":"A manual of standardized techniques and scoring system for sleep stages in humans subjects","author":[{"dropping-particle":"","family":"Rechtschaffen","given":"Allan","non-dropping-particle":"","parse-names":false,"suffix":""},{"dropping-particle":"","family":"Kales","given":"A","non-dropping-particle":"","parse-names":false,"suffix":""}],"container-title":"Washington, D.C.: U.S. Government Printing Office","id":"ITEM-1","issued":{"date-parts":[["1968"]]},"page":"12","title":"A manual of standardized techniques and scoring system for sleep stages of human subjects","type":"article-journal","volume":"NIH Public"},"uris":["http://www.mendeley.com/documents/?uuid=a9b86d07-faf2-4acd-b5a5-eb3d243e4179"]}],"mendeley":{"formattedCitation":"[5]","plainTextFormattedCitation":"[5]","previouslyFormattedCitation":"[5]"},"properties":{"noteIndex":0},"schema":"https://github.com/citation-style-language/schema/raw/master/csl-citation.json"}</w:instrText>
      </w:r>
      <w:r w:rsidR="00DE1ADF">
        <w:fldChar w:fldCharType="separate"/>
      </w:r>
      <w:r w:rsidR="00DE1ADF" w:rsidRPr="00DE1ADF">
        <w:rPr>
          <w:noProof/>
        </w:rPr>
        <w:t>[5]</w:t>
      </w:r>
      <w:r w:rsidR="00DE1ADF">
        <w:fldChar w:fldCharType="end"/>
      </w:r>
      <w:r>
        <w:t>. The p</w:t>
      </w:r>
      <w:r w:rsidR="000A1BF8">
        <w:t>rocess is visualized in figure 10</w:t>
      </w:r>
      <w:r>
        <w:t xml:space="preserve">. </w:t>
      </w:r>
    </w:p>
    <w:p w:rsidR="00345C67" w:rsidRDefault="00C4644B" w:rsidP="00345C67">
      <w:pPr>
        <w:keepNext/>
        <w:jc w:val="center"/>
      </w:pPr>
      <w:r w:rsidRPr="000752AF">
        <w:rPr>
          <w:noProof/>
        </w:rPr>
        <w:drawing>
          <wp:inline distT="0" distB="0" distL="0" distR="0" wp14:anchorId="1B2E700A" wp14:editId="5F8CFB89">
            <wp:extent cx="6087677" cy="257175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94176" cy="2574495"/>
                    </a:xfrm>
                    <a:prstGeom prst="rect">
                      <a:avLst/>
                    </a:prstGeom>
                    <a:noFill/>
                  </pic:spPr>
                </pic:pic>
              </a:graphicData>
            </a:graphic>
          </wp:inline>
        </w:drawing>
      </w:r>
    </w:p>
    <w:p w:rsidR="00C4644B" w:rsidRDefault="00345C67" w:rsidP="00345C67">
      <w:pPr>
        <w:pStyle w:val="Caption"/>
        <w:jc w:val="center"/>
        <w:rPr>
          <w:b/>
        </w:rPr>
      </w:pPr>
      <w:bookmarkStart w:id="43" w:name="_Toc515535081"/>
      <w:bookmarkStart w:id="44" w:name="_Toc515823217"/>
      <w:r>
        <w:t xml:space="preserve">Figure </w:t>
      </w:r>
      <w:r>
        <w:fldChar w:fldCharType="begin"/>
      </w:r>
      <w:r>
        <w:instrText xml:space="preserve"> SEQ Figure \* ARABIC </w:instrText>
      </w:r>
      <w:r>
        <w:fldChar w:fldCharType="separate"/>
      </w:r>
      <w:r w:rsidR="008850CD">
        <w:rPr>
          <w:noProof/>
        </w:rPr>
        <w:t>10</w:t>
      </w:r>
      <w:r>
        <w:fldChar w:fldCharType="end"/>
      </w:r>
      <w:r>
        <w:t xml:space="preserve">. Frequency power spectrum of an aperiodic signal with </w:t>
      </w:r>
      <w:r w:rsidRPr="00B13AEA">
        <w:rPr>
          <w:noProof/>
        </w:rPr>
        <w:t>colour</w:t>
      </w:r>
      <w:r>
        <w:t xml:space="preserve"> coded spans of the frequency bands used for sleep classification.</w:t>
      </w:r>
      <w:bookmarkEnd w:id="43"/>
      <w:bookmarkEnd w:id="44"/>
    </w:p>
    <w:p w:rsidR="00C4644B" w:rsidRDefault="00C4644B" w:rsidP="00071A91">
      <w:pPr>
        <w:rPr>
          <w:b/>
        </w:rPr>
      </w:pPr>
    </w:p>
    <w:p w:rsidR="00C4644B" w:rsidRDefault="00C4644B" w:rsidP="00C4644B">
      <w:pPr>
        <w:rPr>
          <w:b/>
        </w:rPr>
      </w:pPr>
      <w:r>
        <w:rPr>
          <w:b/>
        </w:rPr>
        <w:t>Autoregressive model coefficients (Parametric)</w:t>
      </w:r>
    </w:p>
    <w:p w:rsidR="00C4644B" w:rsidRDefault="00C4644B" w:rsidP="002621CF">
      <w:r>
        <w:t xml:space="preserve">The non-parametric method described above is typically used when there is little information about the nature of the signal. Going into a parametric method for extraction of the PSD requires some assumptions about the signal. Previous research suggests that an autoregressive (AR) model can be used to sufficiently approximate sleep EEG. Therefore, it is not unreasonable to assume that our signals can be </w:t>
      </w:r>
      <w:r w:rsidRPr="00B13AEA">
        <w:rPr>
          <w:noProof/>
        </w:rPr>
        <w:t>modelled</w:t>
      </w:r>
      <w:r>
        <w:t xml:space="preserve"> by an AR process</w:t>
      </w:r>
      <w:r w:rsidR="00CF0225">
        <w:t xml:space="preserve"> </w:t>
      </w:r>
      <w:r w:rsidR="00CF0225">
        <w:fldChar w:fldCharType="begin" w:fldLock="1"/>
      </w:r>
      <w:r w:rsidR="001010D9">
        <w:instrText>ADDIN CSL_CITATION {"citationItems":[{"id":"ITEM-1","itemData":{"abstract":"ABSTRACT This book provides a good coverage of the spectral estimation field. Chapter 1 is a general presentation of the spectral estimation problem. Chapters 2 and 3 review the needed basic results of matrix algebra and of probability, statistics and random processes, respectively. The periodogram-based and Blackman-Tukey approaches to spectral estimation, also called the classical approaches, are presented in Chapter 4. Chapter 5 introduces the ARMA models for stationary processes with rational spectral densities and describes their second-order properties. Chapters 6 and 7 present methods and algorithms for estimating the parameters in AR models and study their performance. Model order selection procedures are also briefly discussed. The estimation of parameters in MA and ARMA models (including order estimation) is discussed in Chapters 8 to 10. Chapter 11 discusses the minimum variance (Capon) spectral estimation. Chapter 12 presents a summary of the spectral estimators derived in the previous chapters and a comparison of their performance on a test case data set. Chapters 13 to 16 address topics considered to be more advanced. The subject of Chapter 13 is sinusoidal parameter estimation. Chapter 14 discusses multichannel spectral estimation, and Chapter 15 two- dimensional spectral estimation. Finally, Chapter 16 contains a brief presentation of various applications of spectral estimation methods. The book includes a floppy disk which contains computer program subroutine implementations of all the methods discussed in Chapters 2 to 12. The (FORTRAN 77) source codes of the computer programs are also given in the book. The book contains numerous computer simulations which aim at helping the reader to choose a specific spectral estimation method for a specific application. The book is written at a reasonable level of mathematical sophistication and may therefore prove useful for the applications-oriented reader. For the expert, the book may serve as an overview of methods, algorithms and theoretical performance results developed prior to 1985. The reviewer recommends this book to anyone engaged in the field of spectral estimation.","author":[{"dropping-particle":"","family":"Kay","given":"Steven M","non-dropping-particle":"","parse-names":false,"suffix":""}],"container-title":"Signal Processing. Prentice-Hall","id":"ITEM-1","issued":{"date-parts":[["1988"]]},"title":"Modern Spectral Estimation: Theory and Application","type":"paper-conference"},"uris":["http://www.mendeley.com/documents/?uuid=e3f473ba-1115-4646-ac94-a86079398c05"]},{"id":"ITEM-2","itemData":{"ISBN":"0-13-322760-X","PMID":"332","abstract":"This book examines both the mathematical theory behind various linear adaptive filters and the elements of supervised multilayer perceptrons.","author":[{"dropping-particle":"","family":"Haykin","given":"Simon","non-dropping-particle":"","parse-names":false,"suffix":""}],"container-title":"Prentice Hall","id":"ITEM-2","issued":{"date-parts":[["2002"]]},"title":"Adaptive Filter Theory","type":"book"},"uris":["http://www.mendeley.com/documents/?uuid=bf324dd7-4892-44e9-96ae-5ef42c48c44a"]}],"mendeley":{"formattedCitation":"[36], [37]","plainTextFormattedCitation":"[36], [37]","previouslyFormattedCitation":"[36], [37]"},"properties":{"noteIndex":0},"schema":"https://github.com/citation-style-language/schema/raw/master/csl-citation.json"}</w:instrText>
      </w:r>
      <w:r w:rsidR="00CF0225">
        <w:fldChar w:fldCharType="separate"/>
      </w:r>
      <w:r w:rsidR="003351C8" w:rsidRPr="003351C8">
        <w:rPr>
          <w:noProof/>
        </w:rPr>
        <w:t>[36], [37]</w:t>
      </w:r>
      <w:r w:rsidR="00CF0225">
        <w:fldChar w:fldCharType="end"/>
      </w:r>
      <w:r>
        <w:t xml:space="preserve">. </w:t>
      </w:r>
    </w:p>
    <w:p w:rsidR="00C4644B" w:rsidRDefault="00C4644B" w:rsidP="002621CF">
      <w:r>
        <w:t xml:space="preserve">An AR process is a random process in which the output is assumed to depend linearly on its previous steps and on a stochastic term. This stochastic term is an imperfectly predictable term usually given by white noise. In essence, this means that we can approximate a quasi-random process by generating white noise and combining it with its weighted previous steps as given by the sum in equation </w:t>
      </w:r>
      <w:r w:rsidR="00CF0225">
        <w:t>11</w:t>
      </w:r>
      <w:r>
        <w:t xml:space="preserve"> or by the series in equation </w:t>
      </w:r>
      <w:r w:rsidR="00CF0225">
        <w:t>12</w:t>
      </w:r>
      <w:r w:rsidR="00A805AC">
        <w:t xml:space="preserve"> </w:t>
      </w:r>
      <w:r w:rsidR="00A805AC">
        <w:fldChar w:fldCharType="begin" w:fldLock="1"/>
      </w:r>
      <w:r w:rsidR="001010D9">
        <w:instrText>ADDIN CSL_CITATION {"citationItems":[{"id":"ITEM-1","itemData":{"ISBN":"0-13-322760-X","PMID":"332","abstract":"This book examines both the mathematical theory behind various linear adaptive filters and the elements of supervised multilayer perceptrons.","author":[{"dropping-particle":"","family":"Haykin","given":"Simon","non-dropping-particle":"","parse-names":false,"suffix":""}],"container-title":"Prentice Hall","id":"ITEM-1","issued":{"date-parts":[["2002"]]},"title":"Adaptive Filter Theory","type":"book"},"uris":["http://www.mendeley.com/documents/?uuid=bf324dd7-4892-44e9-96ae-5ef42c48c44a"]}],"mendeley":{"formattedCitation":"[37]","plainTextFormattedCitation":"[37]","previouslyFormattedCitation":"[37]"},"properties":{"noteIndex":0},"schema":"https://github.com/citation-style-language/schema/raw/master/csl-citation.json"}</w:instrText>
      </w:r>
      <w:r w:rsidR="00A805AC">
        <w:fldChar w:fldCharType="separate"/>
      </w:r>
      <w:r w:rsidR="003351C8" w:rsidRPr="003351C8">
        <w:rPr>
          <w:noProof/>
        </w:rPr>
        <w:t>[37]</w:t>
      </w:r>
      <w:r w:rsidR="00A805AC">
        <w:fldChar w:fldCharType="end"/>
      </w:r>
      <w:r>
        <w:t>:</w:t>
      </w:r>
    </w:p>
    <w:p w:rsidR="00C4644B" w:rsidRPr="00C2229C" w:rsidRDefault="001E38B8" w:rsidP="00C4644B">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sSub>
                <m:sSubPr>
                  <m:ctrlPr>
                    <w:rPr>
                      <w:rFonts w:ascii="Cambria Math" w:hAnsi="Cambria Math"/>
                      <w:i/>
                    </w:rPr>
                  </m:ctrlPr>
                </m:sSubPr>
                <m:e>
                  <m:r>
                    <w:rPr>
                      <w:rFonts w:ascii="Cambria Math" w:hAnsi="Cambria Math"/>
                    </w:rPr>
                    <m:t>φ</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t-i</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t</m:t>
                  </m:r>
                </m:sub>
              </m:sSub>
            </m:e>
          </m:nary>
          <m:r>
            <w:rPr>
              <w:rFonts w:ascii="Cambria Math" w:eastAsiaTheme="minorEastAsia" w:hAnsi="Cambria Math"/>
            </w:rPr>
            <m:t xml:space="preserve">     (11)</m:t>
          </m:r>
        </m:oMath>
      </m:oMathPara>
    </w:p>
    <w:p w:rsidR="00C4644B" w:rsidRPr="003022E7" w:rsidRDefault="001E38B8" w:rsidP="00C4644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t</m:t>
              </m:r>
            </m:sub>
          </m:sSub>
          <m:r>
            <w:rPr>
              <w:rFonts w:ascii="Cambria Math" w:eastAsiaTheme="minorEastAsia" w:hAnsi="Cambria Math"/>
            </w:rPr>
            <m:t xml:space="preserve">     (12)</m:t>
          </m:r>
        </m:oMath>
      </m:oMathPara>
    </w:p>
    <w:p w:rsidR="00C4644B" w:rsidRPr="004643B5" w:rsidRDefault="00C4644B" w:rsidP="00C4644B">
      <w:pPr>
        <w:rPr>
          <w:rFonts w:eastAsiaTheme="minorEastAsia" w:cstheme="minorHAnsi"/>
        </w:rPr>
      </w:pPr>
      <w:r>
        <w:rPr>
          <w:rFonts w:eastAsiaTheme="minorEastAsia"/>
        </w:rPr>
        <w:t xml:space="preserve">Where an AR(p) is an autoregressive model of order </w:t>
      </w:r>
      <w:r w:rsidRPr="003022E7">
        <w:rPr>
          <w:rFonts w:eastAsiaTheme="minorEastAsia"/>
          <w:b/>
        </w:rPr>
        <w:t>p</w:t>
      </w:r>
      <w:r>
        <w:rPr>
          <w:rFonts w:eastAsiaTheme="minorEastAsia"/>
          <w:b/>
        </w:rPr>
        <w:t xml:space="preserve">, </w:t>
      </w:r>
      <m:oMath>
        <m:sSub>
          <m:sSubPr>
            <m:ctrlPr>
              <w:rPr>
                <w:rFonts w:ascii="Cambria Math" w:eastAsiaTheme="minorEastAsia" w:hAnsi="Cambria Math"/>
                <w:b/>
                <w:i/>
              </w:rPr>
            </m:ctrlPr>
          </m:sSubPr>
          <m:e>
            <m:r>
              <m:rPr>
                <m:sty m:val="bi"/>
              </m:rPr>
              <w:rPr>
                <w:rFonts w:ascii="Cambria Math" w:eastAsiaTheme="minorEastAsia" w:hAnsi="Cambria Math"/>
              </w:rPr>
              <m:t>φ</m:t>
            </m:r>
          </m:e>
          <m:sub>
            <m:r>
              <m:rPr>
                <m:sty m:val="bi"/>
              </m:rPr>
              <w:rPr>
                <w:rFonts w:ascii="Cambria Math" w:eastAsiaTheme="minorEastAsia" w:hAnsi="Cambria Math"/>
              </w:rPr>
              <m:t>1</m:t>
            </m:r>
          </m:sub>
        </m:sSub>
        <m:r>
          <m:rPr>
            <m:sty m:val="bi"/>
          </m:rPr>
          <w:rPr>
            <w:rFonts w:ascii="Cambria Math" w:eastAsiaTheme="minorEastAsia" w:hAnsi="Cambria Math"/>
          </w:rPr>
          <m:t xml:space="preserve">, … , </m:t>
        </m:r>
        <m:sSub>
          <m:sSubPr>
            <m:ctrlPr>
              <w:rPr>
                <w:rFonts w:ascii="Cambria Math" w:eastAsiaTheme="minorEastAsia" w:hAnsi="Cambria Math"/>
                <w:b/>
                <w:i/>
              </w:rPr>
            </m:ctrlPr>
          </m:sSubPr>
          <m:e>
            <m:r>
              <m:rPr>
                <m:sty m:val="bi"/>
              </m:rPr>
              <w:rPr>
                <w:rFonts w:ascii="Cambria Math" w:eastAsiaTheme="minorEastAsia" w:hAnsi="Cambria Math"/>
              </w:rPr>
              <m:t>φ</m:t>
            </m:r>
          </m:e>
          <m:sub>
            <m:r>
              <m:rPr>
                <m:sty m:val="bi"/>
              </m:rPr>
              <w:rPr>
                <w:rFonts w:ascii="Cambria Math" w:eastAsiaTheme="minorEastAsia" w:hAnsi="Cambria Math"/>
              </w:rPr>
              <m:t>p</m:t>
            </m:r>
          </m:sub>
        </m:sSub>
      </m:oMath>
      <w:r>
        <w:rPr>
          <w:rFonts w:eastAsiaTheme="minorEastAsia"/>
          <w:b/>
        </w:rPr>
        <w:t xml:space="preserve"> </w:t>
      </w:r>
      <w:r>
        <w:rPr>
          <w:rFonts w:eastAsiaTheme="minorEastAsia"/>
        </w:rPr>
        <w:t>are the coefficients (weights) of the model,</w:t>
      </w:r>
      <w:r w:rsidRPr="0025755B">
        <w:rPr>
          <w:rFonts w:eastAsiaTheme="minorEastAsia"/>
          <w:b/>
        </w:rPr>
        <w:t xml:space="preserve"> </w:t>
      </w:r>
      <m:oMath>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0</m:t>
            </m:r>
          </m:sub>
        </m:sSub>
      </m:oMath>
      <w:r>
        <w:rPr>
          <w:rFonts w:eastAsiaTheme="minorEastAsia"/>
        </w:rPr>
        <w:t xml:space="preserve"> is a constant and </w:t>
      </w:r>
      <w:r>
        <w:rPr>
          <w:rFonts w:eastAsiaTheme="minorEastAsia"/>
          <w:b/>
          <w:i/>
        </w:rPr>
        <w:t xml:space="preserve"> </w:t>
      </w:r>
      <w:r w:rsidRPr="00387C22">
        <w:rPr>
          <w:rFonts w:eastAsiaTheme="minorEastAsia" w:cstheme="minorHAnsi"/>
          <w:b/>
          <w:i/>
        </w:rPr>
        <w:t>ε</w:t>
      </w:r>
      <w:r w:rsidRPr="00387C22">
        <w:rPr>
          <w:rFonts w:eastAsiaTheme="minorEastAsia" w:cstheme="minorHAnsi"/>
          <w:b/>
          <w:i/>
          <w:vertAlign w:val="subscript"/>
        </w:rPr>
        <w:t>t</w:t>
      </w:r>
      <w:r>
        <w:rPr>
          <w:rFonts w:eastAsiaTheme="minorEastAsia" w:cstheme="minorHAnsi"/>
          <w:b/>
          <w:i/>
          <w:vertAlign w:val="subscript"/>
        </w:rPr>
        <w:t xml:space="preserve"> </w:t>
      </w:r>
      <w:r>
        <w:rPr>
          <w:rFonts w:eastAsiaTheme="minorEastAsia" w:cstheme="minorHAnsi"/>
        </w:rPr>
        <w:t xml:space="preserve"> is white noise. By looking at the formula, we can conclude that the variable which gives us the most information about the signal is the coefficients given by the Greek letter phi. In fact, this trend continues in the formula for power spectrum estimation of an AR process</w:t>
      </w:r>
      <w:r w:rsidR="00A805AC">
        <w:rPr>
          <w:rFonts w:eastAsiaTheme="minorEastAsia" w:cstheme="minorHAnsi"/>
        </w:rPr>
        <w:t xml:space="preserve"> </w:t>
      </w:r>
      <w:r w:rsidR="00A805AC">
        <w:rPr>
          <w:rFonts w:eastAsiaTheme="minorEastAsia" w:cstheme="minorHAnsi"/>
        </w:rPr>
        <w:fldChar w:fldCharType="begin" w:fldLock="1"/>
      </w:r>
      <w:r w:rsidR="001010D9">
        <w:rPr>
          <w:rFonts w:eastAsiaTheme="minorEastAsia" w:cstheme="minorHAnsi"/>
        </w:rPr>
        <w:instrText>ADDIN CSL_CITATION {"citationItems":[{"id":"ITEM-1","itemData":{"ISBN":"0-13-322760-X","PMID":"332","abstract":"This book examines both the mathematical theory behind various linear adaptive filters and the elements of supervised multilayer perceptrons.","author":[{"dropping-particle":"","family":"Haykin","given":"Simon","non-dropping-particle":"","parse-names":false,"suffix":""}],"container-title":"Prentice Hall","id":"ITEM-1","issued":{"date-parts":[["2002"]]},"title":"Adaptive Filter Theory","type":"book"},"uris":["http://www.mendeley.com/documents/?uuid=bf324dd7-4892-44e9-96ae-5ef42c48c44a"]}],"mendeley":{"formattedCitation":"[37]","plainTextFormattedCitation":"[37]","previouslyFormattedCitation":"[37]"},"properties":{"noteIndex":0},"schema":"https://github.com/citation-style-language/schema/raw/master/csl-citation.json"}</w:instrText>
      </w:r>
      <w:r w:rsidR="00A805AC">
        <w:rPr>
          <w:rFonts w:eastAsiaTheme="minorEastAsia" w:cstheme="minorHAnsi"/>
        </w:rPr>
        <w:fldChar w:fldCharType="separate"/>
      </w:r>
      <w:r w:rsidR="003351C8" w:rsidRPr="003351C8">
        <w:rPr>
          <w:rFonts w:eastAsiaTheme="minorEastAsia" w:cstheme="minorHAnsi"/>
          <w:noProof/>
        </w:rPr>
        <w:t>[37]</w:t>
      </w:r>
      <w:r w:rsidR="00A805AC">
        <w:rPr>
          <w:rFonts w:eastAsiaTheme="minorEastAsia" w:cstheme="minorHAnsi"/>
        </w:rPr>
        <w:fldChar w:fldCharType="end"/>
      </w:r>
      <w:r>
        <w:rPr>
          <w:rFonts w:eastAsiaTheme="minorEastAsia" w:cstheme="minorHAnsi"/>
        </w:rPr>
        <w:t>:</w:t>
      </w:r>
      <w:r>
        <w:rPr>
          <w:rFonts w:eastAsiaTheme="minorEastAsia" w:cstheme="minorHAnsi"/>
        </w:rPr>
        <w:br/>
      </w:r>
      <m:oMathPara>
        <m:oMath>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ω</m:t>
              </m:r>
            </m:e>
          </m:d>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w</m:t>
                  </m:r>
                </m:sub>
                <m:sup>
                  <m:r>
                    <w:rPr>
                      <w:rFonts w:ascii="Cambria Math" w:hAnsi="Cambria Math"/>
                    </w:rPr>
                    <m:t>2</m:t>
                  </m:r>
                </m:sup>
              </m:sSubSup>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sSub>
                            <m:sSubPr>
                              <m:ctrlPr>
                                <w:rPr>
                                  <w:rFonts w:ascii="Cambria Math" w:hAnsi="Cambria Math"/>
                                  <w:i/>
                                </w:rPr>
                              </m:ctrlPr>
                            </m:sSubPr>
                            <m:e>
                              <m:r>
                                <w:rPr>
                                  <w:rFonts w:ascii="Cambria Math" w:hAnsi="Cambria Math"/>
                                </w:rPr>
                                <m:t>φ</m:t>
                              </m:r>
                            </m:e>
                            <m:sub>
                              <m:r>
                                <w:rPr>
                                  <w:rFonts w:ascii="Cambria Math" w:hAnsi="Cambria Math"/>
                                </w:rPr>
                                <m:t>i</m:t>
                              </m:r>
                            </m:sub>
                          </m:sSub>
                          <m:sSup>
                            <m:sSupPr>
                              <m:ctrlPr>
                                <w:rPr>
                                  <w:rFonts w:ascii="Cambria Math" w:hAnsi="Cambria Math"/>
                                  <w:i/>
                                </w:rPr>
                              </m:ctrlPr>
                            </m:sSupPr>
                            <m:e>
                              <m:r>
                                <w:rPr>
                                  <w:rFonts w:ascii="Cambria Math" w:hAnsi="Cambria Math"/>
                                </w:rPr>
                                <m:t>e</m:t>
                              </m:r>
                            </m:e>
                            <m:sup>
                              <m:r>
                                <w:rPr>
                                  <w:rFonts w:ascii="Cambria Math" w:hAnsi="Cambria Math"/>
                                </w:rPr>
                                <m:t>-jωi</m:t>
                              </m:r>
                            </m:sup>
                          </m:sSup>
                        </m:e>
                      </m:nary>
                    </m:e>
                  </m:d>
                </m:e>
                <m:sup>
                  <m:r>
                    <w:rPr>
                      <w:rFonts w:ascii="Cambria Math" w:hAnsi="Cambria Math"/>
                    </w:rPr>
                    <m:t>2</m:t>
                  </m:r>
                </m:sup>
              </m:sSup>
            </m:den>
          </m:f>
          <m:r>
            <w:rPr>
              <w:rFonts w:ascii="Cambria Math" w:hAnsi="Cambria Math"/>
            </w:rPr>
            <m:t xml:space="preserve">     (13)</m:t>
          </m:r>
        </m:oMath>
      </m:oMathPara>
    </w:p>
    <w:p w:rsidR="00C4644B" w:rsidRDefault="00C4644B" w:rsidP="00C4644B">
      <w:pPr>
        <w:rPr>
          <w:rFonts w:eastAsiaTheme="minorEastAsia" w:cstheme="minorHAnsi"/>
        </w:rPr>
      </w:pPr>
      <w:r>
        <w:rPr>
          <w:rFonts w:eastAsiaTheme="minorEastAsia" w:cstheme="minorHAnsi"/>
        </w:rPr>
        <w:t>Where</w:t>
      </w:r>
      <w:r w:rsidRPr="00387C22">
        <w:rPr>
          <w:rFonts w:eastAsiaTheme="minorEastAsia" w:cstheme="minorHAnsi"/>
          <w:b/>
        </w:rPr>
        <w:t xml:space="preserve"> </w:t>
      </w:r>
      <m:oMath>
        <m:sSubSup>
          <m:sSubSupPr>
            <m:ctrlPr>
              <w:rPr>
                <w:rFonts w:ascii="Cambria Math" w:hAnsi="Cambria Math"/>
                <w:b/>
                <w:i/>
              </w:rPr>
            </m:ctrlPr>
          </m:sSubSupPr>
          <m:e>
            <m:r>
              <m:rPr>
                <m:sty m:val="bi"/>
              </m:rPr>
              <w:rPr>
                <w:rFonts w:ascii="Cambria Math" w:hAnsi="Cambria Math"/>
              </w:rPr>
              <m:t>σ</m:t>
            </m:r>
          </m:e>
          <m:sub>
            <m:r>
              <m:rPr>
                <m:sty m:val="bi"/>
              </m:rPr>
              <w:rPr>
                <w:rFonts w:ascii="Cambria Math" w:hAnsi="Cambria Math"/>
              </w:rPr>
              <m:t>w</m:t>
            </m:r>
          </m:sub>
          <m:sup>
            <m:r>
              <m:rPr>
                <m:sty m:val="bi"/>
              </m:rPr>
              <w:rPr>
                <w:rFonts w:ascii="Cambria Math" w:hAnsi="Cambria Math"/>
              </w:rPr>
              <m:t>2</m:t>
            </m:r>
          </m:sup>
        </m:sSubSup>
      </m:oMath>
      <w:r>
        <w:rPr>
          <w:rFonts w:eastAsiaTheme="minorEastAsia" w:cstheme="minorHAnsi"/>
        </w:rPr>
        <w:t xml:space="preserve"> is the variance of the white noise. Since everything besides the coefficients in this formula are either constants or have a trend to their behavior, we can use them as a characteristic for the PSD of the signal model. It is important to emphasize that the PSDs we extract from the epochs used in the non-parametric method from section 2.2</w:t>
      </w:r>
      <w:r w:rsidR="00AC3744">
        <w:rPr>
          <w:rFonts w:eastAsiaTheme="minorEastAsia" w:cstheme="minorHAnsi"/>
        </w:rPr>
        <w:t>.2.2</w:t>
      </w:r>
      <w:r>
        <w:rPr>
          <w:rFonts w:eastAsiaTheme="minorEastAsia" w:cstheme="minorHAnsi"/>
        </w:rPr>
        <w:t xml:space="preserve"> and the ones we simulate with the AR model should theoretically provide almost identical magnitude plots as seen in figure </w:t>
      </w:r>
      <w:r w:rsidR="000A1BF8">
        <w:rPr>
          <w:rFonts w:eastAsiaTheme="minorEastAsia" w:cstheme="minorHAnsi"/>
        </w:rPr>
        <w:t>11</w:t>
      </w:r>
      <w:r>
        <w:rPr>
          <w:rFonts w:eastAsiaTheme="minorEastAsia" w:cstheme="minorHAnsi"/>
        </w:rPr>
        <w:t>. Therefore, it will be redundant to repeat the step of separating the spectrum into bands and integrate the data. Instead, we will use the coefficients themselves as features for the automated scoring algorithm. It is reasonable to do that because we would not gain any new perspective on the data if we repea</w:t>
      </w:r>
      <w:r w:rsidR="00AC3744">
        <w:rPr>
          <w:rFonts w:eastAsiaTheme="minorEastAsia" w:cstheme="minorHAnsi"/>
        </w:rPr>
        <w:t>t the same process from the non-parametric part</w:t>
      </w:r>
      <w:r>
        <w:rPr>
          <w:rFonts w:eastAsiaTheme="minorEastAsia" w:cstheme="minorHAnsi"/>
        </w:rPr>
        <w:t>, but the coefficients present a new hyper plane from which to analyze the epochs. A visualization of what the coefficient value</w:t>
      </w:r>
      <w:r w:rsidR="00345C67">
        <w:rPr>
          <w:rFonts w:eastAsiaTheme="minorEastAsia" w:cstheme="minorHAnsi"/>
        </w:rPr>
        <w:t>s</w:t>
      </w:r>
      <w:r w:rsidR="000A1BF8">
        <w:rPr>
          <w:rFonts w:eastAsiaTheme="minorEastAsia" w:cstheme="minorHAnsi"/>
        </w:rPr>
        <w:t xml:space="preserve"> look like is given in figure 12</w:t>
      </w:r>
      <w:r>
        <w:rPr>
          <w:rFonts w:eastAsiaTheme="minorEastAsia" w:cstheme="minorHAnsi"/>
        </w:rPr>
        <w:t xml:space="preserve">. </w:t>
      </w:r>
    </w:p>
    <w:p w:rsidR="00C4644B" w:rsidRDefault="00C4644B" w:rsidP="00C4644B">
      <w:pPr>
        <w:rPr>
          <w:rFonts w:eastAsiaTheme="minorEastAsia" w:cstheme="minorHAnsi"/>
        </w:rPr>
      </w:pPr>
      <w:r>
        <w:rPr>
          <w:rFonts w:eastAsiaTheme="minorEastAsia" w:cstheme="minorHAnsi"/>
        </w:rPr>
        <w:t xml:space="preserve">Since we have decided to use the coefficients we would need a way to extract them from our own data and fortunately for </w:t>
      </w:r>
      <w:r w:rsidRPr="00B13AEA">
        <w:rPr>
          <w:rFonts w:eastAsiaTheme="minorEastAsia" w:cstheme="minorHAnsi"/>
          <w:noProof/>
        </w:rPr>
        <w:t>us</w:t>
      </w:r>
      <w:r w:rsidR="00B13AEA">
        <w:rPr>
          <w:rFonts w:eastAsiaTheme="minorEastAsia" w:cstheme="minorHAnsi"/>
          <w:noProof/>
        </w:rPr>
        <w:t>,</w:t>
      </w:r>
      <w:r>
        <w:rPr>
          <w:rFonts w:eastAsiaTheme="minorEastAsia" w:cstheme="minorHAnsi"/>
        </w:rPr>
        <w:t xml:space="preserve"> the Yule-Walker equations allow us to easily do that. We can express the Yule-Walker equations in the compact matrix form</w:t>
      </w:r>
      <w:r w:rsidR="003351C8">
        <w:rPr>
          <w:rFonts w:eastAsiaTheme="minorEastAsia" w:cstheme="minorHAnsi"/>
        </w:rPr>
        <w:t xml:space="preserve"> </w:t>
      </w:r>
      <w:r w:rsidR="003351C8">
        <w:rPr>
          <w:rFonts w:eastAsiaTheme="minorEastAsia" w:cstheme="minorHAnsi"/>
        </w:rPr>
        <w:fldChar w:fldCharType="begin" w:fldLock="1"/>
      </w:r>
      <w:r w:rsidR="001010D9">
        <w:rPr>
          <w:rFonts w:eastAsiaTheme="minorEastAsia" w:cstheme="minorHAnsi"/>
        </w:rPr>
        <w:instrText>ADDIN CSL_CITATION {"citationItems":[{"id":"ITEM-1","itemData":{"ISBN":"0-13-322760-X","PMID":"332","abstract":"This book examines both the mathematical theory behind various linear adaptive filters and the elements of supervised multilayer perceptrons.","author":[{"dropping-particle":"","family":"Haykin","given":"Simon","non-dropping-particle":"","parse-names":false,"suffix":""}],"container-title":"Prentice Hall","id":"ITEM-1","issued":{"date-parts":[["2002"]]},"title":"Adaptive Filter Theory","type":"book"},"uris":["http://www.mendeley.com/documents/?uuid=bf324dd7-4892-44e9-96ae-5ef42c48c44a"]}],"mendeley":{"formattedCitation":"[37]","plainTextFormattedCitation":"[37]","previouslyFormattedCitation":"[37]"},"properties":{"noteIndex":0},"schema":"https://github.com/citation-style-language/schema/raw/master/csl-citation.json"}</w:instrText>
      </w:r>
      <w:r w:rsidR="003351C8">
        <w:rPr>
          <w:rFonts w:eastAsiaTheme="minorEastAsia" w:cstheme="minorHAnsi"/>
        </w:rPr>
        <w:fldChar w:fldCharType="separate"/>
      </w:r>
      <w:r w:rsidR="003351C8" w:rsidRPr="003351C8">
        <w:rPr>
          <w:rFonts w:eastAsiaTheme="minorEastAsia" w:cstheme="minorHAnsi"/>
          <w:noProof/>
        </w:rPr>
        <w:t>[37]</w:t>
      </w:r>
      <w:r w:rsidR="003351C8">
        <w:rPr>
          <w:rFonts w:eastAsiaTheme="minorEastAsia" w:cstheme="minorHAnsi"/>
        </w:rPr>
        <w:fldChar w:fldCharType="end"/>
      </w:r>
      <w:r>
        <w:rPr>
          <w:rFonts w:eastAsiaTheme="minorEastAsia" w:cstheme="minorHAnsi"/>
        </w:rPr>
        <w:t>:</w:t>
      </w:r>
    </w:p>
    <w:p w:rsidR="00C4644B" w:rsidRPr="009E32D0" w:rsidRDefault="00C4644B" w:rsidP="00C4644B">
      <w:pPr>
        <w:rPr>
          <w:rFonts w:eastAsiaTheme="minorEastAsia" w:cstheme="minorHAnsi"/>
        </w:rPr>
      </w:pPr>
      <m:oMathPara>
        <m:oMath>
          <m:r>
            <w:rPr>
              <w:rFonts w:ascii="Cambria Math" w:eastAsiaTheme="minorEastAsia" w:hAnsi="Cambria Math" w:cstheme="minorHAnsi"/>
            </w:rPr>
            <m:t>Rw=r     (14)</m:t>
          </m:r>
        </m:oMath>
      </m:oMathPara>
    </w:p>
    <w:p w:rsidR="00C4644B" w:rsidRDefault="00C4644B" w:rsidP="00C4644B">
      <w:pPr>
        <w:rPr>
          <w:rFonts w:eastAsiaTheme="minorEastAsia" w:cstheme="minorHAnsi"/>
        </w:rPr>
      </w:pPr>
      <w:r>
        <w:rPr>
          <w:rFonts w:eastAsiaTheme="minorEastAsia" w:cstheme="minorHAnsi"/>
        </w:rPr>
        <w:t xml:space="preserve">Where </w:t>
      </w:r>
      <w:r w:rsidRPr="00AC3744">
        <w:rPr>
          <w:rFonts w:eastAsiaTheme="minorEastAsia" w:cstheme="minorHAnsi"/>
          <w:i/>
        </w:rPr>
        <w:t>R</w:t>
      </w:r>
      <w:r>
        <w:rPr>
          <w:rFonts w:eastAsiaTheme="minorEastAsia" w:cstheme="minorHAnsi"/>
        </w:rPr>
        <w:t xml:space="preserve"> is the correlation matrix containing the calculated values from the autocorrelation function of the AR process, </w:t>
      </w:r>
      <w:r w:rsidRPr="00B13AEA">
        <w:rPr>
          <w:rFonts w:eastAsiaTheme="minorEastAsia" w:cstheme="minorHAnsi"/>
          <w:i/>
          <w:noProof/>
        </w:rPr>
        <w:t xml:space="preserve">w </w:t>
      </w:r>
      <w:r w:rsidRPr="00B13AEA">
        <w:rPr>
          <w:rFonts w:eastAsiaTheme="minorEastAsia" w:cstheme="minorHAnsi"/>
          <w:noProof/>
        </w:rPr>
        <w:t>are</w:t>
      </w:r>
      <w:r>
        <w:rPr>
          <w:rFonts w:eastAsiaTheme="minorEastAsia" w:cstheme="minorHAnsi"/>
        </w:rPr>
        <w:t xml:space="preserve"> the weights given by </w:t>
      </w:r>
      <m:oMath>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i= -</m:t>
            </m:r>
          </m:sub>
        </m:sSub>
        <m:sSub>
          <m:sSubPr>
            <m:ctrlPr>
              <w:rPr>
                <w:rFonts w:ascii="Cambria Math" w:hAnsi="Cambria Math"/>
                <w:i/>
              </w:rPr>
            </m:ctrlPr>
          </m:sSubPr>
          <m:e>
            <m:r>
              <w:rPr>
                <w:rFonts w:ascii="Cambria Math" w:hAnsi="Cambria Math"/>
              </w:rPr>
              <m:t>φ</m:t>
            </m:r>
          </m:e>
          <m:sub>
            <m:r>
              <w:rPr>
                <w:rFonts w:ascii="Cambria Math" w:hAnsi="Cambria Math"/>
              </w:rPr>
              <m:t>i</m:t>
            </m:r>
          </m:sub>
        </m:sSub>
      </m:oMath>
      <w:r>
        <w:rPr>
          <w:rFonts w:eastAsiaTheme="minorEastAsia" w:cstheme="minorHAnsi"/>
        </w:rPr>
        <w:t xml:space="preserve"> and </w:t>
      </w:r>
      <w:r>
        <w:rPr>
          <w:rFonts w:eastAsiaTheme="minorEastAsia" w:cstheme="minorHAnsi"/>
          <w:i/>
        </w:rPr>
        <w:t xml:space="preserve">r </w:t>
      </w:r>
      <w:r>
        <w:rPr>
          <w:rFonts w:eastAsiaTheme="minorEastAsia" w:cstheme="minorHAnsi"/>
        </w:rPr>
        <w:t xml:space="preserve">are the values for the correlation. Thus we can solve for </w:t>
      </w:r>
      <w:r w:rsidRPr="00C01B19">
        <w:rPr>
          <w:rFonts w:eastAsiaTheme="minorEastAsia" w:cstheme="minorHAnsi"/>
          <w:i/>
        </w:rPr>
        <w:t>w</w:t>
      </w:r>
      <w:r>
        <w:rPr>
          <w:rFonts w:eastAsiaTheme="minorEastAsia" w:cstheme="minorHAnsi"/>
          <w:i/>
        </w:rPr>
        <w:t xml:space="preserve"> </w:t>
      </w:r>
      <w:r>
        <w:rPr>
          <w:rFonts w:eastAsiaTheme="minorEastAsia" w:cstheme="minorHAnsi"/>
        </w:rPr>
        <w:t>assuming that R is nonsingular (can be inverted) from the compact matrix form as follows</w:t>
      </w:r>
      <w:r w:rsidR="003351C8">
        <w:rPr>
          <w:rFonts w:eastAsiaTheme="minorEastAsia" w:cstheme="minorHAnsi"/>
        </w:rPr>
        <w:t xml:space="preserve"> </w:t>
      </w:r>
      <w:r w:rsidR="003351C8">
        <w:rPr>
          <w:rFonts w:eastAsiaTheme="minorEastAsia" w:cstheme="minorHAnsi"/>
        </w:rPr>
        <w:fldChar w:fldCharType="begin" w:fldLock="1"/>
      </w:r>
      <w:r w:rsidR="001010D9">
        <w:rPr>
          <w:rFonts w:eastAsiaTheme="minorEastAsia" w:cstheme="minorHAnsi"/>
        </w:rPr>
        <w:instrText>ADDIN CSL_CITATION {"citationItems":[{"id":"ITEM-1","itemData":{"ISBN":"0-13-322760-X","PMID":"332","abstract":"This book examines both the mathematical theory behind various linear adaptive filters and the elements of supervised multilayer perceptrons.","author":[{"dropping-particle":"","family":"Haykin","given":"Simon","non-dropping-particle":"","parse-names":false,"suffix":""}],"container-title":"Prentice Hall","id":"ITEM-1","issued":{"date-parts":[["2002"]]},"title":"Adaptive Filter Theory","type":"book"},"uris":["http://www.mendeley.com/documents/?uuid=bf324dd7-4892-44e9-96ae-5ef42c48c44a"]}],"mendeley":{"formattedCitation":"[37]","plainTextFormattedCitation":"[37]","previouslyFormattedCitation":"[37]"},"properties":{"noteIndex":0},"schema":"https://github.com/citation-style-language/schema/raw/master/csl-citation.json"}</w:instrText>
      </w:r>
      <w:r w:rsidR="003351C8">
        <w:rPr>
          <w:rFonts w:eastAsiaTheme="minorEastAsia" w:cstheme="minorHAnsi"/>
        </w:rPr>
        <w:fldChar w:fldCharType="separate"/>
      </w:r>
      <w:r w:rsidR="003351C8" w:rsidRPr="003351C8">
        <w:rPr>
          <w:rFonts w:eastAsiaTheme="minorEastAsia" w:cstheme="minorHAnsi"/>
          <w:noProof/>
        </w:rPr>
        <w:t>[37]</w:t>
      </w:r>
      <w:r w:rsidR="003351C8">
        <w:rPr>
          <w:rFonts w:eastAsiaTheme="minorEastAsia" w:cstheme="minorHAnsi"/>
        </w:rPr>
        <w:fldChar w:fldCharType="end"/>
      </w:r>
      <w:r>
        <w:rPr>
          <w:rFonts w:eastAsiaTheme="minorEastAsia" w:cstheme="minorHAnsi"/>
        </w:rPr>
        <w:t>:</w:t>
      </w:r>
    </w:p>
    <w:p w:rsidR="00C4644B" w:rsidRPr="00296BAE" w:rsidRDefault="00C4644B" w:rsidP="00C4644B">
      <w:pPr>
        <w:rPr>
          <w:rFonts w:eastAsiaTheme="minorEastAsia" w:cstheme="minorHAnsi"/>
        </w:rPr>
      </w:pPr>
      <m:oMathPara>
        <m:oMath>
          <m:r>
            <w:rPr>
              <w:rFonts w:ascii="Cambria Math" w:eastAsiaTheme="minorEastAsia" w:hAnsi="Cambria Math" w:cstheme="minorHAnsi"/>
            </w:rPr>
            <m:t>w=</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1</m:t>
              </m:r>
            </m:sup>
          </m:sSup>
          <m:r>
            <w:rPr>
              <w:rFonts w:ascii="Cambria Math" w:eastAsiaTheme="minorEastAsia" w:hAnsi="Cambria Math" w:cstheme="minorHAnsi"/>
            </w:rPr>
            <m:t>r     (15)</m:t>
          </m:r>
        </m:oMath>
      </m:oMathPara>
    </w:p>
    <w:p w:rsidR="00C4644B" w:rsidRDefault="00C4644B" w:rsidP="00C4644B">
      <w:pPr>
        <w:rPr>
          <w:rFonts w:eastAsiaTheme="minorEastAsia" w:cstheme="minorHAnsi"/>
        </w:rPr>
      </w:pPr>
      <w:r>
        <w:rPr>
          <w:rFonts w:eastAsiaTheme="minorEastAsia" w:cstheme="minorHAnsi"/>
        </w:rPr>
        <w:t>Which in expanded form would look as follows</w:t>
      </w:r>
      <w:r w:rsidR="003351C8">
        <w:rPr>
          <w:rFonts w:eastAsiaTheme="minorEastAsia" w:cstheme="minorHAnsi"/>
        </w:rPr>
        <w:t xml:space="preserve"> </w:t>
      </w:r>
      <w:r w:rsidR="003351C8">
        <w:rPr>
          <w:rFonts w:eastAsiaTheme="minorEastAsia" w:cstheme="minorHAnsi"/>
        </w:rPr>
        <w:fldChar w:fldCharType="begin" w:fldLock="1"/>
      </w:r>
      <w:r w:rsidR="001010D9">
        <w:rPr>
          <w:rFonts w:eastAsiaTheme="minorEastAsia" w:cstheme="minorHAnsi"/>
        </w:rPr>
        <w:instrText>ADDIN CSL_CITATION {"citationItems":[{"id":"ITEM-1","itemData":{"ISBN":"0-13-322760-X","PMID":"332","abstract":"This book examines both the mathematical theory behind various linear adaptive filters and the elements of supervised multilayer perceptrons.","author":[{"dropping-particle":"","family":"Haykin","given":"Simon","non-dropping-particle":"","parse-names":false,"suffix":""}],"container-title":"Prentice Hall","id":"ITEM-1","issued":{"date-parts":[["2002"]]},"title":"Adaptive Filter Theory","type":"book"},"uris":["http://www.mendeley.com/documents/?uuid=bf324dd7-4892-44e9-96ae-5ef42c48c44a"]}],"mendeley":{"formattedCitation":"[37]","plainTextFormattedCitation":"[37]","previouslyFormattedCitation":"[37]"},"properties":{"noteIndex":0},"schema":"https://github.com/citation-style-language/schema/raw/master/csl-citation.json"}</w:instrText>
      </w:r>
      <w:r w:rsidR="003351C8">
        <w:rPr>
          <w:rFonts w:eastAsiaTheme="minorEastAsia" w:cstheme="minorHAnsi"/>
        </w:rPr>
        <w:fldChar w:fldCharType="separate"/>
      </w:r>
      <w:r w:rsidR="003351C8" w:rsidRPr="003351C8">
        <w:rPr>
          <w:rFonts w:eastAsiaTheme="minorEastAsia" w:cstheme="minorHAnsi"/>
          <w:noProof/>
        </w:rPr>
        <w:t>[37]</w:t>
      </w:r>
      <w:r w:rsidR="003351C8">
        <w:rPr>
          <w:rFonts w:eastAsiaTheme="minorEastAsia" w:cstheme="minorHAnsi"/>
        </w:rPr>
        <w:fldChar w:fldCharType="end"/>
      </w:r>
      <w:r>
        <w:rPr>
          <w:rFonts w:eastAsiaTheme="minorEastAsia" w:cstheme="minorHAnsi"/>
        </w:rPr>
        <w:t>:</w:t>
      </w:r>
    </w:p>
    <w:p w:rsidR="00C4644B" w:rsidRPr="00C01B19" w:rsidRDefault="001E38B8" w:rsidP="00C4644B">
      <w:pPr>
        <w:rPr>
          <w:rFonts w:eastAsiaTheme="minorEastAsia" w:cstheme="minorHAnsi"/>
        </w:rPr>
      </w:pPr>
      <m:oMathPara>
        <m:oMath>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1</m:t>
                        </m:r>
                      </m:sub>
                    </m:sSub>
                  </m:e>
                </m:mr>
                <m:mr>
                  <m:e>
                    <m:m>
                      <m:mPr>
                        <m:mcs>
                          <m:mc>
                            <m:mcPr>
                              <m:count m:val="1"/>
                              <m:mcJc m:val="center"/>
                            </m:mcPr>
                          </m:mc>
                        </m:mcs>
                        <m:ctrlPr>
                          <w:rPr>
                            <w:rFonts w:ascii="Cambria Math" w:hAnsi="Cambria Math" w:cstheme="minorHAnsi"/>
                            <w:i/>
                          </w:rPr>
                        </m:ctrlPr>
                      </m:mPr>
                      <m:mr>
                        <m:e>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2</m:t>
                              </m:r>
                            </m:sub>
                          </m:sSub>
                        </m:e>
                      </m:mr>
                      <m:mr>
                        <m:e>
                          <m:r>
                            <w:rPr>
                              <w:rFonts w:ascii="Cambria Math" w:hAnsi="Cambria Math" w:cstheme="minorHAnsi"/>
                            </w:rPr>
                            <m:t>⋮</m:t>
                          </m:r>
                        </m:e>
                      </m:mr>
                    </m:m>
                  </m:e>
                </m:mr>
                <m:mr>
                  <m:e>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n</m:t>
                        </m:r>
                      </m:sub>
                    </m:sSub>
                  </m:e>
                </m:mr>
              </m:m>
            </m:e>
          </m:d>
          <m:r>
            <w:rPr>
              <w:rFonts w:ascii="Cambria Math" w:eastAsiaTheme="minorEastAsia" w:hAnsi="Cambria Math" w:cstheme="minorHAnsi"/>
            </w:rPr>
            <m:t>=</m:t>
          </m:r>
          <m:sSup>
            <m:sSupPr>
              <m:ctrlPr>
                <w:rPr>
                  <w:rFonts w:ascii="Cambria Math" w:eastAsiaTheme="minorEastAsia" w:hAnsi="Cambria Math" w:cstheme="minorHAnsi"/>
                  <w:i/>
                </w:rPr>
              </m:ctrlPr>
            </m:sSupPr>
            <m:e>
              <m:d>
                <m:dPr>
                  <m:begChr m:val="["/>
                  <m:endChr m:val="]"/>
                  <m:ctrlPr>
                    <w:rPr>
                      <w:rFonts w:ascii="Cambria Math" w:eastAsiaTheme="minorEastAsia" w:hAnsi="Cambria Math" w:cstheme="minorHAnsi"/>
                      <w:i/>
                    </w:rPr>
                  </m:ctrlPr>
                </m:dPr>
                <m:e>
                  <m:m>
                    <m:mPr>
                      <m:mcs>
                        <m:mc>
                          <m:mcPr>
                            <m:count m:val="3"/>
                            <m:mcJc m:val="center"/>
                          </m:mcPr>
                        </m:mc>
                      </m:mcs>
                      <m:ctrlPr>
                        <w:rPr>
                          <w:rFonts w:ascii="Cambria Math" w:eastAsiaTheme="minorEastAsia" w:hAnsi="Cambria Math" w:cstheme="minorHAnsi"/>
                          <w:i/>
                        </w:rPr>
                      </m:ctrlPr>
                    </m:mPr>
                    <m:mr>
                      <m:e>
                        <m:m>
                          <m:mPr>
                            <m:mcs>
                              <m:mc>
                                <m:mcPr>
                                  <m:count m:val="1"/>
                                  <m:mcJc m:val="center"/>
                                </m:mcPr>
                              </m:mc>
                            </m:mcs>
                            <m:ctrlPr>
                              <w:rPr>
                                <w:rFonts w:ascii="Cambria Math" w:eastAsiaTheme="minorEastAsia" w:hAnsi="Cambria Math" w:cstheme="minorHAnsi"/>
                                <w:i/>
                              </w:rPr>
                            </m:ctrlPr>
                          </m:mPr>
                          <m:mr>
                            <m:e>
                              <m:r>
                                <w:rPr>
                                  <w:rFonts w:ascii="Cambria Math" w:eastAsiaTheme="minorEastAsia" w:hAnsi="Cambria Math" w:cstheme="minorHAnsi"/>
                                </w:rPr>
                                <m:t>r(0)</m:t>
                              </m:r>
                            </m:e>
                          </m:mr>
                          <m:mr>
                            <m:e>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m:t>
                                  </m:r>
                                </m:sup>
                              </m:sSup>
                              <m:r>
                                <w:rPr>
                                  <w:rFonts w:ascii="Cambria Math" w:eastAsiaTheme="minorEastAsia" w:hAnsi="Cambria Math" w:cstheme="minorHAnsi"/>
                                </w:rPr>
                                <m:t>(1)</m:t>
                              </m:r>
                            </m:e>
                          </m:mr>
                        </m:m>
                      </m:e>
                      <m:e>
                        <m:m>
                          <m:mPr>
                            <m:mcs>
                              <m:mc>
                                <m:mcPr>
                                  <m:count m:val="1"/>
                                  <m:mcJc m:val="center"/>
                                </m:mcPr>
                              </m:mc>
                            </m:mcs>
                            <m:ctrlPr>
                              <w:rPr>
                                <w:rFonts w:ascii="Cambria Math" w:eastAsiaTheme="minorEastAsia" w:hAnsi="Cambria Math" w:cstheme="minorHAnsi"/>
                                <w:i/>
                              </w:rPr>
                            </m:ctrlPr>
                          </m:mPr>
                          <m:mr>
                            <m:e>
                              <m:r>
                                <w:rPr>
                                  <w:rFonts w:ascii="Cambria Math" w:eastAsiaTheme="minorEastAsia" w:hAnsi="Cambria Math" w:cstheme="minorHAnsi"/>
                                </w:rPr>
                                <m:t>r(1)</m:t>
                              </m:r>
                            </m:e>
                          </m:mr>
                          <m:mr>
                            <m:e>
                              <m:r>
                                <w:rPr>
                                  <w:rFonts w:ascii="Cambria Math" w:eastAsiaTheme="minorEastAsia" w:hAnsi="Cambria Math" w:cstheme="minorHAnsi"/>
                                </w:rPr>
                                <m:t>r(0)</m:t>
                              </m:r>
                            </m:e>
                          </m:mr>
                        </m:m>
                      </m:e>
                      <m:e>
                        <m:m>
                          <m:mPr>
                            <m:mcs>
                              <m:mc>
                                <m:mcPr>
                                  <m:count m:val="1"/>
                                  <m:mcJc m:val="center"/>
                                </m:mcPr>
                              </m:mc>
                            </m:mcs>
                            <m:ctrlPr>
                              <w:rPr>
                                <w:rFonts w:ascii="Cambria Math" w:eastAsiaTheme="minorEastAsia" w:hAnsi="Cambria Math" w:cstheme="minorHAnsi"/>
                                <w:i/>
                              </w:rPr>
                            </m:ctrlPr>
                          </m:mPr>
                          <m:mr>
                            <m:e>
                              <m:m>
                                <m:mPr>
                                  <m:mcs>
                                    <m:mc>
                                      <m:mcPr>
                                        <m:count m:val="2"/>
                                        <m:mcJc m:val="center"/>
                                      </m:mcPr>
                                    </m:mc>
                                  </m:mcs>
                                  <m:ctrlPr>
                                    <w:rPr>
                                      <w:rFonts w:ascii="Cambria Math" w:eastAsiaTheme="minorEastAsia" w:hAnsi="Cambria Math" w:cstheme="minorHAnsi"/>
                                      <w:i/>
                                    </w:rPr>
                                  </m:ctrlPr>
                                </m:mPr>
                                <m:mr>
                                  <m:e>
                                    <m:r>
                                      <w:rPr>
                                        <w:rFonts w:ascii="Cambria Math" w:hAnsi="Cambria Math" w:cstheme="minorHAnsi"/>
                                      </w:rPr>
                                      <m:t>…</m:t>
                                    </m:r>
                                  </m:e>
                                  <m:e>
                                    <m:r>
                                      <w:rPr>
                                        <w:rFonts w:ascii="Cambria Math" w:eastAsiaTheme="minorEastAsia" w:hAnsi="Cambria Math" w:cstheme="minorHAnsi"/>
                                      </w:rPr>
                                      <m:t>r(n-1)</m:t>
                                    </m:r>
                                  </m:e>
                                </m:mr>
                              </m:m>
                            </m:e>
                          </m:mr>
                          <m:mr>
                            <m:e>
                              <m:m>
                                <m:mPr>
                                  <m:mcs>
                                    <m:mc>
                                      <m:mcPr>
                                        <m:count m:val="2"/>
                                        <m:mcJc m:val="center"/>
                                      </m:mcPr>
                                    </m:mc>
                                  </m:mcs>
                                  <m:ctrlPr>
                                    <w:rPr>
                                      <w:rFonts w:ascii="Cambria Math" w:eastAsiaTheme="minorEastAsia" w:hAnsi="Cambria Math" w:cstheme="minorHAnsi"/>
                                      <w:i/>
                                    </w:rPr>
                                  </m:ctrlPr>
                                </m:mPr>
                                <m:mr>
                                  <m:e>
                                    <m:r>
                                      <w:rPr>
                                        <w:rFonts w:ascii="Cambria Math" w:hAnsi="Cambria Math" w:cstheme="minorHAnsi"/>
                                      </w:rPr>
                                      <m:t>…</m:t>
                                    </m:r>
                                  </m:e>
                                  <m:e>
                                    <m:r>
                                      <w:rPr>
                                        <w:rFonts w:ascii="Cambria Math" w:eastAsiaTheme="minorEastAsia" w:hAnsi="Cambria Math" w:cstheme="minorHAnsi"/>
                                      </w:rPr>
                                      <m:t>r(n-2)</m:t>
                                    </m:r>
                                  </m:e>
                                </m:mr>
                              </m:m>
                            </m:e>
                          </m:mr>
                        </m:m>
                      </m:e>
                    </m:mr>
                    <m:mr>
                      <m:e>
                        <m:r>
                          <w:rPr>
                            <w:rFonts w:ascii="Cambria Math" w:hAnsi="Cambria Math" w:cstheme="minorHAnsi"/>
                          </w:rPr>
                          <m:t>⋮</m:t>
                        </m:r>
                      </m:e>
                      <m:e>
                        <m:r>
                          <w:rPr>
                            <w:rFonts w:ascii="Cambria Math" w:hAnsi="Cambria Math" w:cstheme="minorHAnsi"/>
                          </w:rPr>
                          <m:t>⋮</m:t>
                        </m:r>
                      </m:e>
                      <m:e>
                        <m:m>
                          <m:mPr>
                            <m:mcs>
                              <m:mc>
                                <m:mcPr>
                                  <m:count m:val="2"/>
                                  <m:mcJc m:val="center"/>
                                </m:mcPr>
                              </m:mc>
                            </m:mcs>
                            <m:ctrlPr>
                              <w:rPr>
                                <w:rFonts w:ascii="Cambria Math" w:eastAsiaTheme="minorEastAsia" w:hAnsi="Cambria Math" w:cstheme="minorHAnsi"/>
                                <w:i/>
                              </w:rPr>
                            </m:ctrlPr>
                          </m:mPr>
                          <m:mr>
                            <m:e>
                              <m:r>
                                <w:rPr>
                                  <w:rFonts w:ascii="Cambria Math" w:hAnsi="Cambria Math" w:cstheme="minorHAnsi"/>
                                </w:rPr>
                                <m:t>⋱</m:t>
                              </m:r>
                            </m:e>
                            <m:e>
                              <m:r>
                                <w:rPr>
                                  <w:rFonts w:ascii="Cambria Math" w:hAnsi="Cambria Math" w:cstheme="minorHAnsi"/>
                                </w:rPr>
                                <m:t>⋮</m:t>
                              </m:r>
                            </m:e>
                          </m:mr>
                        </m:m>
                      </m:e>
                    </m:mr>
                    <m:mr>
                      <m:e>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m:t>
                            </m:r>
                          </m:sup>
                        </m:sSup>
                        <m:r>
                          <w:rPr>
                            <w:rFonts w:ascii="Cambria Math" w:eastAsiaTheme="minorEastAsia" w:hAnsi="Cambria Math" w:cstheme="minorHAnsi"/>
                          </w:rPr>
                          <m:t>(n-1)</m:t>
                        </m:r>
                      </m:e>
                      <m:e>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m:t>
                            </m:r>
                          </m:sup>
                        </m:sSup>
                        <m:r>
                          <w:rPr>
                            <w:rFonts w:ascii="Cambria Math" w:eastAsiaTheme="minorEastAsia" w:hAnsi="Cambria Math" w:cstheme="minorHAnsi"/>
                          </w:rPr>
                          <m:t>(n-2)</m:t>
                        </m:r>
                      </m:e>
                      <m:e>
                        <m:m>
                          <m:mPr>
                            <m:mcs>
                              <m:mc>
                                <m:mcPr>
                                  <m:count m:val="2"/>
                                  <m:mcJc m:val="center"/>
                                </m:mcPr>
                              </m:mc>
                            </m:mcs>
                            <m:ctrlPr>
                              <w:rPr>
                                <w:rFonts w:ascii="Cambria Math" w:eastAsiaTheme="minorEastAsia" w:hAnsi="Cambria Math" w:cstheme="minorHAnsi"/>
                                <w:i/>
                              </w:rPr>
                            </m:ctrlPr>
                          </m:mPr>
                          <m:mr>
                            <m:e>
                              <m:r>
                                <w:rPr>
                                  <w:rFonts w:ascii="Cambria Math" w:hAnsi="Cambria Math" w:cstheme="minorHAnsi"/>
                                </w:rPr>
                                <m:t>…</m:t>
                              </m:r>
                            </m:e>
                            <m:e>
                              <m:r>
                                <w:rPr>
                                  <w:rFonts w:ascii="Cambria Math" w:eastAsiaTheme="minorEastAsia" w:hAnsi="Cambria Math" w:cstheme="minorHAnsi"/>
                                </w:rPr>
                                <m:t>r(0)</m:t>
                              </m:r>
                            </m:e>
                          </m:mr>
                        </m:m>
                      </m:e>
                    </m:mr>
                  </m:m>
                </m:e>
              </m:d>
            </m:e>
            <m:sup>
              <m:r>
                <w:rPr>
                  <w:rFonts w:ascii="Cambria Math" w:eastAsiaTheme="minorEastAsia" w:hAnsi="Cambria Math" w:cstheme="minorHAnsi"/>
                </w:rPr>
                <m:t>-1</m:t>
              </m:r>
            </m:sup>
          </m:sSup>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m>
                      <m:mPr>
                        <m:mcs>
                          <m:mc>
                            <m:mcPr>
                              <m:count m:val="1"/>
                              <m:mcJc m:val="center"/>
                            </m:mcPr>
                          </m:mc>
                        </m:mcs>
                        <m:ctrlPr>
                          <w:rPr>
                            <w:rFonts w:ascii="Cambria Math" w:eastAsiaTheme="minorEastAsia" w:hAnsi="Cambria Math" w:cstheme="minorHAnsi"/>
                            <w:i/>
                          </w:rPr>
                        </m:ctrlPr>
                      </m:mPr>
                      <m:mr>
                        <m:e>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m:t>
                              </m:r>
                            </m:sup>
                          </m:sSup>
                          <m:r>
                            <w:rPr>
                              <w:rFonts w:ascii="Cambria Math" w:eastAsiaTheme="minorEastAsia" w:hAnsi="Cambria Math" w:cstheme="minorHAnsi"/>
                            </w:rPr>
                            <m:t>(1)</m:t>
                          </m:r>
                        </m:e>
                      </m:mr>
                      <m:mr>
                        <m:e>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m:t>
                              </m:r>
                            </m:sup>
                          </m:sSup>
                          <m:r>
                            <w:rPr>
                              <w:rFonts w:ascii="Cambria Math" w:eastAsiaTheme="minorEastAsia" w:hAnsi="Cambria Math" w:cstheme="minorHAnsi"/>
                            </w:rPr>
                            <m:t>(2)</m:t>
                          </m:r>
                        </m:e>
                      </m:mr>
                    </m:m>
                  </m:e>
                </m:mr>
                <m:mr>
                  <m:e>
                    <m:r>
                      <w:rPr>
                        <w:rFonts w:ascii="Cambria Math" w:hAnsi="Cambria Math" w:cstheme="minorHAnsi"/>
                      </w:rPr>
                      <m:t>⋮</m:t>
                    </m:r>
                  </m:e>
                </m:mr>
                <m:mr>
                  <m:e>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m:t>
                        </m:r>
                      </m:sup>
                    </m:sSup>
                    <m:r>
                      <w:rPr>
                        <w:rFonts w:ascii="Cambria Math" w:eastAsiaTheme="minorEastAsia" w:hAnsi="Cambria Math" w:cstheme="minorHAnsi"/>
                      </w:rPr>
                      <m:t>(n)</m:t>
                    </m:r>
                  </m:e>
                </m:mr>
              </m:m>
            </m:e>
          </m:d>
          <m:r>
            <w:rPr>
              <w:rFonts w:ascii="Cambria Math" w:eastAsiaTheme="minorEastAsia" w:hAnsi="Cambria Math" w:cstheme="minorHAnsi"/>
            </w:rPr>
            <m:t xml:space="preserve">     (16)</m:t>
          </m:r>
        </m:oMath>
      </m:oMathPara>
    </w:p>
    <w:p w:rsidR="00C4644B" w:rsidRDefault="00C4644B" w:rsidP="00C4644B">
      <w:pPr>
        <w:keepNext/>
        <w:jc w:val="center"/>
      </w:pPr>
      <w:r>
        <w:rPr>
          <w:noProof/>
        </w:rPr>
        <w:lastRenderedPageBreak/>
        <w:drawing>
          <wp:inline distT="0" distB="0" distL="0" distR="0" wp14:anchorId="3E9A90AF" wp14:editId="4AAD6237">
            <wp:extent cx="5947299" cy="3105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62777" cy="3113231"/>
                    </a:xfrm>
                    <a:prstGeom prst="rect">
                      <a:avLst/>
                    </a:prstGeom>
                    <a:noFill/>
                  </pic:spPr>
                </pic:pic>
              </a:graphicData>
            </a:graphic>
          </wp:inline>
        </w:drawing>
      </w:r>
    </w:p>
    <w:p w:rsidR="00C4644B" w:rsidRDefault="00C4644B" w:rsidP="00C4644B">
      <w:pPr>
        <w:pStyle w:val="Caption"/>
        <w:jc w:val="center"/>
      </w:pPr>
      <w:bookmarkStart w:id="45" w:name="_Toc515535082"/>
      <w:bookmarkStart w:id="46" w:name="_Toc515823218"/>
      <w:r>
        <w:t xml:space="preserve">Figure </w:t>
      </w:r>
      <w:r>
        <w:fldChar w:fldCharType="begin"/>
      </w:r>
      <w:r>
        <w:instrText xml:space="preserve"> SEQ Figure \* ARABIC </w:instrText>
      </w:r>
      <w:r>
        <w:fldChar w:fldCharType="separate"/>
      </w:r>
      <w:r w:rsidR="008850CD">
        <w:rPr>
          <w:noProof/>
        </w:rPr>
        <w:t>11</w:t>
      </w:r>
      <w:r>
        <w:rPr>
          <w:noProof/>
        </w:rPr>
        <w:fldChar w:fldCharType="end"/>
      </w:r>
      <w:r>
        <w:t>. A generated AR model PSD output (blue) and its estimation based on the coefficients (n=4) extracted by using the Yule-Walker equations</w:t>
      </w:r>
      <w:bookmarkEnd w:id="45"/>
      <w:bookmarkEnd w:id="46"/>
    </w:p>
    <w:p w:rsidR="00C4644B" w:rsidRDefault="00C4644B" w:rsidP="00C4644B">
      <w:pPr>
        <w:keepNext/>
        <w:jc w:val="center"/>
      </w:pPr>
      <w:r>
        <w:rPr>
          <w:noProof/>
        </w:rPr>
        <w:drawing>
          <wp:inline distT="0" distB="0" distL="0" distR="0" wp14:anchorId="789DAD3F" wp14:editId="540C3ED9">
            <wp:extent cx="5991484" cy="34099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004358" cy="3417277"/>
                    </a:xfrm>
                    <a:prstGeom prst="rect">
                      <a:avLst/>
                    </a:prstGeom>
                    <a:noFill/>
                  </pic:spPr>
                </pic:pic>
              </a:graphicData>
            </a:graphic>
          </wp:inline>
        </w:drawing>
      </w:r>
    </w:p>
    <w:p w:rsidR="00C4644B" w:rsidRPr="008C1A47" w:rsidRDefault="00C4644B" w:rsidP="008C1A47">
      <w:pPr>
        <w:pStyle w:val="Caption"/>
        <w:jc w:val="center"/>
      </w:pPr>
      <w:bookmarkStart w:id="47" w:name="_Toc515535083"/>
      <w:bookmarkStart w:id="48" w:name="_Toc515823219"/>
      <w:r>
        <w:t xml:space="preserve">Figure </w:t>
      </w:r>
      <w:r>
        <w:fldChar w:fldCharType="begin"/>
      </w:r>
      <w:r>
        <w:instrText xml:space="preserve"> SEQ Figure \* ARABIC </w:instrText>
      </w:r>
      <w:r>
        <w:fldChar w:fldCharType="separate"/>
      </w:r>
      <w:r w:rsidR="008850CD">
        <w:rPr>
          <w:noProof/>
        </w:rPr>
        <w:t>12</w:t>
      </w:r>
      <w:r>
        <w:rPr>
          <w:noProof/>
        </w:rPr>
        <w:fldChar w:fldCharType="end"/>
      </w:r>
      <w:r>
        <w:t xml:space="preserve">. Evolution of the AR parameters with increasing </w:t>
      </w:r>
      <w:r w:rsidRPr="00B13AEA">
        <w:rPr>
          <w:b/>
          <w:noProof/>
        </w:rPr>
        <w:t>i</w:t>
      </w:r>
      <w:r>
        <w:rPr>
          <w:b/>
        </w:rPr>
        <w:t xml:space="preserve"> </w:t>
      </w:r>
      <w:r>
        <w:rPr>
          <w:i w:val="0"/>
        </w:rPr>
        <w:t>term</w:t>
      </w:r>
      <w:bookmarkEnd w:id="47"/>
      <w:bookmarkEnd w:id="48"/>
    </w:p>
    <w:p w:rsidR="0003612E" w:rsidRDefault="001046E7" w:rsidP="00AA322E">
      <w:pPr>
        <w:pStyle w:val="lowestsection"/>
      </w:pPr>
      <w:bookmarkStart w:id="49" w:name="_Toc515823164"/>
      <w:r>
        <w:t xml:space="preserve">2.2.2.3 </w:t>
      </w:r>
      <w:r w:rsidR="0003612E" w:rsidRPr="001046E7">
        <w:t>Time-frequency domain</w:t>
      </w:r>
      <w:bookmarkEnd w:id="49"/>
    </w:p>
    <w:p w:rsidR="00C4644B" w:rsidRDefault="00C4644B" w:rsidP="00C4644B">
      <w:pPr>
        <w:rPr>
          <w:b/>
        </w:rPr>
      </w:pPr>
      <w:r>
        <w:rPr>
          <w:b/>
        </w:rPr>
        <w:tab/>
        <w:t>Time-varying signals</w:t>
      </w:r>
    </w:p>
    <w:p w:rsidR="00C4644B" w:rsidRDefault="0091317D" w:rsidP="002621CF">
      <w:r>
        <w:t xml:space="preserve">While the PSD representation provides us with an idea of the frequencies present in the signal it has two distinct drawbacks. As the standard frequency representation given by the DFT, it lacks any temporal information. However, more importantly, the </w:t>
      </w:r>
      <w:r w:rsidR="00BE6873">
        <w:t xml:space="preserve">PSD is a measure of frequency bands and not the frequencies themselves. We would perhaps gain greater accuracy from an ML algorithm using a </w:t>
      </w:r>
      <w:r w:rsidR="00BE6873">
        <w:lastRenderedPageBreak/>
        <w:t>representation which accounts for both of these issues, hence we require a signal representation in both the time and frequency domain simultaneously</w:t>
      </w:r>
      <w:r w:rsidR="003351C8">
        <w:t xml:space="preserve"> </w:t>
      </w:r>
      <w:r w:rsidR="003351C8">
        <w:fldChar w:fldCharType="begin" w:fldLock="1"/>
      </w:r>
      <w:r w:rsidR="001010D9">
        <w:instrText>ADDIN CSL_CITATION {"citationItems":[{"id":"ITEM-1","itemData":{"DOI":"10.1088/1751-8113/44/8/085201","ISBN":"9788578110796","ISSN":"1098-6596","PMID":"25246403","abstract":"Welcome to this introductory tutorial on wavelet transforms. The wavelet transform is a relatively new concept (about 10 years old), but yet there are quite a few articles and books written on them. However, most of these books and articles are written by math people, for the other math people; still most of the math people don't know what the other math people are 1 talking about (a math professor of mine made this confession). In other words, majority of the literature available on wavelet transforms are of little help, if any, to those who are new to this subject (this is my personal opinion). When I first started working on wavelet transforms I have struggled for many hours and days to figure out what was going on in this mysterious world of wavelet transforms, due to the lack of introductory level text(s) in this subject. Therefore, I have decided to write this tutorial for the ones who are new to the topic. I consider myself quite new to the subject too, and I have to confess that I have not figured out all the theoretical details yet. However, as far as the engineering applications are concerned, I think all the theoretical details are not necessarily necessary (!). In this tutorial I will try to give basic principles underlying the wavelet theory. The proofs of the theorems and related equations will not be given in this tutorial due to the simple assumption that the intended readers of this tutorial do not need them at this time. However, interested readers will be directed to related references for further and in-depth information.","author":[{"dropping-particle":"","family":"Polikar","given":"Robi","non-dropping-particle":"","parse-names":false,"suffix":""}],"container-title":"Internet Resources httpengineering rowan edu polikarWAVELETSWTtutorial html","id":"ITEM-1","issued":{"date-parts":[["1994"]]},"title":"The Wavelet Tutorial","type":"article-journal"},"uris":["http://www.mendeley.com/documents/?uuid=5c5f0267-6573-4367-b2e0-a11f67e708f0"]}],"mendeley":{"formattedCitation":"[33]","plainTextFormattedCitation":"[33]","previouslyFormattedCitation":"[33]"},"properties":{"noteIndex":0},"schema":"https://github.com/citation-style-language/schema/raw/master/csl-citation.json"}</w:instrText>
      </w:r>
      <w:r w:rsidR="003351C8">
        <w:fldChar w:fldCharType="separate"/>
      </w:r>
      <w:r w:rsidR="003351C8" w:rsidRPr="003351C8">
        <w:rPr>
          <w:noProof/>
        </w:rPr>
        <w:t>[33]</w:t>
      </w:r>
      <w:r w:rsidR="003351C8">
        <w:fldChar w:fldCharType="end"/>
      </w:r>
      <w:r w:rsidR="00BE6873">
        <w:t xml:space="preserve">. </w:t>
      </w:r>
    </w:p>
    <w:p w:rsidR="00C4644B" w:rsidRPr="00515AC5" w:rsidRDefault="00C4644B" w:rsidP="00C4644B">
      <w:pPr>
        <w:ind w:firstLine="720"/>
        <w:rPr>
          <w:b/>
        </w:rPr>
      </w:pPr>
      <w:r w:rsidRPr="00515AC5">
        <w:rPr>
          <w:b/>
        </w:rPr>
        <w:t xml:space="preserve">The Heisenberg uncertainty principle </w:t>
      </w:r>
    </w:p>
    <w:p w:rsidR="00BE6873" w:rsidRPr="00417186" w:rsidRDefault="00C4644B" w:rsidP="00C4644B">
      <w:pPr>
        <w:rPr>
          <w:rFonts w:eastAsiaTheme="minorEastAsia"/>
        </w:rPr>
      </w:pPr>
      <w:r>
        <w:t xml:space="preserve">Before discussing the time-frequency domain representation of our data it is also important to </w:t>
      </w:r>
      <w:r w:rsidRPr="002621CF">
        <w:t xml:space="preserve">understand an inherent limitation that bounds these representations. One of the fundamental concepts in physics is the Heisenberg Uncertainty Principle, also known as simply the Uncertainty Principle (TUP), which dictates that it is impossible to measure both the exact velocity and the exact position of an object. TUP is inherent to the mechanics of waves so </w:t>
      </w:r>
      <w:r w:rsidRPr="00B13AEA">
        <w:rPr>
          <w:noProof/>
        </w:rPr>
        <w:t>naturally</w:t>
      </w:r>
      <w:r w:rsidR="00B13AEA">
        <w:rPr>
          <w:noProof/>
        </w:rPr>
        <w:t>,</w:t>
      </w:r>
      <w:r w:rsidRPr="002621CF">
        <w:t xml:space="preserve"> it carries over into the signal processing domain, where frequency representations are abundant. In fact, contrary to its name, TUP has nothing uncertain about it. For all practical </w:t>
      </w:r>
      <w:r w:rsidRPr="00B13AEA">
        <w:rPr>
          <w:noProof/>
        </w:rPr>
        <w:t>purposes</w:t>
      </w:r>
      <w:r w:rsidR="00B13AEA">
        <w:rPr>
          <w:noProof/>
        </w:rPr>
        <w:t>,</w:t>
      </w:r>
      <w:r w:rsidRPr="002621CF">
        <w:t xml:space="preserve"> it means that it is impossible to locate the exact frequency component at the exact time it occurs</w:t>
      </w:r>
      <w:r w:rsidR="003351C8">
        <w:t xml:space="preserve"> </w:t>
      </w:r>
      <w:r w:rsidR="003351C8">
        <w:fldChar w:fldCharType="begin" w:fldLock="1"/>
      </w:r>
      <w:r w:rsidR="001010D9">
        <w:instrText>ADDIN CSL_CITATION {"citationItems":[{"id":"ITEM-1","itemData":{"DOI":"10.1088/1751-8113/44/8/085201","ISBN":"9788578110796","ISSN":"1098-6596","PMID":"25246403","abstract":"Welcome to this introductory tutorial on wavelet transforms. The wavelet transform is a relatively new concept (about 10 years old), but yet there are quite a few articles and books written on them. However, most of these books and articles are written by math people, for the other math people; still most of the math people don't know what the other math people are 1 talking about (a math professor of mine made this confession). In other words, majority of the literature available on wavelet transforms are of little help, if any, to those who are new to this subject (this is my personal opinion). When I first started working on wavelet transforms I have struggled for many hours and days to figure out what was going on in this mysterious world of wavelet transforms, due to the lack of introductory level text(s) in this subject. Therefore, I have decided to write this tutorial for the ones who are new to the topic. I consider myself quite new to the subject too, and I have to confess that I have not figured out all the theoretical details yet. However, as far as the engineering applications are concerned, I think all the theoretical details are not necessarily necessary (!). In this tutorial I will try to give basic principles underlying the wavelet theory. The proofs of the theorems and related equations will not be given in this tutorial due to the simple assumption that the intended readers of this tutorial do not need them at this time. However, interested readers will be directed to related references for further and in-depth information.","author":[{"dropping-particle":"","family":"Polikar","given":"Robi","non-dropping-particle":"","parse-names":false,"suffix":""}],"container-title":"Internet Resources httpengineering rowan edu polikarWAVELETSWTtutorial html","id":"ITEM-1","issued":{"date-parts":[["1994"]]},"title":"The Wavelet Tutorial","type":"article-journal"},"uris":["http://www.mendeley.com/documents/?uuid=5c5f0267-6573-4367-b2e0-a11f67e708f0"]}],"mendeley":{"formattedCitation":"[33]","plainTextFormattedCitation":"[33]","previouslyFormattedCitation":"[33]"},"properties":{"noteIndex":0},"schema":"https://github.com/citation-style-language/schema/raw/master/csl-citation.json"}</w:instrText>
      </w:r>
      <w:r w:rsidR="003351C8">
        <w:fldChar w:fldCharType="separate"/>
      </w:r>
      <w:r w:rsidR="003351C8" w:rsidRPr="003351C8">
        <w:rPr>
          <w:noProof/>
        </w:rPr>
        <w:t>[33]</w:t>
      </w:r>
      <w:r w:rsidR="003351C8">
        <w:fldChar w:fldCharType="end"/>
      </w:r>
      <w:r w:rsidRPr="002621CF">
        <w:t xml:space="preserve">. </w:t>
      </w:r>
      <w:r w:rsidR="00BE6873" w:rsidRPr="002621CF">
        <w:t xml:space="preserve">In our </w:t>
      </w:r>
      <w:r w:rsidR="00BE6873" w:rsidRPr="00B13AEA">
        <w:rPr>
          <w:noProof/>
        </w:rPr>
        <w:t>case</w:t>
      </w:r>
      <w:r w:rsidR="00B13AEA">
        <w:rPr>
          <w:noProof/>
        </w:rPr>
        <w:t>,</w:t>
      </w:r>
      <w:r w:rsidR="00BE6873" w:rsidRPr="002621CF">
        <w:t xml:space="preserve"> this forces us into deciding which we value more, the frequency information or the temporal one.</w:t>
      </w:r>
      <w:r w:rsidR="00BE6873">
        <w:rPr>
          <w:rFonts w:eastAsiaTheme="minorEastAsia"/>
        </w:rPr>
        <w:t xml:space="preserve"> </w:t>
      </w:r>
    </w:p>
    <w:p w:rsidR="00C4644B" w:rsidRDefault="00C4644B" w:rsidP="00C4644B">
      <w:pPr>
        <w:keepNext/>
        <w:jc w:val="center"/>
      </w:pPr>
      <w:r>
        <w:rPr>
          <w:rFonts w:eastAsiaTheme="minorEastAsia"/>
          <w:noProof/>
        </w:rPr>
        <w:drawing>
          <wp:inline distT="0" distB="0" distL="0" distR="0" wp14:anchorId="74D3F980" wp14:editId="03178835">
            <wp:extent cx="5813942" cy="2133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098625" cy="2238073"/>
                    </a:xfrm>
                    <a:prstGeom prst="rect">
                      <a:avLst/>
                    </a:prstGeom>
                    <a:noFill/>
                  </pic:spPr>
                </pic:pic>
              </a:graphicData>
            </a:graphic>
          </wp:inline>
        </w:drawing>
      </w:r>
    </w:p>
    <w:p w:rsidR="00C4644B" w:rsidRPr="00683685" w:rsidRDefault="00C4644B" w:rsidP="00C4644B">
      <w:pPr>
        <w:pStyle w:val="Caption"/>
        <w:jc w:val="center"/>
        <w:rPr>
          <w:rFonts w:eastAsiaTheme="minorEastAsia"/>
        </w:rPr>
      </w:pPr>
      <w:bookmarkStart w:id="50" w:name="_Toc515535084"/>
      <w:bookmarkStart w:id="51" w:name="_Toc515823220"/>
      <w:r>
        <w:t xml:space="preserve">Figure </w:t>
      </w:r>
      <w:r>
        <w:fldChar w:fldCharType="begin"/>
      </w:r>
      <w:r>
        <w:instrText xml:space="preserve"> SEQ Figure \* ARABIC </w:instrText>
      </w:r>
      <w:r>
        <w:fldChar w:fldCharType="separate"/>
      </w:r>
      <w:r w:rsidR="008850CD">
        <w:rPr>
          <w:noProof/>
        </w:rPr>
        <w:t>13</w:t>
      </w:r>
      <w:r>
        <w:rPr>
          <w:noProof/>
        </w:rPr>
        <w:fldChar w:fldCharType="end"/>
      </w:r>
      <w:r>
        <w:t xml:space="preserve">. Visualization of the uncertainty principle. On the </w:t>
      </w:r>
      <w:r w:rsidRPr="00B13AEA">
        <w:rPr>
          <w:noProof/>
        </w:rPr>
        <w:t>left</w:t>
      </w:r>
      <w:r w:rsidR="00B13AEA">
        <w:rPr>
          <w:noProof/>
        </w:rPr>
        <w:t>,</w:t>
      </w:r>
      <w:r>
        <w:t xml:space="preserve"> the oscillating wave presents more information about the frequency (momentum) of </w:t>
      </w:r>
      <w:r w:rsidR="00B13AEA">
        <w:t xml:space="preserve">the </w:t>
      </w:r>
      <w:r w:rsidRPr="00B13AEA">
        <w:rPr>
          <w:noProof/>
        </w:rPr>
        <w:t>wave</w:t>
      </w:r>
      <w:r>
        <w:t xml:space="preserve"> (particle) and insufficient information about its position, and on the </w:t>
      </w:r>
      <w:r w:rsidRPr="00B13AEA">
        <w:rPr>
          <w:noProof/>
        </w:rPr>
        <w:t>right</w:t>
      </w:r>
      <w:r w:rsidR="00B13AEA">
        <w:rPr>
          <w:noProof/>
        </w:rPr>
        <w:t>,</w:t>
      </w:r>
      <w:r>
        <w:t xml:space="preserve"> the pulse wave presents much more information about the position of the particle but less about the frequency.</w:t>
      </w:r>
      <w:bookmarkEnd w:id="50"/>
      <w:bookmarkEnd w:id="51"/>
    </w:p>
    <w:p w:rsidR="00C4644B" w:rsidRPr="00515AC5" w:rsidRDefault="00C4644B" w:rsidP="00417186">
      <w:pPr>
        <w:rPr>
          <w:b/>
        </w:rPr>
      </w:pPr>
      <w:r w:rsidRPr="00515AC5">
        <w:rPr>
          <w:b/>
        </w:rPr>
        <w:t>Short</w:t>
      </w:r>
      <w:r>
        <w:rPr>
          <w:b/>
        </w:rPr>
        <w:t>-</w:t>
      </w:r>
      <w:r w:rsidRPr="00515AC5">
        <w:rPr>
          <w:b/>
        </w:rPr>
        <w:t>Time Fourier transform (STFT)</w:t>
      </w:r>
    </w:p>
    <w:p w:rsidR="00C4644B" w:rsidRDefault="00C4644B" w:rsidP="00C4644B">
      <w:r>
        <w:t xml:space="preserve">As already discussed, due to TUP we cannot extract the exact time-frequency information of a time-varying signal. Fortunately, in our </w:t>
      </w:r>
      <w:r w:rsidRPr="00B13AEA">
        <w:rPr>
          <w:noProof/>
        </w:rPr>
        <w:t>case</w:t>
      </w:r>
      <w:r w:rsidR="00B13AEA">
        <w:rPr>
          <w:noProof/>
        </w:rPr>
        <w:t>,</w:t>
      </w:r>
      <w:r>
        <w:t xml:space="preserve"> it is possible to overcome this limitation to </w:t>
      </w:r>
      <w:r w:rsidR="00B13AEA">
        <w:t xml:space="preserve">a </w:t>
      </w:r>
      <w:r w:rsidRPr="00B13AEA">
        <w:rPr>
          <w:noProof/>
        </w:rPr>
        <w:t>certain</w:t>
      </w:r>
      <w:r>
        <w:t xml:space="preserve"> extent by selecting a range of frequencies (band) to examine in a given time interval (window). Doing this we receive both time and frequency information simultaneously, even if it is not exact. The first technique which we use in this study is the discrete-time STFT defined as</w:t>
      </w:r>
      <w:r w:rsidR="001010D9">
        <w:t xml:space="preserve"> </w:t>
      </w:r>
      <w:r w:rsidR="001010D9">
        <w:fldChar w:fldCharType="begin" w:fldLock="1"/>
      </w:r>
      <w:r w:rsidR="001010D9">
        <w:instrText>ADDIN CSL_CITATION {"citationItems":[{"id":"ITEM-1","itemData":{"abstract":"ABSTRACT This book provides a good coverage of the spectral estimation field. Chapter 1 is a general presentation of the spectral estimation problem. Chapters 2 and 3 review the needed basic results of matrix algebra and of probability, statistics and random processes, respectively. The periodogram-based and Blackman-Tukey approaches to spectral estimation, also called the classical approaches, are presented in Chapter 4. Chapter 5 introduces the ARMA models for stationary processes with rational spectral densities and describes their second-order properties. Chapters 6 and 7 present methods and algorithms for estimating the parameters in AR models and study their performance. Model order selection procedures are also briefly discussed. The estimation of parameters in MA and ARMA models (including order estimation) is discussed in Chapters 8 to 10. Chapter 11 discusses the minimum variance (Capon) spectral estimation. Chapter 12 presents a summary of the spectral estimators derived in the previous chapters and a comparison of their performance on a test case data set. Chapters 13 to 16 address topics considered to be more advanced. The subject of Chapter 13 is sinusoidal parameter estimation. Chapter 14 discusses multichannel spectral estimation, and Chapter 15 two- dimensional spectral estimation. Finally, Chapter 16 contains a brief presentation of various applications of spectral estimation methods. The book includes a floppy disk which contains computer program subroutine implementations of all the methods discussed in Chapters 2 to 12. The (FORTRAN 77) source codes of the computer programs are also given in the book. The book contains numerous computer simulations which aim at helping the reader to choose a specific spectral estimation method for a specific application. The book is written at a reasonable level of mathematical sophistication and may therefore prove useful for the applications-oriented reader. For the expert, the book may serve as an overview of methods, algorithms and theoretical performance results developed prior to 1985. The reviewer recommends this book to anyone engaged in the field of spectral estimation.","author":[{"dropping-particle":"","family":"Kay","given":"Steven M","non-dropping-particle":"","parse-names":false,"suffix":""}],"container-title":"Signal Processing. Prentice-Hall","id":"ITEM-1","issued":{"date-parts":[["1988"]]},"title":"Modern Spectral Estimation: Theory and Application","type":"paper-conference"},"uris":["http://www.mendeley.com/documents/?uuid=e3f473ba-1115-4646-ac94-a86079398c05"]}],"mendeley":{"formattedCitation":"[36]","plainTextFormattedCitation":"[36]","previouslyFormattedCitation":"[36]"},"properties":{"noteIndex":0},"schema":"https://github.com/citation-style-language/schema/raw/master/csl-citation.json"}</w:instrText>
      </w:r>
      <w:r w:rsidR="001010D9">
        <w:fldChar w:fldCharType="separate"/>
      </w:r>
      <w:r w:rsidR="001010D9" w:rsidRPr="001010D9">
        <w:rPr>
          <w:noProof/>
        </w:rPr>
        <w:t>[36]</w:t>
      </w:r>
      <w:r w:rsidR="001010D9">
        <w:fldChar w:fldCharType="end"/>
      </w:r>
      <w:r>
        <w:t>:</w:t>
      </w:r>
    </w:p>
    <w:p w:rsidR="00C4644B" w:rsidRPr="00A51A4F" w:rsidRDefault="00C4644B" w:rsidP="00C4644B">
      <w:pPr>
        <w:rPr>
          <w:rFonts w:eastAsiaTheme="minorEastAsia"/>
          <w:sz w:val="24"/>
          <w:szCs w:val="24"/>
        </w:rPr>
      </w:pPr>
      <m:oMathPara>
        <m:oMath>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m, ω</m:t>
              </m:r>
            </m:e>
          </m:d>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n=-</m:t>
              </m:r>
              <m:r>
                <m:rPr>
                  <m:sty m:val="p"/>
                </m:rPr>
                <w:rPr>
                  <w:rFonts w:ascii="Cambria Math" w:hAnsi="Cambria Math"/>
                  <w:color w:val="222222"/>
                  <w:sz w:val="24"/>
                  <w:szCs w:val="24"/>
                </w:rPr>
                <m:t>∞</m:t>
              </m:r>
            </m:sub>
            <m:sup>
              <m:r>
                <m:rPr>
                  <m:sty m:val="p"/>
                </m:rPr>
                <w:rPr>
                  <w:rFonts w:ascii="Cambria Math" w:hAnsi="Cambria Math"/>
                  <w:color w:val="222222"/>
                  <w:sz w:val="24"/>
                  <w:szCs w:val="24"/>
                </w:rPr>
                <m:t>∞</m:t>
              </m:r>
            </m:sup>
            <m:e>
              <m:r>
                <w:rPr>
                  <w:rFonts w:ascii="Cambria Math" w:hAnsi="Cambria Math"/>
                  <w:sz w:val="24"/>
                  <w:szCs w:val="24"/>
                </w:rPr>
                <m:t>x</m:t>
              </m:r>
              <m:d>
                <m:dPr>
                  <m:begChr m:val="["/>
                  <m:endChr m:val="]"/>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w[n-m]</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jωn</m:t>
                  </m:r>
                </m:sup>
              </m:sSup>
            </m:e>
          </m:nary>
          <m:r>
            <w:rPr>
              <w:rFonts w:ascii="Cambria Math" w:eastAsiaTheme="minorEastAsia" w:hAnsi="Cambria Math"/>
              <w:sz w:val="24"/>
              <w:szCs w:val="24"/>
            </w:rPr>
            <m:t xml:space="preserve">     (17)</m:t>
          </m:r>
        </m:oMath>
      </m:oMathPara>
    </w:p>
    <w:p w:rsidR="00C4644B" w:rsidRDefault="00C4644B" w:rsidP="00C4644B">
      <w:r w:rsidRPr="00417186">
        <w:t xml:space="preserve">Where x[n] is the signal and w[n] is a window function. What STFT essentially </w:t>
      </w:r>
      <w:r w:rsidRPr="00B13AEA">
        <w:rPr>
          <w:noProof/>
        </w:rPr>
        <w:t>computes</w:t>
      </w:r>
      <w:r w:rsidR="001010D9">
        <w:t>,</w:t>
      </w:r>
      <w:r w:rsidRPr="00417186">
        <w:t xml:space="preserve"> </w:t>
      </w:r>
      <w:r w:rsidR="00417186" w:rsidRPr="00417186">
        <w:t>is</w:t>
      </w:r>
      <w:r w:rsidRPr="00417186">
        <w:t xml:space="preserve"> the Fourier Transform of the signal in the window space as shown in figure </w:t>
      </w:r>
      <w:r w:rsidR="000A1BF8">
        <w:t>14</w:t>
      </w:r>
      <w:r w:rsidRPr="00417186">
        <w:t xml:space="preserve">. In </w:t>
      </w:r>
      <w:r w:rsidRPr="00B13AEA">
        <w:rPr>
          <w:noProof/>
        </w:rPr>
        <w:t>it</w:t>
      </w:r>
      <w:r w:rsidRPr="00417186">
        <w:t xml:space="preserve"> a rectangular window is used to define limits to the part of the signal which is manipulated. Using a window </w:t>
      </w:r>
      <w:r w:rsidRPr="00B13AEA">
        <w:rPr>
          <w:noProof/>
        </w:rPr>
        <w:t>however</w:t>
      </w:r>
      <w:r>
        <w:t xml:space="preserve">, presents multiple challenges such as selecting the type of the window used, </w:t>
      </w:r>
      <w:r w:rsidRPr="00B13AEA">
        <w:rPr>
          <w:noProof/>
        </w:rPr>
        <w:t>number</w:t>
      </w:r>
      <w:r>
        <w:t xml:space="preserve"> of samples in the window, overlapping of window</w:t>
      </w:r>
      <w:r w:rsidR="00EC112A">
        <w:t>s, zero-padding of the signal</w:t>
      </w:r>
      <w:r w:rsidR="001010D9">
        <w:t xml:space="preserve"> </w:t>
      </w:r>
      <w:r w:rsidR="001010D9">
        <w:fldChar w:fldCharType="begin" w:fldLock="1"/>
      </w:r>
      <w:r w:rsidR="001010D9">
        <w:instrText>ADDIN CSL_CITATION {"citationItems":[{"id":"ITEM-1","itemData":{"abstract":"ABSTRACT This book provides a good coverage of the spectral estimation field. Chapter 1 is a general presentation of the spectral estimation problem. Chapters 2 and 3 review the needed basic results of matrix algebra and of probability, statistics and random processes, respectively. The periodogram-based and Blackman-Tukey approaches to spectral estimation, also called the classical approaches, are presented in Chapter 4. Chapter 5 introduces the ARMA models for stationary processes with rational spectral densities and describes their second-order properties. Chapters 6 and 7 present methods and algorithms for estimating the parameters in AR models and study their performance. Model order selection procedures are also briefly discussed. The estimation of parameters in MA and ARMA models (including order estimation) is discussed in Chapters 8 to 10. Chapter 11 discusses the minimum variance (Capon) spectral estimation. Chapter 12 presents a summary of the spectral estimators derived in the previous chapters and a comparison of their performance on a test case data set. Chapters 13 to 16 address topics considered to be more advanced. The subject of Chapter 13 is sinusoidal parameter estimation. Chapter 14 discusses multichannel spectral estimation, and Chapter 15 two- dimensional spectral estimation. Finally, Chapter 16 contains a brief presentation of various applications of spectral estimation methods. The book includes a floppy disk which contains computer program subroutine implementations of all the methods discussed in Chapters 2 to 12. The (FORTRAN 77) source codes of the computer programs are also given in the book. The book contains numerous computer simulations which aim at helping the reader to choose a specific spectral estimation method for a specific application. The book is written at a reasonable level of mathematical sophistication and may therefore prove useful for the applications-oriented reader. For the expert, the book may serve as an overview of methods, algorithms and theoretical performance results developed prior to 1985. The reviewer recommends this book to anyone engaged in the field of spectral estimation.","author":[{"dropping-particle":"","family":"Kay","given":"Steven M","non-dropping-particle":"","parse-names":false,"suffix":""}],"container-title":"Signal Processing. Prentice-Hall","id":"ITEM-1","issued":{"date-parts":[["1988"]]},"title":"Modern Spectral Estimation: Theory and Application","type":"paper-conference"},"uris":["http://www.mendeley.com/documents/?uuid=e3f473ba-1115-4646-ac94-a86079398c05"]}],"mendeley":{"formattedCitation":"[36]","plainTextFormattedCitation":"[36]","previouslyFormattedCitation":"[36]"},"properties":{"noteIndex":0},"schema":"https://github.com/citation-style-language/schema/raw/master/csl-citation.json"}</w:instrText>
      </w:r>
      <w:r w:rsidR="001010D9">
        <w:fldChar w:fldCharType="separate"/>
      </w:r>
      <w:r w:rsidR="001010D9" w:rsidRPr="001010D9">
        <w:rPr>
          <w:noProof/>
        </w:rPr>
        <w:t>[36]</w:t>
      </w:r>
      <w:r w:rsidR="001010D9">
        <w:fldChar w:fldCharType="end"/>
      </w:r>
      <w:r w:rsidR="00EC112A">
        <w:t xml:space="preserve">. </w:t>
      </w:r>
    </w:p>
    <w:p w:rsidR="00C4644B" w:rsidRDefault="00C4644B" w:rsidP="00C4644B">
      <w:pPr>
        <w:keepNext/>
        <w:jc w:val="center"/>
      </w:pPr>
      <w:r>
        <w:rPr>
          <w:rFonts w:eastAsiaTheme="minorEastAsia"/>
          <w:noProof/>
          <w:sz w:val="24"/>
          <w:szCs w:val="24"/>
        </w:rPr>
        <w:lastRenderedPageBreak/>
        <w:drawing>
          <wp:inline distT="0" distB="0" distL="0" distR="0" wp14:anchorId="38D11187" wp14:editId="479A2B55">
            <wp:extent cx="3921300" cy="262890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55716" cy="2786056"/>
                    </a:xfrm>
                    <a:prstGeom prst="rect">
                      <a:avLst/>
                    </a:prstGeom>
                    <a:noFill/>
                  </pic:spPr>
                </pic:pic>
              </a:graphicData>
            </a:graphic>
          </wp:inline>
        </w:drawing>
      </w:r>
    </w:p>
    <w:p w:rsidR="00C4644B" w:rsidRDefault="00C4644B" w:rsidP="00C4644B">
      <w:pPr>
        <w:pStyle w:val="Caption"/>
        <w:jc w:val="center"/>
      </w:pPr>
      <w:bookmarkStart w:id="52" w:name="_Toc515535085"/>
      <w:bookmarkStart w:id="53" w:name="_Toc515823221"/>
      <w:r>
        <w:t xml:space="preserve">Figure </w:t>
      </w:r>
      <w:r>
        <w:fldChar w:fldCharType="begin"/>
      </w:r>
      <w:r>
        <w:instrText xml:space="preserve"> SEQ Figure \* ARABIC </w:instrText>
      </w:r>
      <w:r>
        <w:fldChar w:fldCharType="separate"/>
      </w:r>
      <w:r w:rsidR="008850CD">
        <w:rPr>
          <w:noProof/>
        </w:rPr>
        <w:t>14</w:t>
      </w:r>
      <w:r>
        <w:rPr>
          <w:noProof/>
        </w:rPr>
        <w:fldChar w:fldCharType="end"/>
      </w:r>
      <w:r>
        <w:t>. A representation of a rectangular window sliding over a time-series. In STFT this window defines the limits of the Fourier transform as the signal outside of the window is ignored.</w:t>
      </w:r>
      <w:bookmarkEnd w:id="52"/>
      <w:bookmarkEnd w:id="53"/>
      <w:r>
        <w:t xml:space="preserve"> </w:t>
      </w:r>
    </w:p>
    <w:p w:rsidR="00C4644B" w:rsidRDefault="00417186" w:rsidP="00C4644B">
      <w:r>
        <w:t>The window function is a</w:t>
      </w:r>
      <w:r w:rsidR="00C4644B">
        <w:t xml:space="preserve">n important source of variables for the STFT </w:t>
      </w:r>
      <w:r>
        <w:t xml:space="preserve">algorithm. </w:t>
      </w:r>
      <w:r w:rsidR="00C4644B">
        <w:t xml:space="preserve">It is a function which is zero-valued outside the window area and real-valued under it. In the case of figure 3 it is zero everywhere outside the square. However, windowing a waveform such as </w:t>
      </w:r>
      <w:r w:rsidR="00C4644B" w:rsidRPr="00417186">
        <w:t>cos</w:t>
      </w:r>
      <m:oMath>
        <m:r>
          <w:rPr>
            <w:rFonts w:ascii="Cambria Math" w:hAnsi="Cambria Math"/>
          </w:rPr>
          <m:t>ωt</m:t>
        </m:r>
      </m:oMath>
      <w:r w:rsidR="00C4644B" w:rsidRPr="00417186">
        <w:t xml:space="preserve"> </w:t>
      </w:r>
      <w:r w:rsidR="00C4644B">
        <w:t xml:space="preserve">and taking its Fourier transform yields non-zero values for frequencies other than </w:t>
      </w:r>
      <w:r w:rsidR="00C4644B" w:rsidRPr="00417186">
        <w:t>ω</w:t>
      </w:r>
      <w:r w:rsidR="00C4644B">
        <w:t>. This is called spectral leakage and is highly relevant in our case because we have both a low frequency resolution due to TUP and also multiple frequencies because of the nature of our signals. However, window types other than the rectangular exist and they all have different spectral representation</w:t>
      </w:r>
      <w:r w:rsidR="001010D9">
        <w:t xml:space="preserve"> </w:t>
      </w:r>
      <w:r w:rsidR="001010D9">
        <w:fldChar w:fldCharType="begin" w:fldLock="1"/>
      </w:r>
      <w:r w:rsidR="001010D9">
        <w:instrText>ADDIN CSL_CITATION {"citationItems":[{"id":"ITEM-1","itemData":{"abstract":"ABSTRACT This book provides a good coverage of the spectral estimation field. Chapter 1 is a general presentation of the spectral estimation problem. Chapters 2 and 3 review the needed basic results of matrix algebra and of probability, statistics and random processes, respectively. The periodogram-based and Blackman-Tukey approaches to spectral estimation, also called the classical approaches, are presented in Chapter 4. Chapter 5 introduces the ARMA models for stationary processes with rational spectral densities and describes their second-order properties. Chapters 6 and 7 present methods and algorithms for estimating the parameters in AR models and study their performance. Model order selection procedures are also briefly discussed. The estimation of parameters in MA and ARMA models (including order estimation) is discussed in Chapters 8 to 10. Chapter 11 discusses the minimum variance (Capon) spectral estimation. Chapter 12 presents a summary of the spectral estimators derived in the previous chapters and a comparison of their performance on a test case data set. Chapters 13 to 16 address topics considered to be more advanced. The subject of Chapter 13 is sinusoidal parameter estimation. Chapter 14 discusses multichannel spectral estimation, and Chapter 15 two- dimensional spectral estimation. Finally, Chapter 16 contains a brief presentation of various applications of spectral estimation methods. The book includes a floppy disk which contains computer program subroutine implementations of all the methods discussed in Chapters 2 to 12. The (FORTRAN 77) source codes of the computer programs are also given in the book. The book contains numerous computer simulations which aim at helping the reader to choose a specific spectral estimation method for a specific application. The book is written at a reasonable level of mathematical sophistication and may therefore prove useful for the applications-oriented reader. For the expert, the book may serve as an overview of methods, algorithms and theoretical performance results developed prior to 1985. The reviewer recommends this book to anyone engaged in the field of spectral estimation.","author":[{"dropping-particle":"","family":"Kay","given":"Steven M","non-dropping-particle":"","parse-names":false,"suffix":""}],"container-title":"Signal Processing. Prentice-Hall","id":"ITEM-1","issued":{"date-parts":[["1988"]]},"title":"Modern Spectral Estimation: Theory and Application","type":"paper-conference"},"uris":["http://www.mendeley.com/documents/?uuid=e3f473ba-1115-4646-ac94-a86079398c05"]}],"mendeley":{"formattedCitation":"[36]","plainTextFormattedCitation":"[36]","previouslyFormattedCitation":"[36]"},"properties":{"noteIndex":0},"schema":"https://github.com/citation-style-language/schema/raw/master/csl-citation.json"}</w:instrText>
      </w:r>
      <w:r w:rsidR="001010D9">
        <w:fldChar w:fldCharType="separate"/>
      </w:r>
      <w:r w:rsidR="001010D9" w:rsidRPr="001010D9">
        <w:rPr>
          <w:noProof/>
        </w:rPr>
        <w:t>[36]</w:t>
      </w:r>
      <w:r w:rsidR="001010D9">
        <w:fldChar w:fldCharType="end"/>
      </w:r>
      <w:r w:rsidR="00C4644B">
        <w:t xml:space="preserve">. Several of these windows can be seen in figure </w:t>
      </w:r>
      <w:r>
        <w:t>1</w:t>
      </w:r>
      <w:r w:rsidR="000A1BF8">
        <w:t>5</w:t>
      </w:r>
      <w:r w:rsidR="00C4644B">
        <w:t xml:space="preserve">, where both the shape of the window in the time domain is shown in blue and the respective spectral representation shown in orange.  </w:t>
      </w:r>
    </w:p>
    <w:p w:rsidR="00C4644B" w:rsidRDefault="00C4644B" w:rsidP="00C4644B">
      <w:pPr>
        <w:keepNext/>
        <w:jc w:val="center"/>
      </w:pPr>
      <w:r>
        <w:rPr>
          <w:noProof/>
        </w:rPr>
        <w:lastRenderedPageBreak/>
        <w:drawing>
          <wp:inline distT="0" distB="0" distL="0" distR="0" wp14:anchorId="007D2AB5" wp14:editId="5CDC1886">
            <wp:extent cx="5819585" cy="4362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63838" cy="4395623"/>
                    </a:xfrm>
                    <a:prstGeom prst="rect">
                      <a:avLst/>
                    </a:prstGeom>
                    <a:noFill/>
                  </pic:spPr>
                </pic:pic>
              </a:graphicData>
            </a:graphic>
          </wp:inline>
        </w:drawing>
      </w:r>
    </w:p>
    <w:p w:rsidR="00C4644B" w:rsidRPr="00A12BBE" w:rsidRDefault="00C4644B" w:rsidP="00C4644B">
      <w:pPr>
        <w:pStyle w:val="Caption"/>
        <w:jc w:val="center"/>
      </w:pPr>
      <w:bookmarkStart w:id="54" w:name="_Toc515535086"/>
      <w:bookmarkStart w:id="55" w:name="_Toc515823222"/>
      <w:r>
        <w:t xml:space="preserve">Figure </w:t>
      </w:r>
      <w:r>
        <w:fldChar w:fldCharType="begin"/>
      </w:r>
      <w:r>
        <w:instrText xml:space="preserve"> SEQ Figure \* ARABIC </w:instrText>
      </w:r>
      <w:r>
        <w:fldChar w:fldCharType="separate"/>
      </w:r>
      <w:r w:rsidR="008850CD">
        <w:rPr>
          <w:noProof/>
        </w:rPr>
        <w:t>15</w:t>
      </w:r>
      <w:r>
        <w:rPr>
          <w:noProof/>
        </w:rPr>
        <w:fldChar w:fldCharType="end"/>
      </w:r>
      <w:r>
        <w:t>. Different window functions represented in the area they cover in time-series representation (blue) and the Fourier transform of a waveform under the respective window function (orange)</w:t>
      </w:r>
      <w:bookmarkEnd w:id="54"/>
      <w:bookmarkEnd w:id="55"/>
    </w:p>
    <w:p w:rsidR="00C4644B" w:rsidRDefault="00C4644B" w:rsidP="00C4644B">
      <w:r>
        <w:t>As it is clearly seen in the figure, opting for a Nuttall window or a Dolph-Chebyshev window will decrease the spectral leakage. However, the representation of the window in the time domain creates a new challenge. If the Nuttall window is chosen for example, some of the time-series signal might not be covered by the area of the window as ill</w:t>
      </w:r>
      <w:r w:rsidR="000A1BF8">
        <w:t>ustrated on the left in figure 16</w:t>
      </w:r>
      <w:r>
        <w:t xml:space="preserve">. There a significant part of the time-series is left outside of the window and thus not included in the Fourier transform. This is of course undesirable as not taking the signal in its entirety means that the spectral representation would not give us the correct information. A common technique used to overcome this issue is overlapping the windows </w:t>
      </w:r>
      <w:r w:rsidR="000A1BF8">
        <w:t>as seen on the right of figure 16</w:t>
      </w:r>
      <w:r>
        <w:t xml:space="preserve">. This adds a new dimension for consideration when implementing the algorithm in the form of a compromise between the maximum amplitude “flatness” of the data weighting, shown in green on figure </w:t>
      </w:r>
      <w:r w:rsidR="00417186">
        <w:t>1</w:t>
      </w:r>
      <w:r>
        <w:t>5, and the overlap correlation of the spectrum estimation which would increase the computational effort unnecessarily if chosen to be too high</w:t>
      </w:r>
      <w:r w:rsidR="001010D9">
        <w:t xml:space="preserve"> </w:t>
      </w:r>
      <w:r w:rsidR="001010D9">
        <w:fldChar w:fldCharType="begin" w:fldLock="1"/>
      </w:r>
      <w:r w:rsidR="001010D9">
        <w:instrText>ADDIN CSL_CITATION {"citationItems":[{"id":"ITEM-1","itemData":{"abstract":"ABSTRACT This book provides a good coverage of the spectral estimation field. Chapter 1 is a general presentation of the spectral estimation problem. Chapters 2 and 3 review the needed basic results of matrix algebra and of probability, statistics and random processes, respectively. The periodogram-based and Blackman-Tukey approaches to spectral estimation, also called the classical approaches, are presented in Chapter 4. Chapter 5 introduces the ARMA models for stationary processes with rational spectral densities and describes their second-order properties. Chapters 6 and 7 present methods and algorithms for estimating the parameters in AR models and study their performance. Model order selection procedures are also briefly discussed. The estimation of parameters in MA and ARMA models (including order estimation) is discussed in Chapters 8 to 10. Chapter 11 discusses the minimum variance (Capon) spectral estimation. Chapter 12 presents a summary of the spectral estimators derived in the previous chapters and a comparison of their performance on a test case data set. Chapters 13 to 16 address topics considered to be more advanced. The subject of Chapter 13 is sinusoidal parameter estimation. Chapter 14 discusses multichannel spectral estimation, and Chapter 15 two- dimensional spectral estimation. Finally, Chapter 16 contains a brief presentation of various applications of spectral estimation methods. The book includes a floppy disk which contains computer program subroutine implementations of all the methods discussed in Chapters 2 to 12. The (FORTRAN 77) source codes of the computer programs are also given in the book. The book contains numerous computer simulations which aim at helping the reader to choose a specific spectral estimation method for a specific application. The book is written at a reasonable level of mathematical sophistication and may therefore prove useful for the applications-oriented reader. For the expert, the book may serve as an overview of methods, algorithms and theoretical performance results developed prior to 1985. The reviewer recommends this book to anyone engaged in the field of spectral estimation.","author":[{"dropping-particle":"","family":"Kay","given":"Steven M","non-dropping-particle":"","parse-names":false,"suffix":""}],"container-title":"Signal Processing. Prentice-Hall","id":"ITEM-1","issued":{"date-parts":[["1988"]]},"title":"Modern Spectral Estimation: Theory and Application","type":"paper-conference"},"uris":["http://www.mendeley.com/documents/?uuid=e3f473ba-1115-4646-ac94-a86079398c05"]}],"mendeley":{"formattedCitation":"[36]","plainTextFormattedCitation":"[36]","previouslyFormattedCitation":"[36]"},"properties":{"noteIndex":0},"schema":"https://github.com/citation-style-language/schema/raw/master/csl-citation.json"}</w:instrText>
      </w:r>
      <w:r w:rsidR="001010D9">
        <w:fldChar w:fldCharType="separate"/>
      </w:r>
      <w:r w:rsidR="001010D9" w:rsidRPr="001010D9">
        <w:rPr>
          <w:noProof/>
        </w:rPr>
        <w:t>[36]</w:t>
      </w:r>
      <w:r w:rsidR="001010D9">
        <w:fldChar w:fldCharType="end"/>
      </w:r>
      <w:r>
        <w:t xml:space="preserve">. </w:t>
      </w:r>
    </w:p>
    <w:p w:rsidR="00C4644B" w:rsidRDefault="00C4644B" w:rsidP="00C4644B">
      <w:pPr>
        <w:keepNext/>
        <w:jc w:val="center"/>
      </w:pPr>
      <w:r>
        <w:rPr>
          <w:noProof/>
        </w:rPr>
        <w:lastRenderedPageBreak/>
        <w:drawing>
          <wp:inline distT="0" distB="0" distL="0" distR="0" wp14:anchorId="02A5C46C" wp14:editId="2C6D05DA">
            <wp:extent cx="5691048" cy="17792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96481" cy="1780969"/>
                    </a:xfrm>
                    <a:prstGeom prst="rect">
                      <a:avLst/>
                    </a:prstGeom>
                    <a:noFill/>
                  </pic:spPr>
                </pic:pic>
              </a:graphicData>
            </a:graphic>
          </wp:inline>
        </w:drawing>
      </w:r>
    </w:p>
    <w:p w:rsidR="00C4644B" w:rsidRDefault="00C4644B" w:rsidP="00C4644B">
      <w:pPr>
        <w:pStyle w:val="Caption"/>
        <w:jc w:val="center"/>
      </w:pPr>
      <w:bookmarkStart w:id="56" w:name="_Toc515535087"/>
      <w:bookmarkStart w:id="57" w:name="_Toc515823223"/>
      <w:r>
        <w:t xml:space="preserve">Figure </w:t>
      </w:r>
      <w:r>
        <w:fldChar w:fldCharType="begin"/>
      </w:r>
      <w:r>
        <w:instrText xml:space="preserve"> SEQ Figure \* ARABIC </w:instrText>
      </w:r>
      <w:r>
        <w:fldChar w:fldCharType="separate"/>
      </w:r>
      <w:r w:rsidR="008850CD">
        <w:rPr>
          <w:noProof/>
        </w:rPr>
        <w:t>16</w:t>
      </w:r>
      <w:r>
        <w:rPr>
          <w:noProof/>
        </w:rPr>
        <w:fldChar w:fldCharType="end"/>
      </w:r>
      <w:r>
        <w:t>. A Nuttall window (red)</w:t>
      </w:r>
      <w:r>
        <w:rPr>
          <w:noProof/>
        </w:rPr>
        <w:t xml:space="preserve"> over a time-series (blue) without overlapping (left) shows how much  of the signal remains in the zero-valued are (outside of the window). On the right it is shown how overlapping the windows resolves this issue as almost all of the signal is under the area covered by the windows (50% overlap) with the amplitude flatness </w:t>
      </w:r>
      <w:r w:rsidRPr="00B13AEA">
        <w:rPr>
          <w:noProof/>
        </w:rPr>
        <w:t>sh</w:t>
      </w:r>
      <w:r w:rsidR="00B13AEA">
        <w:rPr>
          <w:noProof/>
        </w:rPr>
        <w:t>ow</w:t>
      </w:r>
      <w:r w:rsidRPr="00B13AEA">
        <w:rPr>
          <w:noProof/>
        </w:rPr>
        <w:t>n</w:t>
      </w:r>
      <w:r>
        <w:rPr>
          <w:noProof/>
        </w:rPr>
        <w:t xml:space="preserve"> in green..</w:t>
      </w:r>
      <w:bookmarkEnd w:id="56"/>
      <w:bookmarkEnd w:id="57"/>
    </w:p>
    <w:p w:rsidR="00C4644B" w:rsidRDefault="00C4644B" w:rsidP="00C4644B">
      <w:r>
        <w:t>Additionally, selecting how many samples of the signal must fall under the window (window span) is the variable that decides the frequency and temporal resolutions</w:t>
      </w:r>
      <w:r w:rsidR="001010D9">
        <w:t xml:space="preserve"> </w:t>
      </w:r>
      <w:r w:rsidR="001010D9">
        <w:fldChar w:fldCharType="begin" w:fldLock="1"/>
      </w:r>
      <w:r w:rsidR="001010D9">
        <w:instrText>ADDIN CSL_CITATION {"citationItems":[{"id":"ITEM-1","itemData":{"abstract":"ABSTRACT This book provides a good coverage of the spectral estimation field. Chapter 1 is a general presentation of the spectral estimation problem. Chapters 2 and 3 review the needed basic results of matrix algebra and of probability, statistics and random processes, respectively. The periodogram-based and Blackman-Tukey approaches to spectral estimation, also called the classical approaches, are presented in Chapter 4. Chapter 5 introduces the ARMA models for stationary processes with rational spectral densities and describes their second-order properties. Chapters 6 and 7 present methods and algorithms for estimating the parameters in AR models and study their performance. Model order selection procedures are also briefly discussed. The estimation of parameters in MA and ARMA models (including order estimation) is discussed in Chapters 8 to 10. Chapter 11 discusses the minimum variance (Capon) spectral estimation. Chapter 12 presents a summary of the spectral estimators derived in the previous chapters and a comparison of their performance on a test case data set. Chapters 13 to 16 address topics considered to be more advanced. The subject of Chapter 13 is sinusoidal parameter estimation. Chapter 14 discusses multichannel spectral estimation, and Chapter 15 two- dimensional spectral estimation. Finally, Chapter 16 contains a brief presentation of various applications of spectral estimation methods. The book includes a floppy disk which contains computer program subroutine implementations of all the methods discussed in Chapters 2 to 12. The (FORTRAN 77) source codes of the computer programs are also given in the book. The book contains numerous computer simulations which aim at helping the reader to choose a specific spectral estimation method for a specific application. The book is written at a reasonable level of mathematical sophistication and may therefore prove useful for the applications-oriented reader. For the expert, the book may serve as an overview of methods, algorithms and theoretical performance results developed prior to 1985. The reviewer recommends this book to anyone engaged in the field of spectral estimation.","author":[{"dropping-particle":"","family":"Kay","given":"Steven M","non-dropping-particle":"","parse-names":false,"suffix":""}],"container-title":"Signal Processing. Prentice-Hall","id":"ITEM-1","issued":{"date-parts":[["1988"]]},"title":"Modern Spectral Estimation: Theory and Application","type":"paper-conference"},"uris":["http://www.mendeley.com/documents/?uuid=e3f473ba-1115-4646-ac94-a86079398c05"]}],"mendeley":{"formattedCitation":"[36]","plainTextFormattedCitation":"[36]","previouslyFormattedCitation":"[36]"},"properties":{"noteIndex":0},"schema":"https://github.com/citation-style-language/schema/raw/master/csl-citation.json"}</w:instrText>
      </w:r>
      <w:r w:rsidR="001010D9">
        <w:fldChar w:fldCharType="separate"/>
      </w:r>
      <w:r w:rsidR="001010D9" w:rsidRPr="001010D9">
        <w:rPr>
          <w:noProof/>
        </w:rPr>
        <w:t>[36]</w:t>
      </w:r>
      <w:r w:rsidR="001010D9">
        <w:fldChar w:fldCharType="end"/>
      </w:r>
      <w:r>
        <w:t>. This parameter is the one that is directly related to the previously described TUP. The higher the frequency resolution, the larger the window, the least temporal information</w:t>
      </w:r>
      <w:r w:rsidR="001010D9">
        <w:t xml:space="preserve"> </w:t>
      </w:r>
      <w:r w:rsidR="001010D9">
        <w:fldChar w:fldCharType="begin" w:fldLock="1"/>
      </w:r>
      <w:r w:rsidR="001010D9">
        <w:instrText>ADDIN CSL_CITATION {"citationItems":[{"id":"ITEM-1","itemData":{"DOI":"10.1088/1751-8113/44/8/085201","ISBN":"9788578110796","ISSN":"1098-6596","PMID":"25246403","abstract":"Welcome to this introductory tutorial on wavelet transforms. The wavelet transform is a relatively new concept (about 10 years old), but yet there are quite a few articles and books written on them. However, most of these books and articles are written by math people, for the other math people; still most of the math people don't know what the other math people are 1 talking about (a math professor of mine made this confession). In other words, majority of the literature available on wavelet transforms are of little help, if any, to those who are new to this subject (this is my personal opinion). When I first started working on wavelet transforms I have struggled for many hours and days to figure out what was going on in this mysterious world of wavelet transforms, due to the lack of introductory level text(s) in this subject. Therefore, I have decided to write this tutorial for the ones who are new to the topic. I consider myself quite new to the subject too, and I have to confess that I have not figured out all the theoretical details yet. However, as far as the engineering applications are concerned, I think all the theoretical details are not necessarily necessary (!). In this tutorial I will try to give basic principles underlying the wavelet theory. The proofs of the theorems and related equations will not be given in this tutorial due to the simple assumption that the intended readers of this tutorial do not need them at this time. However, interested readers will be directed to related references for further and in-depth information.","author":[{"dropping-particle":"","family":"Polikar","given":"Robi","non-dropping-particle":"","parse-names":false,"suffix":""}],"container-title":"Internet Resources httpengineering rowan edu polikarWAVELETSWTtutorial html","id":"ITEM-1","issued":{"date-parts":[["1994"]]},"title":"The Wavelet Tutorial","type":"article-journal"},"uris":["http://www.mendeley.com/documents/?uuid=5c5f0267-6573-4367-b2e0-a11f67e708f0"]}],"mendeley":{"formattedCitation":"[33]","plainTextFormattedCitation":"[33]","previouslyFormattedCitation":"[33]"},"properties":{"noteIndex":0},"schema":"https://github.com/citation-style-language/schema/raw/master/csl-citation.json"}</w:instrText>
      </w:r>
      <w:r w:rsidR="001010D9">
        <w:fldChar w:fldCharType="separate"/>
      </w:r>
      <w:r w:rsidR="001010D9" w:rsidRPr="001010D9">
        <w:rPr>
          <w:noProof/>
        </w:rPr>
        <w:t>[33]</w:t>
      </w:r>
      <w:r w:rsidR="001010D9">
        <w:fldChar w:fldCharType="end"/>
      </w:r>
      <w:r>
        <w:t>. We can see this from a sim</w:t>
      </w:r>
      <w:r w:rsidR="00696785">
        <w:t xml:space="preserve">ple experiment where we use a time-varying signal similar to the one from figure </w:t>
      </w:r>
      <w:r w:rsidR="000A1BF8">
        <w:t>8</w:t>
      </w:r>
      <w:r>
        <w:t xml:space="preserve"> and apply the STFT with different sized windows. Figure </w:t>
      </w:r>
      <w:r w:rsidR="00AC3744">
        <w:t>1</w:t>
      </w:r>
      <w:r w:rsidR="000A1BF8">
        <w:t>7</w:t>
      </w:r>
      <w:r>
        <w:t xml:space="preserve"> displays the results from this experiment for 4 differently sized windows (N represents the number of samples falling under the window, with 512 being the length of each of </w:t>
      </w:r>
      <w:r w:rsidR="00C3747A">
        <w:t>the distinct 4 segments (5Hz, 10hz, 15Hz, 20</w:t>
      </w:r>
      <w:r>
        <w:t xml:space="preserve">Hz)). In the top-left image where the length is the </w:t>
      </w:r>
      <w:r w:rsidRPr="00B13AEA">
        <w:rPr>
          <w:noProof/>
        </w:rPr>
        <w:t>lowest</w:t>
      </w:r>
      <w:r w:rsidR="00B13AEA">
        <w:rPr>
          <w:noProof/>
        </w:rPr>
        <w:t>,</w:t>
      </w:r>
      <w:r>
        <w:t xml:space="preserve"> we can see that there is barely any overlap of the 4 segments and that the color, representing the power of the spectrum, is at its highest contrast. Once we start to increase the size of the window, the overlap starts to increase and the contrast to decrease. However, the frequency information becomes less spread out as seen from the decrease in “shadows” above and below the bars. </w:t>
      </w:r>
    </w:p>
    <w:p w:rsidR="00C4644B" w:rsidRDefault="00C3747A" w:rsidP="00C4644B">
      <w:pPr>
        <w:keepNext/>
        <w:jc w:val="center"/>
      </w:pPr>
      <w:r>
        <w:rPr>
          <w:noProof/>
        </w:rPr>
        <w:drawing>
          <wp:inline distT="0" distB="0" distL="0" distR="0" wp14:anchorId="6D8652E3" wp14:editId="5526C560">
            <wp:extent cx="5760000" cy="288538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00" cy="2885387"/>
                    </a:xfrm>
                    <a:prstGeom prst="rect">
                      <a:avLst/>
                    </a:prstGeom>
                    <a:noFill/>
                  </pic:spPr>
                </pic:pic>
              </a:graphicData>
            </a:graphic>
          </wp:inline>
        </w:drawing>
      </w:r>
    </w:p>
    <w:p w:rsidR="00C4644B" w:rsidRDefault="00C4644B" w:rsidP="00C4644B">
      <w:pPr>
        <w:pStyle w:val="Caption"/>
        <w:jc w:val="center"/>
      </w:pPr>
      <w:bookmarkStart w:id="58" w:name="_Toc515535088"/>
      <w:bookmarkStart w:id="59" w:name="_Toc515823224"/>
      <w:r>
        <w:t xml:space="preserve">Figure </w:t>
      </w:r>
      <w:r>
        <w:fldChar w:fldCharType="begin"/>
      </w:r>
      <w:r>
        <w:instrText xml:space="preserve"> SEQ Figure \* ARABIC </w:instrText>
      </w:r>
      <w:r>
        <w:fldChar w:fldCharType="separate"/>
      </w:r>
      <w:r w:rsidR="008850CD">
        <w:rPr>
          <w:noProof/>
        </w:rPr>
        <w:t>17</w:t>
      </w:r>
      <w:r>
        <w:rPr>
          <w:noProof/>
        </w:rPr>
        <w:fldChar w:fldCharType="end"/>
      </w:r>
      <w:r>
        <w:t xml:space="preserve">. Spectrogram of the STFT of a time-varying signal with 4 distinct segments </w:t>
      </w:r>
      <w:r w:rsidR="00C3747A">
        <w:t xml:space="preserve">(5Hz, 10hz, 15Hz, 20Hz) </w:t>
      </w:r>
      <w:r>
        <w:t xml:space="preserve">of equal length (n=512) with varying window length (red N annotation). We can see how increasing the number of samples of a window decreases the temporal information (seen by the overlap of the segments and the decrease of </w:t>
      </w:r>
      <w:r w:rsidR="00AC3744" w:rsidRPr="00B13AEA">
        <w:rPr>
          <w:noProof/>
        </w:rPr>
        <w:t>colour</w:t>
      </w:r>
      <w:r>
        <w:t xml:space="preserve"> contrast).</w:t>
      </w:r>
      <w:bookmarkEnd w:id="58"/>
      <w:bookmarkEnd w:id="59"/>
    </w:p>
    <w:p w:rsidR="00AC3744" w:rsidRDefault="00AC3744">
      <w:r>
        <w:br w:type="page"/>
      </w:r>
    </w:p>
    <w:p w:rsidR="00C4644B" w:rsidRDefault="00C4644B" w:rsidP="00C4644B">
      <w:pPr>
        <w:rPr>
          <w:b/>
        </w:rPr>
      </w:pPr>
      <w:r>
        <w:rPr>
          <w:b/>
        </w:rPr>
        <w:lastRenderedPageBreak/>
        <w:t>Continuous Wavelet Transform</w:t>
      </w:r>
    </w:p>
    <w:p w:rsidR="00D2054F" w:rsidRDefault="00AC3744" w:rsidP="002621CF">
      <w:r>
        <w:t>A quick look at figure 16 clearly shows that the dominant frequencies are at the bottom of the plots. This is because the Nyquist frequency is the highest one on the plot, which in this case would be 64 Hz (128 Hz sampling frequency). However, we know that the frequency bands which are indicative of the sleep stages are at the lower end of the spectrum. The STFT provides for linear representation of the weight of each of these frequencies which is unfortunate because having a higher resolution at the lower frequencies might prove better for the</w:t>
      </w:r>
      <w:r w:rsidR="009E351B">
        <w:t xml:space="preserve"> performance of </w:t>
      </w:r>
      <w:r w:rsidR="009E351B" w:rsidRPr="00B13AEA">
        <w:rPr>
          <w:noProof/>
        </w:rPr>
        <w:t>a</w:t>
      </w:r>
      <w:r w:rsidR="00B13AEA">
        <w:rPr>
          <w:noProof/>
        </w:rPr>
        <w:t>n</w:t>
      </w:r>
      <w:r w:rsidR="009E351B" w:rsidRPr="00B13AEA">
        <w:rPr>
          <w:noProof/>
        </w:rPr>
        <w:t xml:space="preserve"> ML</w:t>
      </w:r>
      <w:r w:rsidR="009E351B">
        <w:t xml:space="preserve"> algorithm. A technique called the Continuous Wavelet Transform (CWT) allows us to do something similar</w:t>
      </w:r>
      <w:r w:rsidR="001010D9">
        <w:t xml:space="preserve"> </w:t>
      </w:r>
      <w:r w:rsidR="001010D9">
        <w:fldChar w:fldCharType="begin" w:fldLock="1"/>
      </w:r>
      <w:r w:rsidR="001010D9">
        <w:instrText>ADDIN CSL_CITATION {"citationItems":[{"id":"ITEM-1","itemData":{"DOI":"10.1088/1751-8113/44/8/085201","ISBN":"9788578110796","ISSN":"1098-6596","PMID":"25246403","abstract":"Welcome to this introductory tutorial on wavelet transforms. The wavelet transform is a relatively new concept (about 10 years old), but yet there are quite a few articles and books written on them. However, most of these books and articles are written by math people, for the other math people; still most of the math people don't know what the other math people are 1 talking about (a math professor of mine made this confession). In other words, majority of the literature available on wavelet transforms are of little help, if any, to those who are new to this subject (this is my personal opinion). When I first started working on wavelet transforms I have struggled for many hours and days to figure out what was going on in this mysterious world of wavelet transforms, due to the lack of introductory level text(s) in this subject. Therefore, I have decided to write this tutorial for the ones who are new to the topic. I consider myself quite new to the subject too, and I have to confess that I have not figured out all the theoretical details yet. However, as far as the engineering applications are concerned, I think all the theoretical details are not necessarily necessary (!). In this tutorial I will try to give basic principles underlying the wavelet theory. The proofs of the theorems and related equations will not be given in this tutorial due to the simple assumption that the intended readers of this tutorial do not need them at this time. However, interested readers will be directed to related references for further and in-depth information.","author":[{"dropping-particle":"","family":"Polikar","given":"Robi","non-dropping-particle":"","parse-names":false,"suffix":""}],"container-title":"Internet Resources httpengineering rowan edu polikarWAVELETSWTtutorial html","id":"ITEM-1","issued":{"date-parts":[["1994"]]},"title":"The Wavelet Tutorial","type":"article-journal"},"uris":["http://www.mendeley.com/documents/?uuid=5c5f0267-6573-4367-b2e0-a11f67e708f0"]}],"mendeley":{"formattedCitation":"[33]","plainTextFormattedCitation":"[33]","previouslyFormattedCitation":"[33]"},"properties":{"noteIndex":0},"schema":"https://github.com/citation-style-language/schema/raw/master/csl-citation.json"}</w:instrText>
      </w:r>
      <w:r w:rsidR="001010D9">
        <w:fldChar w:fldCharType="separate"/>
      </w:r>
      <w:r w:rsidR="001010D9" w:rsidRPr="001010D9">
        <w:rPr>
          <w:noProof/>
        </w:rPr>
        <w:t>[33]</w:t>
      </w:r>
      <w:r w:rsidR="001010D9">
        <w:fldChar w:fldCharType="end"/>
      </w:r>
      <w:r w:rsidR="009E351B">
        <w:t>.</w:t>
      </w:r>
    </w:p>
    <w:p w:rsidR="00C4644B" w:rsidRDefault="00D2054F" w:rsidP="002621CF">
      <w:r>
        <w:t xml:space="preserve">The CWT is a technique for time-frequency analysis which ultimately compares two signals: the original signal to be analyzed and one generated by us called a mother wavelet. This mother wavelet can be stretched or compressed and it can also be shifted in time. This stretching and compressing, given by the scale variable, allows us to gain information about the frequency of the signal. A tightly compressed mother wavelet would have higher similarity to the high-frequency parts of the signal while a stretched wavelet would be correlated to slower oscillations. </w:t>
      </w:r>
      <w:r w:rsidR="00681AB3">
        <w:t>By scaling the mother wavelet multiple times and shifting it throughout the whole original signal we can create a 2D representation of our signal where one dimension will be given by the scale of the wavelet and the other by the time shifts</w:t>
      </w:r>
      <w:r w:rsidR="001010D9">
        <w:t xml:space="preserve"> </w:t>
      </w:r>
      <w:r w:rsidR="001010D9">
        <w:fldChar w:fldCharType="begin" w:fldLock="1"/>
      </w:r>
      <w:r w:rsidR="001010D9">
        <w:instrText>ADDIN CSL_CITATION {"citationItems":[{"id":"ITEM-1","itemData":{"DOI":"10.1088/1751-8113/44/8/085201","ISBN":"9788578110796","ISSN":"1098-6596","PMID":"25246403","abstract":"Welcome to this introductory tutorial on wavelet transforms. The wavelet transform is a relatively new concept (about 10 years old), but yet there are quite a few articles and books written on them. However, most of these books and articles are written by math people, for the other math people; still most of the math people don't know what the other math people are 1 talking about (a math professor of mine made this confession). In other words, majority of the literature available on wavelet transforms are of little help, if any, to those who are new to this subject (this is my personal opinion). When I first started working on wavelet transforms I have struggled for many hours and days to figure out what was going on in this mysterious world of wavelet transforms, due to the lack of introductory level text(s) in this subject. Therefore, I have decided to write this tutorial for the ones who are new to the topic. I consider myself quite new to the subject too, and I have to confess that I have not figured out all the theoretical details yet. However, as far as the engineering applications are concerned, I think all the theoretical details are not necessarily necessary (!). In this tutorial I will try to give basic principles underlying the wavelet theory. The proofs of the theorems and related equations will not be given in this tutorial due to the simple assumption that the intended readers of this tutorial do not need them at this time. However, interested readers will be directed to related references for further and in-depth information.","author":[{"dropping-particle":"","family":"Polikar","given":"Robi","non-dropping-particle":"","parse-names":false,"suffix":""}],"container-title":"Internet Resources httpengineering rowan edu polikarWAVELETSWTtutorial html","id":"ITEM-1","issued":{"date-parts":[["1994"]]},"title":"The Wavelet Tutorial","type":"article-journal"},"uris":["http://www.mendeley.com/documents/?uuid=5c5f0267-6573-4367-b2e0-a11f67e708f0"]}],"mendeley":{"formattedCitation":"[33]","plainTextFormattedCitation":"[33]","previouslyFormattedCitation":"[33]"},"properties":{"noteIndex":0},"schema":"https://github.com/citation-style-language/schema/raw/master/csl-citation.json"}</w:instrText>
      </w:r>
      <w:r w:rsidR="001010D9">
        <w:fldChar w:fldCharType="separate"/>
      </w:r>
      <w:r w:rsidR="001010D9" w:rsidRPr="001010D9">
        <w:rPr>
          <w:noProof/>
        </w:rPr>
        <w:t>[33]</w:t>
      </w:r>
      <w:r w:rsidR="001010D9">
        <w:fldChar w:fldCharType="end"/>
      </w:r>
      <w:r w:rsidR="00681AB3">
        <w:t>. The pro</w:t>
      </w:r>
      <w:r w:rsidR="000A1BF8">
        <w:t>cess is illustrated in figure 18</w:t>
      </w:r>
      <w:r w:rsidR="00681AB3">
        <w:t xml:space="preserve">. </w:t>
      </w:r>
    </w:p>
    <w:p w:rsidR="00681AB3" w:rsidRDefault="002D4DB7" w:rsidP="00681AB3">
      <w:pPr>
        <w:keepNext/>
        <w:jc w:val="center"/>
      </w:pPr>
      <w:r>
        <w:rPr>
          <w:noProof/>
        </w:rPr>
        <w:drawing>
          <wp:inline distT="0" distB="0" distL="0" distR="0" wp14:anchorId="4B6ED7E7" wp14:editId="765DA590">
            <wp:extent cx="4815871" cy="480258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27020" cy="4813706"/>
                    </a:xfrm>
                    <a:prstGeom prst="rect">
                      <a:avLst/>
                    </a:prstGeom>
                    <a:noFill/>
                  </pic:spPr>
                </pic:pic>
              </a:graphicData>
            </a:graphic>
          </wp:inline>
        </w:drawing>
      </w:r>
    </w:p>
    <w:p w:rsidR="00681AB3" w:rsidRDefault="00681AB3" w:rsidP="00681AB3">
      <w:pPr>
        <w:pStyle w:val="Caption"/>
        <w:jc w:val="center"/>
      </w:pPr>
      <w:bookmarkStart w:id="60" w:name="_Toc515535089"/>
      <w:bookmarkStart w:id="61" w:name="_Toc515823225"/>
      <w:r>
        <w:t xml:space="preserve">Figure </w:t>
      </w:r>
      <w:r>
        <w:fldChar w:fldCharType="begin"/>
      </w:r>
      <w:r>
        <w:instrText xml:space="preserve"> SEQ Figure \* ARABIC </w:instrText>
      </w:r>
      <w:r>
        <w:fldChar w:fldCharType="separate"/>
      </w:r>
      <w:r w:rsidR="008850CD">
        <w:rPr>
          <w:noProof/>
        </w:rPr>
        <w:t>18</w:t>
      </w:r>
      <w:r>
        <w:fldChar w:fldCharType="end"/>
      </w:r>
      <w:r>
        <w:t xml:space="preserve">. A visual representation of how the CWT algorithm works where </w:t>
      </w:r>
      <w:r w:rsidRPr="009344A9">
        <w:rPr>
          <w:b/>
          <w:i w:val="0"/>
        </w:rPr>
        <w:t>t</w:t>
      </w:r>
      <w:r>
        <w:t xml:space="preserve"> indicates time step and </w:t>
      </w:r>
      <w:r w:rsidRPr="009344A9">
        <w:rPr>
          <w:b/>
          <w:i w:val="0"/>
        </w:rPr>
        <w:t>s</w:t>
      </w:r>
      <w:r>
        <w:t xml:space="preserve"> indicates scale. </w:t>
      </w:r>
      <w:r w:rsidRPr="00B13AEA">
        <w:rPr>
          <w:noProof/>
        </w:rPr>
        <w:t>First</w:t>
      </w:r>
      <w:r>
        <w:t xml:space="preserve"> a low scale is selected (compressed mother wavelet) and it is being </w:t>
      </w:r>
      <w:r w:rsidRPr="00B13AEA">
        <w:rPr>
          <w:noProof/>
        </w:rPr>
        <w:t>time</w:t>
      </w:r>
      <w:r w:rsidR="00B13AEA">
        <w:rPr>
          <w:noProof/>
        </w:rPr>
        <w:t>-</w:t>
      </w:r>
      <w:r w:rsidRPr="00B13AEA">
        <w:rPr>
          <w:noProof/>
        </w:rPr>
        <w:t>shifted</w:t>
      </w:r>
      <w:r>
        <w:t xml:space="preserve"> as to be compared to every temporal bin of the signal. </w:t>
      </w:r>
      <w:r w:rsidRPr="00B13AEA">
        <w:rPr>
          <w:noProof/>
        </w:rPr>
        <w:t>Afterward</w:t>
      </w:r>
      <w:r>
        <w:t xml:space="preserve"> a new scale is selected and the process repeated.</w:t>
      </w:r>
      <w:bookmarkEnd w:id="60"/>
      <w:bookmarkEnd w:id="61"/>
      <w:r>
        <w:t xml:space="preserve"> </w:t>
      </w:r>
    </w:p>
    <w:p w:rsidR="00D2054F" w:rsidRDefault="009344A9" w:rsidP="009344A9">
      <w:r w:rsidRPr="009344A9">
        <w:lastRenderedPageBreak/>
        <w:t xml:space="preserve">The </w:t>
      </w:r>
      <w:r>
        <w:t>CWT is given by the following formula</w:t>
      </w:r>
      <w:r w:rsidR="001010D9">
        <w:t xml:space="preserve"> </w:t>
      </w:r>
      <w:r w:rsidR="001010D9">
        <w:fldChar w:fldCharType="begin" w:fldLock="1"/>
      </w:r>
      <w:r w:rsidR="001010D9">
        <w:instrText>ADDIN CSL_CITATION {"citationItems":[{"id":"ITEM-1","itemData":{"DOI":"10.1088/1751-8113/44/8/085201","ISBN":"9788578110796","ISSN":"1098-6596","PMID":"25246403","abstract":"Welcome to this introductory tutorial on wavelet transforms. The wavelet transform is a relatively new concept (about 10 years old), but yet there are quite a few articles and books written on them. However, most of these books and articles are written by math people, for the other math people; still most of the math people don't know what the other math people are 1 talking about (a math professor of mine made this confession). In other words, majority of the literature available on wavelet transforms are of little help, if any, to those who are new to this subject (this is my personal opinion). When I first started working on wavelet transforms I have struggled for many hours and days to figure out what was going on in this mysterious world of wavelet transforms, due to the lack of introductory level text(s) in this subject. Therefore, I have decided to write this tutorial for the ones who are new to the topic. I consider myself quite new to the subject too, and I have to confess that I have not figured out all the theoretical details yet. However, as far as the engineering applications are concerned, I think all the theoretical details are not necessarily necessary (!). In this tutorial I will try to give basic principles underlying the wavelet theory. The proofs of the theorems and related equations will not be given in this tutorial due to the simple assumption that the intended readers of this tutorial do not need them at this time. However, interested readers will be directed to related references for further and in-depth information.","author":[{"dropping-particle":"","family":"Polikar","given":"Robi","non-dropping-particle":"","parse-names":false,"suffix":""}],"container-title":"Internet Resources httpengineering rowan edu polikarWAVELETSWTtutorial html","id":"ITEM-1","issued":{"date-parts":[["1994"]]},"title":"The Wavelet Tutorial","type":"article-journal"},"uris":["http://www.mendeley.com/documents/?uuid=5c5f0267-6573-4367-b2e0-a11f67e708f0"]}],"mendeley":{"formattedCitation":"[33]","plainTextFormattedCitation":"[33]","previouslyFormattedCitation":"[33]"},"properties":{"noteIndex":0},"schema":"https://github.com/citation-style-language/schema/raw/master/csl-citation.json"}</w:instrText>
      </w:r>
      <w:r w:rsidR="001010D9">
        <w:fldChar w:fldCharType="separate"/>
      </w:r>
      <w:r w:rsidR="001010D9" w:rsidRPr="001010D9">
        <w:rPr>
          <w:noProof/>
        </w:rPr>
        <w:t>[33]</w:t>
      </w:r>
      <w:r w:rsidR="001010D9">
        <w:fldChar w:fldCharType="end"/>
      </w:r>
      <w:r>
        <w:t>:</w:t>
      </w:r>
    </w:p>
    <w:p w:rsidR="009344A9" w:rsidRPr="009344A9" w:rsidRDefault="001E38B8" w:rsidP="009344A9">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ω</m:t>
              </m:r>
            </m:sub>
          </m:sSub>
          <m:d>
            <m:dPr>
              <m:ctrlPr>
                <w:rPr>
                  <w:rFonts w:ascii="Cambria Math" w:hAnsi="Cambria Math"/>
                  <w:i/>
                  <w:sz w:val="24"/>
                  <w:szCs w:val="24"/>
                </w:rPr>
              </m:ctrlPr>
            </m:dPr>
            <m:e>
              <m:r>
                <w:rPr>
                  <w:rFonts w:ascii="Cambria Math" w:hAnsi="Cambria Math"/>
                  <w:sz w:val="24"/>
                  <w:szCs w:val="24"/>
                </w:rPr>
                <m:t>s, τ</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p>
                <m:sSupPr>
                  <m:ctrlPr>
                    <w:rPr>
                      <w:rFonts w:ascii="Cambria Math" w:hAnsi="Cambria Math"/>
                      <w:i/>
                      <w:sz w:val="24"/>
                      <w:szCs w:val="24"/>
                    </w:rPr>
                  </m:ctrlPr>
                </m:sSupPr>
                <m:e>
                  <m:r>
                    <w:rPr>
                      <w:rFonts w:ascii="Cambria Math" w:hAnsi="Cambria Math"/>
                      <w:sz w:val="24"/>
                      <w:szCs w:val="24"/>
                    </w:rPr>
                    <m:t>|s|</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up>
              </m:sSup>
            </m:den>
          </m:f>
          <m:nary>
            <m:naryPr>
              <m:limLoc m:val="subSup"/>
              <m:ctrlPr>
                <w:rPr>
                  <w:rFonts w:ascii="Cambria Math" w:hAnsi="Cambria Math"/>
                  <w:i/>
                  <w:sz w:val="24"/>
                  <w:szCs w:val="24"/>
                </w:rPr>
              </m:ctrlPr>
            </m:naryPr>
            <m:sub>
              <m:r>
                <w:rPr>
                  <w:rFonts w:ascii="Cambria Math" w:hAnsi="Cambria Math"/>
                  <w:sz w:val="24"/>
                  <w:szCs w:val="24"/>
                </w:rPr>
                <m:t>-∞</m:t>
              </m:r>
            </m:sub>
            <m:sup>
              <m:r>
                <w:rPr>
                  <w:rFonts w:ascii="Cambria Math" w:hAnsi="Cambria Math"/>
                  <w:sz w:val="24"/>
                  <w:szCs w:val="24"/>
                </w:rPr>
                <m:t>∞</m:t>
              </m:r>
            </m:sup>
            <m:e>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φ</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t-τ</m:t>
                      </m:r>
                    </m:num>
                    <m:den>
                      <m:r>
                        <w:rPr>
                          <w:rFonts w:ascii="Cambria Math" w:hAnsi="Cambria Math"/>
                          <w:sz w:val="24"/>
                          <w:szCs w:val="24"/>
                        </w:rPr>
                        <m:t>s</m:t>
                      </m:r>
                    </m:den>
                  </m:f>
                </m:e>
              </m:d>
              <m:r>
                <w:rPr>
                  <w:rFonts w:ascii="Cambria Math" w:hAnsi="Cambria Math"/>
                  <w:sz w:val="24"/>
                  <w:szCs w:val="24"/>
                </w:rPr>
                <m:t>dt</m:t>
              </m:r>
            </m:e>
          </m:nary>
          <m:r>
            <w:rPr>
              <w:rFonts w:ascii="Cambria Math" w:hAnsi="Cambria Math"/>
              <w:sz w:val="24"/>
              <w:szCs w:val="24"/>
            </w:rPr>
            <m:t xml:space="preserve">     (18)</m:t>
          </m:r>
        </m:oMath>
      </m:oMathPara>
    </w:p>
    <w:p w:rsidR="000119BC" w:rsidRDefault="009344A9" w:rsidP="000119BC">
      <w:pPr>
        <w:keepNext/>
        <w:rPr>
          <w:rFonts w:eastAsiaTheme="minorEastAsia"/>
          <w:noProof/>
          <w:sz w:val="24"/>
          <w:szCs w:val="24"/>
        </w:rPr>
      </w:pPr>
      <w:r>
        <w:rPr>
          <w:rFonts w:eastAsiaTheme="minorEastAsia"/>
          <w:sz w:val="24"/>
          <w:szCs w:val="24"/>
        </w:rPr>
        <w:t xml:space="preserve">where </w:t>
      </w:r>
      <w:r>
        <w:rPr>
          <w:rFonts w:eastAsiaTheme="minorEastAsia" w:cstheme="minorHAnsi"/>
          <w:sz w:val="24"/>
          <w:szCs w:val="24"/>
        </w:rPr>
        <w:t>ϕ</w:t>
      </w:r>
      <w:r>
        <w:rPr>
          <w:rFonts w:eastAsiaTheme="minorEastAsia"/>
          <w:sz w:val="24"/>
          <w:szCs w:val="24"/>
        </w:rPr>
        <w:t xml:space="preserve"> is the complex conjugate of the mother wavelet signal represented in both the time and frequency domain. As we can see the CWT does not exactly yield the time-frequency representation but rather variables whose values give the same information. On top of that, the CWT analysis allows for a much better time and frequency localization as we can have a non-linear repre</w:t>
      </w:r>
      <w:r w:rsidR="000A1BF8">
        <w:rPr>
          <w:rFonts w:eastAsiaTheme="minorEastAsia"/>
          <w:sz w:val="24"/>
          <w:szCs w:val="24"/>
        </w:rPr>
        <w:t xml:space="preserve">sentation as seen </w:t>
      </w:r>
      <w:r w:rsidR="00B13AEA">
        <w:rPr>
          <w:rFonts w:eastAsiaTheme="minorEastAsia"/>
          <w:noProof/>
          <w:sz w:val="24"/>
          <w:szCs w:val="24"/>
        </w:rPr>
        <w:t>in</w:t>
      </w:r>
      <w:r w:rsidR="000A1BF8">
        <w:rPr>
          <w:rFonts w:eastAsiaTheme="minorEastAsia"/>
          <w:sz w:val="24"/>
          <w:szCs w:val="24"/>
        </w:rPr>
        <w:t xml:space="preserve"> figure 19</w:t>
      </w:r>
      <w:r>
        <w:rPr>
          <w:rFonts w:eastAsiaTheme="minorEastAsia"/>
          <w:sz w:val="24"/>
          <w:szCs w:val="24"/>
        </w:rPr>
        <w:t xml:space="preserve">. While the STFT gives us bins of equal width and length, the ones from the CWT are </w:t>
      </w:r>
      <w:r w:rsidR="00B82B83">
        <w:rPr>
          <w:rFonts w:eastAsiaTheme="minorEastAsia"/>
          <w:sz w:val="24"/>
          <w:szCs w:val="24"/>
        </w:rPr>
        <w:t>distributed unevenly which is exactly the characteristic we were hoping to achieve</w:t>
      </w:r>
      <w:r w:rsidR="001010D9">
        <w:rPr>
          <w:rFonts w:eastAsiaTheme="minorEastAsia"/>
          <w:sz w:val="24"/>
          <w:szCs w:val="24"/>
        </w:rPr>
        <w:t xml:space="preserve"> </w:t>
      </w:r>
      <w:r w:rsidR="001010D9">
        <w:rPr>
          <w:rFonts w:eastAsiaTheme="minorEastAsia"/>
          <w:sz w:val="24"/>
          <w:szCs w:val="24"/>
        </w:rPr>
        <w:fldChar w:fldCharType="begin" w:fldLock="1"/>
      </w:r>
      <w:r w:rsidR="001010D9">
        <w:rPr>
          <w:rFonts w:eastAsiaTheme="minorEastAsia"/>
          <w:sz w:val="24"/>
          <w:szCs w:val="24"/>
        </w:rPr>
        <w:instrText>ADDIN CSL_CITATION {"citationItems":[{"id":"ITEM-1","itemData":{"DOI":"10.1088/1751-8113/44/8/085201","ISBN":"9788578110796","ISSN":"1098-6596","PMID":"25246403","abstract":"Welcome to this introductory tutorial on wavelet transforms. The wavelet transform is a relatively new concept (about 10 years old), but yet there are quite a few articles and books written on them. However, most of these books and articles are written by math people, for the other math people; still most of the math people don't know what the other math people are 1 talking about (a math professor of mine made this confession). In other words, majority of the literature available on wavelet transforms are of little help, if any, to those who are new to this subject (this is my personal opinion). When I first started working on wavelet transforms I have struggled for many hours and days to figure out what was going on in this mysterious world of wavelet transforms, due to the lack of introductory level text(s) in this subject. Therefore, I have decided to write this tutorial for the ones who are new to the topic. I consider myself quite new to the subject too, and I have to confess that I have not figured out all the theoretical details yet. However, as far as the engineering applications are concerned, I think all the theoretical details are not necessarily necessary (!). In this tutorial I will try to give basic principles underlying the wavelet theory. The proofs of the theorems and related equations will not be given in this tutorial due to the simple assumption that the intended readers of this tutorial do not need them at this time. However, interested readers will be directed to related references for further and in-depth information.","author":[{"dropping-particle":"","family":"Polikar","given":"Robi","non-dropping-particle":"","parse-names":false,"suffix":""}],"container-title":"Internet Resources httpengineering rowan edu polikarWAVELETSWTtutorial html","id":"ITEM-1","issued":{"date-parts":[["1994"]]},"title":"The Wavelet Tutorial","type":"article-journal"},"uris":["http://www.mendeley.com/documents/?uuid=5c5f0267-6573-4367-b2e0-a11f67e708f0"]}],"mendeley":{"formattedCitation":"[33]","plainTextFormattedCitation":"[33]","previouslyFormattedCitation":"[33]"},"properties":{"noteIndex":0},"schema":"https://github.com/citation-style-language/schema/raw/master/csl-citation.json"}</w:instrText>
      </w:r>
      <w:r w:rsidR="001010D9">
        <w:rPr>
          <w:rFonts w:eastAsiaTheme="minorEastAsia"/>
          <w:sz w:val="24"/>
          <w:szCs w:val="24"/>
        </w:rPr>
        <w:fldChar w:fldCharType="separate"/>
      </w:r>
      <w:r w:rsidR="001010D9" w:rsidRPr="001010D9">
        <w:rPr>
          <w:rFonts w:eastAsiaTheme="minorEastAsia"/>
          <w:noProof/>
          <w:sz w:val="24"/>
          <w:szCs w:val="24"/>
        </w:rPr>
        <w:t>[33]</w:t>
      </w:r>
      <w:r w:rsidR="001010D9">
        <w:rPr>
          <w:rFonts w:eastAsiaTheme="minorEastAsia"/>
          <w:sz w:val="24"/>
          <w:szCs w:val="24"/>
        </w:rPr>
        <w:fldChar w:fldCharType="end"/>
      </w:r>
      <w:r w:rsidR="00B82B83">
        <w:rPr>
          <w:rFonts w:eastAsiaTheme="minorEastAsia"/>
          <w:sz w:val="24"/>
          <w:szCs w:val="24"/>
        </w:rPr>
        <w:t xml:space="preserve">. </w:t>
      </w:r>
    </w:p>
    <w:p w:rsidR="00696785" w:rsidRDefault="00696785" w:rsidP="00696785">
      <w:pPr>
        <w:keepNext/>
        <w:jc w:val="center"/>
      </w:pPr>
      <w:r>
        <w:rPr>
          <w:noProof/>
        </w:rPr>
        <w:drawing>
          <wp:inline distT="0" distB="0" distL="0" distR="0" wp14:anchorId="01A56DB1" wp14:editId="426DD3D3">
            <wp:extent cx="5881718" cy="261871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01200" cy="2627390"/>
                    </a:xfrm>
                    <a:prstGeom prst="rect">
                      <a:avLst/>
                    </a:prstGeom>
                    <a:noFill/>
                  </pic:spPr>
                </pic:pic>
              </a:graphicData>
            </a:graphic>
          </wp:inline>
        </w:drawing>
      </w:r>
    </w:p>
    <w:p w:rsidR="009344A9" w:rsidRDefault="000119BC" w:rsidP="000119BC">
      <w:pPr>
        <w:pStyle w:val="Caption"/>
        <w:jc w:val="center"/>
        <w:rPr>
          <w:rFonts w:eastAsiaTheme="minorEastAsia"/>
          <w:sz w:val="24"/>
          <w:szCs w:val="24"/>
        </w:rPr>
      </w:pPr>
      <w:bookmarkStart w:id="62" w:name="_Toc515535090"/>
      <w:bookmarkStart w:id="63" w:name="_Toc515823226"/>
      <w:r>
        <w:t xml:space="preserve">Figure </w:t>
      </w:r>
      <w:r>
        <w:fldChar w:fldCharType="begin"/>
      </w:r>
      <w:r>
        <w:instrText xml:space="preserve"> SEQ Figure \* ARABIC </w:instrText>
      </w:r>
      <w:r>
        <w:fldChar w:fldCharType="separate"/>
      </w:r>
      <w:r w:rsidR="008850CD">
        <w:rPr>
          <w:noProof/>
        </w:rPr>
        <w:t>19</w:t>
      </w:r>
      <w:r>
        <w:fldChar w:fldCharType="end"/>
      </w:r>
      <w:r>
        <w:t xml:space="preserve">. </w:t>
      </w:r>
      <w:r w:rsidR="00D9695F">
        <w:t>An example bin</w:t>
      </w:r>
      <w:r>
        <w:t xml:space="preserve"> representation of</w:t>
      </w:r>
      <w:r w:rsidR="00200077">
        <w:t xml:space="preserve"> the spectrograms of</w:t>
      </w:r>
      <w:r>
        <w:t xml:space="preserve"> STFT (left) and CWT</w:t>
      </w:r>
      <w:r w:rsidR="00D9695F">
        <w:rPr>
          <w:vertAlign w:val="subscript"/>
        </w:rPr>
        <w:t>3</w:t>
      </w:r>
      <w:r>
        <w:t xml:space="preserve"> (right). It is apparent how the STFT has a linear distribution while the CWT allows for higher resolution at specific areas</w:t>
      </w:r>
      <w:bookmarkEnd w:id="62"/>
      <w:bookmarkEnd w:id="63"/>
      <w:r w:rsidR="002D4DB7">
        <w:tab/>
      </w:r>
    </w:p>
    <w:p w:rsidR="0003612E" w:rsidRDefault="001046E7" w:rsidP="00AA322E">
      <w:pPr>
        <w:pStyle w:val="lowestsection"/>
      </w:pPr>
      <w:bookmarkStart w:id="64" w:name="_Toc515823165"/>
      <w:r>
        <w:t xml:space="preserve">2.2.2.4 </w:t>
      </w:r>
      <w:r w:rsidR="0003612E" w:rsidRPr="001046E7">
        <w:t>Non-linear</w:t>
      </w:r>
      <w:bookmarkEnd w:id="64"/>
      <w:r w:rsidR="0003612E" w:rsidRPr="001046E7">
        <w:t xml:space="preserve"> </w:t>
      </w:r>
    </w:p>
    <w:p w:rsidR="00616FEF" w:rsidRDefault="00696785" w:rsidP="002621CF">
      <w:r>
        <w:t>Another type of features that can be extracted from a time-series is the non-linear subset. This includes measures such as sample and multiscale entropy, fractal dimensions, and chaotic attractor exponents</w:t>
      </w:r>
      <w:r w:rsidR="001010D9">
        <w:t xml:space="preserve"> </w:t>
      </w:r>
      <w:r w:rsidR="001010D9">
        <w:fldChar w:fldCharType="begin" w:fldLock="1"/>
      </w:r>
      <w:r w:rsidR="0018688B">
        <w:instrText>ADDIN CSL_CITATION {"citationItems":[{"id":"ITEM-1","itemData":{"DOI":"10.1016/j.compbiomed.2012.09.012","ISBN":"1879-0534 (Electronic) 0010-4825 (Linking)","ISSN":"00104825","PMID":"23102750","abstract":"The present work aims at automatic identification of various sleep stages like, sleep stages 1, 2, slow wave sleep (sleep stages 3 and 4), REM sleep and wakefulness from single channel EEG signal. Automatic scoring of sleep stages was performed with the help of pattern recognition technique which involves feature extraction, selection and finally classification. Total 39 numbers of features from time domain, frequency domain and from non-linear analysis were extracted. After extraction of features, SVM based recursive feature elimination (RFE) technique was used to find the optimum number of feature subset which can provide significant classification performance with reduced number of features for the five different sleep stages. Finally for classification, binary SVMs were combined with one-against-all (OAA) strategy. Careful extraction and selection of optimum feature subset helped to reduce the classification error to 8.9 for training dataset, validated by k-fold cross-validation (CV) technique and 10.61 in the case of independent testing dataset. Agreement of the estimated sleep stages with those obtained by expert scoring for all sleep stages of training dataset was 0.877 and for independent testing dataset it was 0.8572. The proposed ensemble SVM-based method could be used as an efficient and cost-effective method for sleep staging with the advantage of reducing stress and burden imposed on subjects. © 2012 Elsevier Ltd.","author":[{"dropping-particle":"","family":"Koley","given":"B.","non-dropping-particle":"","parse-names":false,"suffix":""},{"dropping-particle":"","family":"Dey","given":"D.","non-dropping-particle":"","parse-names":false,"suffix":""}],"container-title":"Computers in Biology and Medicine","id":"ITEM-1","issue":"12","issued":{"date-parts":[["2012"]]},"page":"1186-1195","title":"An ensemble system for automatic sleep stage classification using single channel EEG signal","type":"article-journal","volume":"42"},"uris":["http://www.mendeley.com/documents/?uuid=9841138c-5144-4382-a446-51d3e580b710"]},{"id":"ITEM-2","itemData":{"DOI":"10.1016/j.cmpb.2016.12.004","ISBN":"01692607 (ISSN)","ISSN":"18727565","PMID":"28254093","abstract":"Background and objective: Proper scoring of sleep stages can give clinical information on diagnosing patients with sleep disorders. Since traditional visual scoring of the entire sleep is highly time-consuming and dependent to experts’ experience, automatic schemes based on electroencephalogram (EEG) analysis are broadly developed to solve these problems. This review presents an overview on the most suitable methods in terms of preprocessing, feature extraction, feature selection and classifier adopted to precisely discriminate the sleep stages. Methods: This study round up a wide range of research findings concerning the application of the sleep stage classification. The fundamental qualitative methods along with the state-of-the-art quantitative techniques for sleep stage scoring are comprehensively introduced. Moreover, according to the results of the investigated studies, five research papers are chosen and practically implemented on a well-known public available sleep EEG dataset. They are applied to single-channel EEG of 40 subjects containing equal number of healthy and patient individuals. Feature extraction and classification schemes are assessed in terms of accuracy and robustness against noise. Furthermore, an additional implementation phase is added to this research in which all combinations of the implemented features and classifiers are considered to find the best combination for sleep analysis. Results: According to our achieved results on both groups, entropy of wavelet coefficients along with random forest classifier are chosen as the best feature and classifier, respectively. The mentioned feature and classifier provide 87.06% accuracy on healthy subjects and 69.05% on patient group. Conclusions: In this paper, the road map of EEG-base sleep stage scoring methods is clearly sketched. Implementing the state-of-the-art methods and even their combination on both healthy and patient datasets indicates that although the accuracy on healthy subjects are remarkable, the results for the main community (patient group) by the quantitative methods are not promising yet. The reasons rise from adopting non-matched sleep EEG features from other signal processing fields such as communication. As a conclusion, developing sleep pattern-related features deem necessary to enhance the performance of this process.","author":[{"dropping-particle":"","family":"Boostani","given":"Reza","non-dropping-particle":"","parse-names":false,"suffix":""},{"dropping-particle":"","family":"Karimzadeh","given":"Foroozan","non-dropping-particle":"","parse-names":false,"suffix":""},{"dropping-particle":"","family":"Nami","given":"Mohammad","non-dropping-particle":"","parse-names":false,"suffix":""}],"container-title":"Computer Methods and Programs in Biomedicine","id":"ITEM-2","issued":{"date-parts":[["2017"]]},"page":"77-91","publisher":"Elsevier Ireland Ltd","title":"A comparative review on sleep stage classification methods in patients and healthy individuals","type":"article-journal","volume":"140"},"uris":["http://www.mendeley.com/documents/?uuid=39400344-278f-4f92-af7b-8dfa91064ef0"]}],"mendeley":{"formattedCitation":"[8], [10]","plainTextFormattedCitation":"[8], [10]","previouslyFormattedCitation":"[8], [10]"},"properties":{"noteIndex":0},"schema":"https://github.com/citation-style-language/schema/raw/master/csl-citation.json"}</w:instrText>
      </w:r>
      <w:r w:rsidR="001010D9">
        <w:fldChar w:fldCharType="separate"/>
      </w:r>
      <w:r w:rsidR="001010D9" w:rsidRPr="001010D9">
        <w:rPr>
          <w:noProof/>
        </w:rPr>
        <w:t>[8], [10]</w:t>
      </w:r>
      <w:r w:rsidR="001010D9">
        <w:fldChar w:fldCharType="end"/>
      </w:r>
      <w:r>
        <w:t xml:space="preserve">. All of these are computed directly on a time-series without any preprocessing of the signal, yet they have a relatively high computational cost. Most of them are based on self-similarity computations which require </w:t>
      </w:r>
      <w:r w:rsidR="00E25E7F">
        <w:t>significant working memory</w:t>
      </w:r>
      <w:r w:rsidR="001010D9">
        <w:t xml:space="preserve"> </w:t>
      </w:r>
      <w:r w:rsidR="0018688B">
        <w:fldChar w:fldCharType="begin" w:fldLock="1"/>
      </w:r>
      <w:r w:rsidR="0018688B">
        <w:instrText>ADDIN CSL_CITATION {"citationItems":[{"id":"ITEM-1","itemData":{"DOI":"10.1007/BF01619355","ISBN":"0748197715732614","ISSN":"07481977","PMID":"1744678","abstract":"A new statistic has been developed to quantify the amount of regularity in data. This statistic, ApEn (approximate entropy), appears to have potential application throughout medicine, notably in electrocardiogram and related heart rate data analyses and in the analysis of endocrine hormone release pulsatility. The focus of this article is ApEn. We commence with a simple example of what we are trying to discern. We then discuss exact regularity statistics and practical difficulties of using them in data analysis. The mathematic formula development for ApEn concludes the Solution section. We next discuss the two key input requirements, followed by an account of a pilot study successfully applying ApEn to neonatal heart rate analysis. We conclude with the important topic of ApEn as a relative (not absolute) measure, potential applications, and some caveats about appropriate usage of ApEn. Appendix A provides example ApEn and entropy computations to develop intuition about these measures. Appendix B contains a Fortran program for computing ApEn. This article can be read from at least three viewpoints. The practitioner who wishes to use a black box to measure regularity should concentrate on the exact formula, choices for the two input variables, potential applications, and caveats about appropriate usage. The physician who wishes to apply ApEn to heart rate analysis should particularly note the pilot study discussion. The more mathematically inclined reader will benefit from discussions of the relative (comparative) property of ApEn and from Appendix A.","author":[{"dropping-particle":"","family":"Pincus","given":"Steven M.","non-dropping-particle":"","parse-names":false,"suffix":""},{"dropping-particle":"","family":"Gladstone","given":"Igor M.","non-dropping-particle":"","parse-names":false,"suffix":""},{"dropping-particle":"","family":"Ehrenkranz","given":"Richard A.","non-dropping-particle":"","parse-names":false,"suffix":""}],"container-title":"Journal of Clinical Monitoring","id":"ITEM-1","issued":{"date-parts":[["1991"]]},"title":"A regularity statistic for medical data analysis","type":"article-journal"},"uris":["http://www.mendeley.com/documents/?uuid=cdfcdd3f-b3df-463e-bfba-13c38431b57a"]}],"mendeley":{"formattedCitation":"[38]","plainTextFormattedCitation":"[38]","previouslyFormattedCitation":"[38]"},"properties":{"noteIndex":0},"schema":"https://github.com/citation-style-language/schema/raw/master/csl-citation.json"}</w:instrText>
      </w:r>
      <w:r w:rsidR="0018688B">
        <w:fldChar w:fldCharType="separate"/>
      </w:r>
      <w:r w:rsidR="0018688B" w:rsidRPr="0018688B">
        <w:rPr>
          <w:noProof/>
        </w:rPr>
        <w:t>[38]</w:t>
      </w:r>
      <w:r w:rsidR="0018688B">
        <w:fldChar w:fldCharType="end"/>
      </w:r>
      <w:r w:rsidR="00E25E7F">
        <w:t xml:space="preserve">. </w:t>
      </w:r>
    </w:p>
    <w:p w:rsidR="00E25E7F" w:rsidRDefault="00E25E7F" w:rsidP="00696785">
      <w:pPr>
        <w:rPr>
          <w:b/>
        </w:rPr>
      </w:pPr>
      <w:r w:rsidRPr="00E25E7F">
        <w:rPr>
          <w:b/>
        </w:rPr>
        <w:t>Entropy measures</w:t>
      </w:r>
    </w:p>
    <w:p w:rsidR="00E25E7F" w:rsidRDefault="00224379" w:rsidP="002621CF">
      <w:r>
        <w:t xml:space="preserve">Entropy measures provide an insight into </w:t>
      </w:r>
      <w:r w:rsidR="000E314A">
        <w:t>the randomness or unpredictability of a temporal signal. The simplest algorithm is the one for the Approximate Entropy (ApEn). It yields useful information when the simple statistical measures of mean or variance would not distinguish between two series. An example of such a case would be when a series is composed of only two values one of which has a clear pattern to the occurrence of the values while the values in the other are distributed randomly</w:t>
      </w:r>
      <w:r w:rsidR="0018688B">
        <w:t xml:space="preserve"> </w:t>
      </w:r>
      <w:r w:rsidR="0018688B">
        <w:fldChar w:fldCharType="begin" w:fldLock="1"/>
      </w:r>
      <w:r w:rsidR="0018688B">
        <w:instrText>ADDIN CSL_CITATION {"citationItems":[{"id":"ITEM-1","itemData":{"DOI":"10.1007/BF01619355","ISBN":"0748197715732614","ISSN":"07481977","PMID":"1744678","abstract":"A new statistic has been developed to quantify the amount of regularity in data. This statistic, ApEn (approximate entropy), appears to have potential application throughout medicine, notably in electrocardiogram and related heart rate data analyses and in the analysis of endocrine hormone release pulsatility. The focus of this article is ApEn. We commence with a simple example of what we are trying to discern. We then discuss exact regularity statistics and practical difficulties of using them in data analysis. The mathematic formula development for ApEn concludes the Solution section. We next discuss the two key input requirements, followed by an account of a pilot study successfully applying ApEn to neonatal heart rate analysis. We conclude with the important topic of ApEn as a relative (not absolute) measure, potential applications, and some caveats about appropriate usage of ApEn. Appendix A provides example ApEn and entropy computations to develop intuition about these measures. Appendix B contains a Fortran program for computing ApEn. This article can be read from at least three viewpoints. The practitioner who wishes to use a black box to measure regularity should concentrate on the exact formula, choices for the two input variables, potential applications, and caveats about appropriate usage. The physician who wishes to apply ApEn to heart rate analysis should particularly note the pilot study discussion. The more mathematically inclined reader will benefit from discussions of the relative (comparative) property of ApEn and from Appendix A.","author":[{"dropping-particle":"","family":"Pincus","given":"Steven M.","non-dropping-particle":"","parse-names":false,"suffix":""},{"dropping-particle":"","family":"Gladstone","given":"Igor M.","non-dropping-particle":"","parse-names":false,"suffix":""},{"dropping-particle":"","family":"Ehrenkranz","given":"Richard A.","non-dropping-particle":"","parse-names":false,"suffix":""}],"container-title":"Journal of Clinical Monitoring","id":"ITEM-1","issued":{"date-parts":[["1991"]]},"title":"A regularity statistic for medical data analysis","type":"article-journal"},"uris":["http://www.mendeley.com/documents/?uuid=cdfcdd3f-b3df-463e-bfba-13c38431b57a"]}],"mendeley":{"formattedCitation":"[38]","plainTextFormattedCitation":"[38]","previouslyFormattedCitation":"[38]"},"properties":{"noteIndex":0},"schema":"https://github.com/citation-style-language/schema/raw/master/csl-citation.json"}</w:instrText>
      </w:r>
      <w:r w:rsidR="0018688B">
        <w:fldChar w:fldCharType="separate"/>
      </w:r>
      <w:r w:rsidR="0018688B" w:rsidRPr="0018688B">
        <w:rPr>
          <w:noProof/>
        </w:rPr>
        <w:t>[38]</w:t>
      </w:r>
      <w:r w:rsidR="0018688B">
        <w:fldChar w:fldCharType="end"/>
      </w:r>
      <w:r w:rsidR="000E314A">
        <w:t xml:space="preserve">. </w:t>
      </w:r>
    </w:p>
    <w:p w:rsidR="000E314A" w:rsidRDefault="000E314A" w:rsidP="002621CF">
      <w:r>
        <w:t xml:space="preserve">The ApEn algorithm involves creating a sequence of vectors by sliding a window over the series where one of the requirements is to at least have the last value of the first vector overlap with the first value of the second vector. Then the ‘distance’ between each of the values between all vectors </w:t>
      </w:r>
      <w:r>
        <w:lastRenderedPageBreak/>
        <w:t xml:space="preserve">is calculated and compared to a chosen threshold value. In the case of </w:t>
      </w:r>
      <w:r w:rsidRPr="00B13AEA">
        <w:rPr>
          <w:noProof/>
        </w:rPr>
        <w:t>ApEn</w:t>
      </w:r>
      <w:r w:rsidR="00B13AEA">
        <w:rPr>
          <w:noProof/>
        </w:rPr>
        <w:t>,</w:t>
      </w:r>
      <w:r>
        <w:t xml:space="preserve"> the values in the second vector must not be out of range (given by the threshold value) with the values of the second vector. Comparing all vectors to each other creates a new vector containing the number of times in which the condition has been satisfied. Then following the formula</w:t>
      </w:r>
      <w:r w:rsidR="0018688B">
        <w:t xml:space="preserve"> </w:t>
      </w:r>
      <w:r w:rsidR="0018688B">
        <w:fldChar w:fldCharType="begin" w:fldLock="1"/>
      </w:r>
      <w:r w:rsidR="0018688B">
        <w:instrText>ADDIN CSL_CITATION {"citationItems":[{"id":"ITEM-1","itemData":{"DOI":"10.1007/BF01619355","ISBN":"0748197715732614","ISSN":"07481977","PMID":"1744678","abstract":"A new statistic has been developed to quantify the amount of regularity in data. This statistic, ApEn (approximate entropy), appears to have potential application throughout medicine, notably in electrocardiogram and related heart rate data analyses and in the analysis of endocrine hormone release pulsatility. The focus of this article is ApEn. We commence with a simple example of what we are trying to discern. We then discuss exact regularity statistics and practical difficulties of using them in data analysis. The mathematic formula development for ApEn concludes the Solution section. We next discuss the two key input requirements, followed by an account of a pilot study successfully applying ApEn to neonatal heart rate analysis. We conclude with the important topic of ApEn as a relative (not absolute) measure, potential applications, and some caveats about appropriate usage of ApEn. Appendix A provides example ApEn and entropy computations to develop intuition about these measures. Appendix B contains a Fortran program for computing ApEn. This article can be read from at least three viewpoints. The practitioner who wishes to use a black box to measure regularity should concentrate on the exact formula, choices for the two input variables, potential applications, and caveats about appropriate usage. The physician who wishes to apply ApEn to heart rate analysis should particularly note the pilot study discussion. The more mathematically inclined reader will benefit from discussions of the relative (comparative) property of ApEn and from Appendix A.","author":[{"dropping-particle":"","family":"Pincus","given":"Steven M.","non-dropping-particle":"","parse-names":false,"suffix":""},{"dropping-particle":"","family":"Gladstone","given":"Igor M.","non-dropping-particle":"","parse-names":false,"suffix":""},{"dropping-particle":"","family":"Ehrenkranz","given":"Richard A.","non-dropping-particle":"","parse-names":false,"suffix":""}],"container-title":"Journal of Clinical Monitoring","id":"ITEM-1","issued":{"date-parts":[["1991"]]},"title":"A regularity statistic for medical data analysis","type":"article-journal"},"uris":["http://www.mendeley.com/documents/?uuid=cdfcdd3f-b3df-463e-bfba-13c38431b57a"]}],"mendeley":{"formattedCitation":"[38]","plainTextFormattedCitation":"[38]","previouslyFormattedCitation":"[38]"},"properties":{"noteIndex":0},"schema":"https://github.com/citation-style-language/schema/raw/master/csl-citation.json"}</w:instrText>
      </w:r>
      <w:r w:rsidR="0018688B">
        <w:fldChar w:fldCharType="separate"/>
      </w:r>
      <w:r w:rsidR="0018688B" w:rsidRPr="0018688B">
        <w:rPr>
          <w:noProof/>
        </w:rPr>
        <w:t>[38]</w:t>
      </w:r>
      <w:r w:rsidR="0018688B">
        <w:fldChar w:fldCharType="end"/>
      </w:r>
      <w:r>
        <w:t>:</w:t>
      </w:r>
    </w:p>
    <w:p w:rsidR="000E314A" w:rsidRPr="001006D8" w:rsidRDefault="001E38B8" w:rsidP="00696785">
      <w:pPr>
        <w:rPr>
          <w:rFonts w:eastAsiaTheme="minorEastAsia"/>
          <w:sz w:val="24"/>
          <w:szCs w:val="24"/>
        </w:rPr>
      </w:pPr>
      <m:oMathPara>
        <m:oMath>
          <m:sSup>
            <m:sSupPr>
              <m:ctrlPr>
                <w:rPr>
                  <w:rFonts w:ascii="Cambria Math" w:hAnsi="Cambria Math"/>
                  <w:i/>
                  <w:sz w:val="24"/>
                  <w:szCs w:val="24"/>
                </w:rPr>
              </m:ctrlPr>
            </m:sSupPr>
            <m:e>
              <m:r>
                <w:rPr>
                  <w:rFonts w:ascii="Cambria Math" w:hAnsi="Cambria Math"/>
                  <w:sz w:val="24"/>
                  <w:szCs w:val="24"/>
                </w:rPr>
                <m:t>Φ</m:t>
              </m:r>
            </m:e>
            <m:sup>
              <m:r>
                <w:rPr>
                  <w:rFonts w:ascii="Cambria Math" w:hAnsi="Cambria Math"/>
                  <w:sz w:val="24"/>
                  <w:szCs w:val="24"/>
                </w:rPr>
                <m:t>m</m:t>
              </m:r>
            </m:sup>
          </m:sSup>
          <m:d>
            <m:dPr>
              <m:ctrlPr>
                <w:rPr>
                  <w:rFonts w:ascii="Cambria Math" w:hAnsi="Cambria Math"/>
                  <w:i/>
                  <w:sz w:val="24"/>
                  <w:szCs w:val="24"/>
                </w:rPr>
              </m:ctrlPr>
            </m:dPr>
            <m:e>
              <m:r>
                <w:rPr>
                  <w:rFonts w:ascii="Cambria Math" w:hAnsi="Cambria Math"/>
                  <w:sz w:val="24"/>
                  <w:szCs w:val="24"/>
                </w:rPr>
                <m:t>r</m:t>
              </m:r>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N-m+1)</m:t>
              </m:r>
            </m:e>
            <m:sup>
              <m:r>
                <w:rPr>
                  <w:rFonts w:ascii="Cambria Math" w:hAnsi="Cambria Math"/>
                  <w:sz w:val="24"/>
                  <w:szCs w:val="24"/>
                </w:rPr>
                <m:t>-1</m:t>
              </m:r>
            </m:sup>
          </m:sSup>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1</m:t>
              </m:r>
            </m:sup>
            <m:e>
              <m:r>
                <m:rPr>
                  <m:sty m:val="p"/>
                </m:rPr>
                <w:rPr>
                  <w:rFonts w:ascii="Cambria Math" w:hAnsi="Cambria Math"/>
                  <w:sz w:val="24"/>
                  <w:szCs w:val="24"/>
                </w:rPr>
                <m:t>log⁡</m:t>
              </m:r>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i</m:t>
                  </m:r>
                </m:sub>
                <m:sup>
                  <m:r>
                    <w:rPr>
                      <w:rFonts w:ascii="Cambria Math" w:hAnsi="Cambria Math"/>
                      <w:sz w:val="24"/>
                      <w:szCs w:val="24"/>
                    </w:rPr>
                    <m:t>m</m:t>
                  </m:r>
                </m:sup>
              </m:sSubSup>
              <m:d>
                <m:dPr>
                  <m:ctrlPr>
                    <w:rPr>
                      <w:rFonts w:ascii="Cambria Math" w:hAnsi="Cambria Math"/>
                      <w:i/>
                      <w:sz w:val="24"/>
                      <w:szCs w:val="24"/>
                    </w:rPr>
                  </m:ctrlPr>
                </m:dPr>
                <m:e>
                  <m:r>
                    <w:rPr>
                      <w:rFonts w:ascii="Cambria Math" w:hAnsi="Cambria Math"/>
                      <w:sz w:val="24"/>
                      <w:szCs w:val="24"/>
                    </w:rPr>
                    <m:t>r</m:t>
                  </m:r>
                </m:e>
              </m:d>
              <m:r>
                <w:rPr>
                  <w:rFonts w:ascii="Cambria Math" w:hAnsi="Cambria Math"/>
                  <w:sz w:val="24"/>
                  <w:szCs w:val="24"/>
                </w:rPr>
                <m:t>)</m:t>
              </m:r>
            </m:e>
          </m:nary>
          <m:r>
            <w:rPr>
              <w:rFonts w:ascii="Cambria Math" w:eastAsiaTheme="minorEastAsia" w:hAnsi="Cambria Math"/>
              <w:sz w:val="24"/>
              <w:szCs w:val="24"/>
            </w:rPr>
            <m:t xml:space="preserve">     (19)</m:t>
          </m:r>
        </m:oMath>
      </m:oMathPara>
    </w:p>
    <w:p w:rsidR="001006D8" w:rsidRDefault="001006D8" w:rsidP="00696785">
      <w:pPr>
        <w:rPr>
          <w:rFonts w:eastAsiaTheme="minorEastAsia"/>
          <w:sz w:val="24"/>
          <w:szCs w:val="24"/>
        </w:rPr>
      </w:pPr>
      <w:r>
        <w:rPr>
          <w:rFonts w:eastAsiaTheme="minorEastAsia"/>
          <w:sz w:val="24"/>
          <w:szCs w:val="24"/>
        </w:rPr>
        <w:t xml:space="preserve">where </w:t>
      </w:r>
      <w:r w:rsidRPr="001006D8">
        <w:rPr>
          <w:rFonts w:eastAsiaTheme="minorEastAsia"/>
          <w:b/>
          <w:i/>
          <w:sz w:val="24"/>
          <w:szCs w:val="24"/>
        </w:rPr>
        <w:t>r</w:t>
      </w:r>
      <w:r>
        <w:rPr>
          <w:rFonts w:eastAsiaTheme="minorEastAsia"/>
          <w:b/>
          <w:i/>
          <w:sz w:val="24"/>
          <w:szCs w:val="24"/>
        </w:rPr>
        <w:t xml:space="preserve"> </w:t>
      </w:r>
      <w:r>
        <w:rPr>
          <w:rFonts w:eastAsiaTheme="minorEastAsia"/>
          <w:sz w:val="24"/>
          <w:szCs w:val="24"/>
        </w:rPr>
        <w:t xml:space="preserve">is the threshold value, </w:t>
      </w:r>
      <w:r w:rsidRPr="001006D8">
        <w:rPr>
          <w:rFonts w:eastAsiaTheme="minorEastAsia"/>
          <w:b/>
          <w:i/>
          <w:sz w:val="24"/>
          <w:szCs w:val="24"/>
        </w:rPr>
        <w:t xml:space="preserve">N </w:t>
      </w:r>
      <w:r>
        <w:rPr>
          <w:rFonts w:eastAsiaTheme="minorEastAsia"/>
          <w:sz w:val="24"/>
          <w:szCs w:val="24"/>
        </w:rPr>
        <w:t xml:space="preserve">is the number of data points, </w:t>
      </w:r>
      <w:r w:rsidRPr="001006D8">
        <w:rPr>
          <w:rFonts w:eastAsiaTheme="minorEastAsia"/>
          <w:b/>
          <w:i/>
          <w:sz w:val="24"/>
          <w:szCs w:val="24"/>
        </w:rPr>
        <w:t>m</w:t>
      </w:r>
      <w:r>
        <w:rPr>
          <w:rFonts w:eastAsiaTheme="minorEastAsia"/>
          <w:sz w:val="24"/>
          <w:szCs w:val="24"/>
        </w:rPr>
        <w:t xml:space="preserve"> is the length of the vector made by the sliding window, we calculate a value indicative of the unpredictability for this sequence. After this calculation, the process is repeated for </w:t>
      </w:r>
      <w:r w:rsidRPr="001006D8">
        <w:rPr>
          <w:rFonts w:eastAsiaTheme="minorEastAsia"/>
          <w:b/>
          <w:i/>
          <w:sz w:val="24"/>
          <w:szCs w:val="24"/>
        </w:rPr>
        <w:t>m+1</w:t>
      </w:r>
      <w:r>
        <w:rPr>
          <w:rFonts w:eastAsiaTheme="minorEastAsia"/>
          <w:sz w:val="24"/>
          <w:szCs w:val="24"/>
        </w:rPr>
        <w:t xml:space="preserve">. Finally, the ApEn is calculated </w:t>
      </w:r>
      <w:r w:rsidR="00160BC5">
        <w:rPr>
          <w:rFonts w:eastAsiaTheme="minorEastAsia"/>
          <w:sz w:val="24"/>
          <w:szCs w:val="24"/>
        </w:rPr>
        <w:t>by</w:t>
      </w:r>
      <w:r w:rsidR="0018688B">
        <w:rPr>
          <w:rFonts w:eastAsiaTheme="minorEastAsia"/>
          <w:sz w:val="24"/>
          <w:szCs w:val="24"/>
        </w:rPr>
        <w:t xml:space="preserve"> </w:t>
      </w:r>
      <w:r w:rsidR="0018688B">
        <w:rPr>
          <w:rFonts w:eastAsiaTheme="minorEastAsia"/>
          <w:sz w:val="24"/>
          <w:szCs w:val="24"/>
        </w:rPr>
        <w:fldChar w:fldCharType="begin" w:fldLock="1"/>
      </w:r>
      <w:r w:rsidR="0018688B">
        <w:rPr>
          <w:rFonts w:eastAsiaTheme="minorEastAsia"/>
          <w:sz w:val="24"/>
          <w:szCs w:val="24"/>
        </w:rPr>
        <w:instrText>ADDIN CSL_CITATION {"citationItems":[{"id":"ITEM-1","itemData":{"DOI":"10.1007/BF01619355","ISBN":"0748197715732614","ISSN":"07481977","PMID":"1744678","abstract":"A new statistic has been developed to quantify the amount of regularity in data. This statistic, ApEn (approximate entropy), appears to have potential application throughout medicine, notably in electrocardiogram and related heart rate data analyses and in the analysis of endocrine hormone release pulsatility. The focus of this article is ApEn. We commence with a simple example of what we are trying to discern. We then discuss exact regularity statistics and practical difficulties of using them in data analysis. The mathematic formula development for ApEn concludes the Solution section. We next discuss the two key input requirements, followed by an account of a pilot study successfully applying ApEn to neonatal heart rate analysis. We conclude with the important topic of ApEn as a relative (not absolute) measure, potential applications, and some caveats about appropriate usage of ApEn. Appendix A provides example ApEn and entropy computations to develop intuition about these measures. Appendix B contains a Fortran program for computing ApEn. This article can be read from at least three viewpoints. The practitioner who wishes to use a black box to measure regularity should concentrate on the exact formula, choices for the two input variables, potential applications, and caveats about appropriate usage. The physician who wishes to apply ApEn to heart rate analysis should particularly note the pilot study discussion. The more mathematically inclined reader will benefit from discussions of the relative (comparative) property of ApEn and from Appendix A.","author":[{"dropping-particle":"","family":"Pincus","given":"Steven M.","non-dropping-particle":"","parse-names":false,"suffix":""},{"dropping-particle":"","family":"Gladstone","given":"Igor M.","non-dropping-particle":"","parse-names":false,"suffix":""},{"dropping-particle":"","family":"Ehrenkranz","given":"Richard A.","non-dropping-particle":"","parse-names":false,"suffix":""}],"container-title":"Journal of Clinical Monitoring","id":"ITEM-1","issued":{"date-parts":[["1991"]]},"title":"A regularity statistic for medical data analysis","type":"article-journal"},"uris":["http://www.mendeley.com/documents/?uuid=cdfcdd3f-b3df-463e-bfba-13c38431b57a"]}],"mendeley":{"formattedCitation":"[38]","plainTextFormattedCitation":"[38]","previouslyFormattedCitation":"[38]"},"properties":{"noteIndex":0},"schema":"https://github.com/citation-style-language/schema/raw/master/csl-citation.json"}</w:instrText>
      </w:r>
      <w:r w:rsidR="0018688B">
        <w:rPr>
          <w:rFonts w:eastAsiaTheme="minorEastAsia"/>
          <w:sz w:val="24"/>
          <w:szCs w:val="24"/>
        </w:rPr>
        <w:fldChar w:fldCharType="separate"/>
      </w:r>
      <w:r w:rsidR="0018688B" w:rsidRPr="0018688B">
        <w:rPr>
          <w:rFonts w:eastAsiaTheme="minorEastAsia"/>
          <w:noProof/>
          <w:sz w:val="24"/>
          <w:szCs w:val="24"/>
        </w:rPr>
        <w:t>[38]</w:t>
      </w:r>
      <w:r w:rsidR="0018688B">
        <w:rPr>
          <w:rFonts w:eastAsiaTheme="minorEastAsia"/>
          <w:sz w:val="24"/>
          <w:szCs w:val="24"/>
        </w:rPr>
        <w:fldChar w:fldCharType="end"/>
      </w:r>
      <w:r w:rsidR="00160BC5">
        <w:rPr>
          <w:rFonts w:eastAsiaTheme="minorEastAsia"/>
          <w:sz w:val="24"/>
          <w:szCs w:val="24"/>
        </w:rPr>
        <w:t>:</w:t>
      </w:r>
    </w:p>
    <w:p w:rsidR="00160BC5" w:rsidRDefault="00160BC5" w:rsidP="00696785">
      <w:pPr>
        <w:rPr>
          <w:rFonts w:eastAsiaTheme="minorEastAsia"/>
          <w:sz w:val="24"/>
          <w:szCs w:val="24"/>
        </w:rPr>
      </w:pPr>
      <m:oMathPara>
        <m:oMath>
          <m:r>
            <w:rPr>
              <w:rFonts w:ascii="Cambria Math" w:hAnsi="Cambria Math"/>
              <w:sz w:val="24"/>
              <w:szCs w:val="24"/>
            </w:rPr>
            <m:t>ApEn=</m:t>
          </m:r>
          <m:sSup>
            <m:sSupPr>
              <m:ctrlPr>
                <w:rPr>
                  <w:rFonts w:ascii="Cambria Math" w:hAnsi="Cambria Math"/>
                  <w:i/>
                  <w:sz w:val="24"/>
                  <w:szCs w:val="24"/>
                </w:rPr>
              </m:ctrlPr>
            </m:sSupPr>
            <m:e>
              <m:r>
                <w:rPr>
                  <w:rFonts w:ascii="Cambria Math" w:hAnsi="Cambria Math"/>
                  <w:sz w:val="24"/>
                  <w:szCs w:val="24"/>
                </w:rPr>
                <m:t>Φ</m:t>
              </m:r>
            </m:e>
            <m:sup>
              <m:r>
                <w:rPr>
                  <w:rFonts w:ascii="Cambria Math" w:hAnsi="Cambria Math"/>
                  <w:sz w:val="24"/>
                  <w:szCs w:val="24"/>
                </w:rPr>
                <m:t>m</m:t>
              </m:r>
            </m:sup>
          </m:sSup>
          <m:d>
            <m:dPr>
              <m:ctrlPr>
                <w:rPr>
                  <w:rFonts w:ascii="Cambria Math" w:hAnsi="Cambria Math"/>
                  <w:i/>
                  <w:sz w:val="24"/>
                  <w:szCs w:val="24"/>
                </w:rPr>
              </m:ctrlPr>
            </m:dPr>
            <m:e>
              <m:r>
                <w:rPr>
                  <w:rFonts w:ascii="Cambria Math" w:hAnsi="Cambria Math"/>
                  <w:sz w:val="24"/>
                  <w:szCs w:val="24"/>
                </w:rPr>
                <m:t>r</m:t>
              </m:r>
            </m:e>
          </m:d>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Φ</m:t>
              </m:r>
            </m:e>
            <m:sup>
              <m:r>
                <w:rPr>
                  <w:rFonts w:ascii="Cambria Math" w:hAnsi="Cambria Math"/>
                  <w:sz w:val="24"/>
                  <w:szCs w:val="24"/>
                </w:rPr>
                <m:t>m+1</m:t>
              </m:r>
            </m:sup>
          </m:sSup>
          <m:d>
            <m:dPr>
              <m:ctrlPr>
                <w:rPr>
                  <w:rFonts w:ascii="Cambria Math" w:hAnsi="Cambria Math"/>
                  <w:i/>
                  <w:sz w:val="24"/>
                  <w:szCs w:val="24"/>
                </w:rPr>
              </m:ctrlPr>
            </m:dPr>
            <m:e>
              <m:r>
                <w:rPr>
                  <w:rFonts w:ascii="Cambria Math" w:hAnsi="Cambria Math"/>
                  <w:sz w:val="24"/>
                  <w:szCs w:val="24"/>
                </w:rPr>
                <m:t>r</m:t>
              </m:r>
            </m:e>
          </m:d>
          <m:r>
            <w:rPr>
              <w:rFonts w:ascii="Cambria Math" w:eastAsiaTheme="minorEastAsia" w:hAnsi="Cambria Math"/>
              <w:sz w:val="24"/>
              <w:szCs w:val="24"/>
            </w:rPr>
            <m:t xml:space="preserve">     (20)</m:t>
          </m:r>
        </m:oMath>
      </m:oMathPara>
    </w:p>
    <w:p w:rsidR="00160BC5" w:rsidRPr="001006D8" w:rsidRDefault="00160BC5" w:rsidP="00696785">
      <w:pPr>
        <w:rPr>
          <w:rFonts w:eastAsiaTheme="minorEastAsia"/>
          <w:sz w:val="24"/>
          <w:szCs w:val="24"/>
        </w:rPr>
      </w:pPr>
    </w:p>
    <w:p w:rsidR="00E25E7F" w:rsidRDefault="00E25E7F" w:rsidP="0003612E">
      <w:pPr>
        <w:rPr>
          <w:b/>
        </w:rPr>
      </w:pPr>
      <w:r w:rsidRPr="00E25E7F">
        <w:rPr>
          <w:b/>
        </w:rPr>
        <w:t>Fractal Dimension</w:t>
      </w:r>
    </w:p>
    <w:p w:rsidR="004A096B" w:rsidRDefault="004A096B" w:rsidP="0003612E">
      <w:r>
        <w:t xml:space="preserve">Conventionally, </w:t>
      </w:r>
      <w:r w:rsidRPr="00B13AEA">
        <w:rPr>
          <w:noProof/>
        </w:rPr>
        <w:t>dimension</w:t>
      </w:r>
      <w:r>
        <w:t xml:space="preserve"> is understood to be a measure of space. A unit in one-dimensional space would be a line, in two-dimensional space a rectangle, and in three-dimensional space a cube. Additionally, objects scale very well in the traditional sense of dimensionality as seen from figure </w:t>
      </w:r>
      <w:r w:rsidR="000A1BF8">
        <w:t>20</w:t>
      </w:r>
      <w:r>
        <w:t xml:space="preserve">. A separation of the 1D line in 2 translates into 4 rectangles in 2D and 8 cubes in 3D and so on. </w:t>
      </w:r>
    </w:p>
    <w:p w:rsidR="0098292C" w:rsidRDefault="0098292C" w:rsidP="0098292C">
      <w:pPr>
        <w:keepNext/>
        <w:jc w:val="center"/>
      </w:pPr>
      <w:r>
        <w:rPr>
          <w:noProof/>
        </w:rPr>
        <w:drawing>
          <wp:inline distT="0" distB="0" distL="0" distR="0" wp14:anchorId="0A642C29" wp14:editId="3FFECC0E">
            <wp:extent cx="2857500" cy="2857500"/>
            <wp:effectExtent l="0" t="0" r="0" b="0"/>
            <wp:docPr id="32" name="Picture 32" descr="Lines, squares, and cub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ines, squares, and cube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57500" cy="2857500"/>
                    </a:xfrm>
                    <a:prstGeom prst="rect">
                      <a:avLst/>
                    </a:prstGeom>
                    <a:noFill/>
                    <a:ln>
                      <a:noFill/>
                    </a:ln>
                  </pic:spPr>
                </pic:pic>
              </a:graphicData>
            </a:graphic>
          </wp:inline>
        </w:drawing>
      </w:r>
    </w:p>
    <w:p w:rsidR="0098292C" w:rsidRDefault="0098292C" w:rsidP="0098292C">
      <w:pPr>
        <w:pStyle w:val="Caption"/>
        <w:jc w:val="center"/>
      </w:pPr>
      <w:bookmarkStart w:id="65" w:name="_Toc515535091"/>
      <w:bookmarkStart w:id="66" w:name="_Toc515823227"/>
      <w:r>
        <w:t xml:space="preserve">Figure </w:t>
      </w:r>
      <w:r>
        <w:fldChar w:fldCharType="begin"/>
      </w:r>
      <w:r>
        <w:instrText xml:space="preserve"> SEQ Figure \* ARABIC </w:instrText>
      </w:r>
      <w:r>
        <w:fldChar w:fldCharType="separate"/>
      </w:r>
      <w:r w:rsidR="008850CD">
        <w:rPr>
          <w:noProof/>
        </w:rPr>
        <w:t>20</w:t>
      </w:r>
      <w:r>
        <w:fldChar w:fldCharType="end"/>
      </w:r>
      <w:r>
        <w:t xml:space="preserve">. </w:t>
      </w:r>
      <w:r w:rsidR="00B13AEA">
        <w:rPr>
          <w:noProof/>
        </w:rPr>
        <w:t>The c</w:t>
      </w:r>
      <w:r w:rsidRPr="00B13AEA">
        <w:rPr>
          <w:noProof/>
        </w:rPr>
        <w:t>onventional</w:t>
      </w:r>
      <w:r>
        <w:t xml:space="preserve"> view of dimensionality and its scaling characteristic where D is the number of dimensions, I the </w:t>
      </w:r>
      <w:r w:rsidR="00B13AEA">
        <w:rPr>
          <w:noProof/>
        </w:rPr>
        <w:t>number</w:t>
      </w:r>
      <w:r>
        <w:t xml:space="preserve"> of initial separations, and N the </w:t>
      </w:r>
      <w:r w:rsidR="00B13AEA">
        <w:rPr>
          <w:noProof/>
        </w:rPr>
        <w:t>number</w:t>
      </w:r>
      <w:r>
        <w:t xml:space="preserve"> of resulting separations.</w:t>
      </w:r>
      <w:bookmarkEnd w:id="65"/>
      <w:bookmarkEnd w:id="66"/>
    </w:p>
    <w:p w:rsidR="0098292C" w:rsidRDefault="0098292C" w:rsidP="0098292C">
      <w:pPr>
        <w:rPr>
          <w:lang w:val="en-GB"/>
        </w:rPr>
      </w:pPr>
      <w:r>
        <w:rPr>
          <w:lang w:val="en-GB"/>
        </w:rPr>
        <w:t>In fact, an equation can be derived from this relationship:</w:t>
      </w:r>
    </w:p>
    <w:p w:rsidR="0098292C" w:rsidRPr="0098292C" w:rsidRDefault="0098292C" w:rsidP="0098292C">
      <w:pPr>
        <w:rPr>
          <w:rFonts w:eastAsiaTheme="minorEastAsia"/>
          <w:lang w:val="en-GB"/>
        </w:rPr>
      </w:pPr>
      <m:oMathPara>
        <m:oMath>
          <m:r>
            <w:rPr>
              <w:rFonts w:ascii="Cambria Math" w:hAnsi="Cambria Math"/>
              <w:lang w:val="en-GB"/>
            </w:rPr>
            <m:t>N∝</m:t>
          </m:r>
          <m:sSup>
            <m:sSupPr>
              <m:ctrlPr>
                <w:rPr>
                  <w:rFonts w:ascii="Cambria Math" w:hAnsi="Cambria Math"/>
                  <w:lang w:val="en-GB"/>
                </w:rPr>
              </m:ctrlPr>
            </m:sSupPr>
            <m:e>
              <m:r>
                <w:rPr>
                  <w:rFonts w:ascii="Cambria Math" w:hAnsi="Cambria Math"/>
                  <w:lang w:val="en-GB"/>
                </w:rPr>
                <m:t>ϵ</m:t>
              </m:r>
            </m:e>
            <m:sup>
              <m:r>
                <w:rPr>
                  <w:rFonts w:ascii="Cambria Math" w:hAnsi="Cambria Math"/>
                  <w:lang w:val="en-GB"/>
                </w:rPr>
                <m:t>-D</m:t>
              </m:r>
            </m:sup>
          </m:sSup>
          <m:r>
            <w:rPr>
              <w:rFonts w:ascii="Cambria Math" w:hAnsi="Cambria Math"/>
              <w:lang w:val="en-GB"/>
            </w:rPr>
            <m:t xml:space="preserve">     (21)</m:t>
          </m:r>
        </m:oMath>
      </m:oMathPara>
    </w:p>
    <w:p w:rsidR="006232F5" w:rsidRDefault="0098292C" w:rsidP="0098292C">
      <w:pPr>
        <w:rPr>
          <w:rFonts w:eastAsiaTheme="minorEastAsia"/>
          <w:lang w:val="en-GB"/>
        </w:rPr>
      </w:pPr>
      <w:r>
        <w:rPr>
          <w:rFonts w:eastAsiaTheme="minorEastAsia"/>
          <w:lang w:val="en-GB"/>
        </w:rPr>
        <w:t xml:space="preserve">Where </w:t>
      </w:r>
      <w:r w:rsidRPr="0098292C">
        <w:rPr>
          <w:rFonts w:eastAsiaTheme="minorEastAsia"/>
          <w:b/>
          <w:i/>
          <w:lang w:val="en-GB"/>
        </w:rPr>
        <w:t>N</w:t>
      </w:r>
      <w:r>
        <w:rPr>
          <w:rFonts w:eastAsiaTheme="minorEastAsia"/>
          <w:lang w:val="en-GB"/>
        </w:rPr>
        <w:t xml:space="preserve"> is the separations number, </w:t>
      </w:r>
      <m:oMath>
        <m:r>
          <m:rPr>
            <m:sty m:val="b"/>
          </m:rPr>
          <w:rPr>
            <w:rFonts w:ascii="Cambria Math" w:hAnsi="Cambria Math"/>
            <w:lang w:val="en-GB"/>
          </w:rPr>
          <m:t>ϵ</m:t>
        </m:r>
      </m:oMath>
      <w:r>
        <w:rPr>
          <w:rFonts w:eastAsiaTheme="minorEastAsia"/>
          <w:lang w:val="en-GB"/>
        </w:rPr>
        <w:t xml:space="preserve"> the scaling factor, and </w:t>
      </w:r>
      <w:r w:rsidRPr="0098292C">
        <w:rPr>
          <w:rFonts w:eastAsiaTheme="minorEastAsia"/>
          <w:b/>
          <w:i/>
          <w:lang w:val="en-GB"/>
        </w:rPr>
        <w:t>D</w:t>
      </w:r>
      <w:r>
        <w:rPr>
          <w:rFonts w:eastAsiaTheme="minorEastAsia"/>
          <w:lang w:val="en-GB"/>
        </w:rPr>
        <w:t xml:space="preserve"> the dimension with </w:t>
      </w:r>
      <m:oMath>
        <m:r>
          <w:rPr>
            <w:rFonts w:ascii="Cambria Math" w:hAnsi="Cambria Math"/>
            <w:lang w:val="en-GB"/>
          </w:rPr>
          <m:t>∝</m:t>
        </m:r>
      </m:oMath>
      <w:r>
        <w:rPr>
          <w:rFonts w:eastAsiaTheme="minorEastAsia"/>
          <w:lang w:val="en-GB"/>
        </w:rPr>
        <w:t xml:space="preserve"> representing proportionality. </w:t>
      </w:r>
      <w:r w:rsidR="006232F5">
        <w:rPr>
          <w:rFonts w:eastAsiaTheme="minorEastAsia"/>
          <w:lang w:val="en-GB"/>
        </w:rPr>
        <w:t>We can rearrange the equation as to make it yield the dimension instead</w:t>
      </w:r>
      <w:r w:rsidR="0018688B">
        <w:rPr>
          <w:rFonts w:eastAsiaTheme="minorEastAsia"/>
          <w:lang w:val="en-GB"/>
        </w:rPr>
        <w:t xml:space="preserve"> </w:t>
      </w:r>
      <w:r w:rsidR="0018688B">
        <w:rPr>
          <w:rFonts w:eastAsiaTheme="minorEastAsia"/>
          <w:lang w:val="en-GB"/>
        </w:rPr>
        <w:fldChar w:fldCharType="begin" w:fldLock="1"/>
      </w:r>
      <w:r w:rsidR="0018688B">
        <w:rPr>
          <w:rFonts w:eastAsiaTheme="minorEastAsia"/>
          <w:lang w:val="en-GB"/>
        </w:rPr>
        <w:instrText>ADDIN CSL_CITATION {"citationItems":[{"id":"ITEM-1","itemData":{"DOI":"10.1002/9781118603178","ISBN":"9781848213289","PMID":"17000516","abstract":"Our daily universe is rough and infinitely diverse. The fractal approach clarifies and orders these disparities. It helps us to envisage new explanations of geographical phenomena, which are, however, considered as definitely understood. Written for use by geographers and researchers from similar disciplines, such as ecologists, economists, historians and sociologists, this book presents the algorithms best adapted to the phenomena encountered, and proposes case studies illustrating their applications in concrete situations. An appendix is also provided that develops programs writ. Cover; Title Page; Copyright Page; Table of Contents; Introduction; Chapter 1. A Fractal World; 1.1. Fractals pervade into geography; 1.1.1. From geosciences to physical geography; 1.1.2. Urban geography: a big beneficiary; 1.2. Forms of fractal processes; 1.2.1. Some fractal forms that make use of the principle of allometry; 1.2.2. Time series and processes are also fractal; 1.2.3. Rank-size rules are generally fractal structures; 1.3. First reflections on the link between power laws and fractals; 1.3.1. Brief introduction into power laws. 1.3.2. Some power laws recognized before the fractal era1.4. Conclusion; Chapter 2. Auto-similar and Self-affine Fractals; 2.1. The rarity of auto-similar terrestrial forms; 2.2. Yet more classes of self-affine fractal forms and processes; 2.2.1. Brownian, fractional Brownian and multi-fractional Brownian motion; 2.2.2. Lévy models; 2.2.3. Four examples of generalizations for simulating realistic forms; 2.3. Conclusion; Chapter 3. From the Fractal Dimension to Multifractal Spectrums; 3.1. Two extensions of the fractal dimension: lacunarity and codimension. 3.1.1. Some territorial textures differentiated by their lacunarity3.1.2. Codimension as a relative fractal dimension; 3.2. Some corrections to the power laws: semifractals, parabolicfractals and log-periodic distributions; 3.2.1. Semifractals and double or truncated Pareto distributions; 3.2.2. The parabolic fractal model; 3.2.3. Log-periodic distributions; 3.3. A routine technique in medical imaging: fractal scanning; 3.4. Multifractals used to describe all the irregularities of a setdefined by measurement; 3.4.1. Definition and characteristics of a multifractal. 3.4.2. Two functions to interpret: generalized dimension spectrumand singularity spectrum3.4.3. An approach that is classical in geosciences but exceptional in social sciences; 3.4.4. Three potential generalizations; 3.5. Con…","author":[{"dropping-particle":"","family":"Dauphiné","given":"André","non-dropping-particle":"","parse-names":false,"suffix":""}],"container-title":"Fractal Geography","id":"ITEM-1","issued":{"date-parts":[["2013"]]},"title":"Fractal Geography","type":"book"},"uris":["http://www.mendeley.com/documents/?uuid=0a076d66-ac3a-476c-ab5e-f40097f1c6a1"]},{"id":"ITEM-2","itemData":{"DOI":"10.1364/JOSAA.7.001055","ISBN":"0740-3232","ISSN":"1084-7529","PMID":"9533593","abstract":"Fractals arise from a variety of sources and have been observed in nature and on computer screens. One of the exceptional characteristics of fractals is that they can be described by a noninteger dimension. The geometry of fractals and the mathematics of fractal dimension have provided useful tools for a variety of scientific disciplines, among which is chaos. Chaotic dynamical systems exhibit trajectories in their phase space that converge to a strange attractor. The fractal dimension of this attractor counts the effective number of degrees of freedom in the dynamical system and thus quantifies its complexity. In recent years, numerical methods have been developed for estimating the dimension directly from the observed behavior of the physical system. The purpose of this paper is to survey briefly the kinds of fractals that appear in scientific research, to discuss the application of fractals to nonlinear dynamical systems, and finally to review more comprehensively the state of the art in numerical methods for estimating the fractal dimension of a strange attractor.","author":[{"dropping-particle":"","family":"Theiler","given":"James","non-dropping-particle":"","parse-names":false,"suffix":""}],"container-title":"Journal of the Optical Society of America A","id":"ITEM-2","issued":{"date-parts":[["1990"]]},"title":"Estimating fractal dimension","type":"article-journal"},"uris":["http://www.mendeley.com/documents/?uuid=0bb11af7-1d3e-4a31-a39a-d8fc26843208"]}],"mendeley":{"formattedCitation":"[39], [40]","plainTextFormattedCitation":"[39], [40]","previouslyFormattedCitation":"[39], [40]"},"properties":{"noteIndex":0},"schema":"https://github.com/citation-style-language/schema/raw/master/csl-citation.json"}</w:instrText>
      </w:r>
      <w:r w:rsidR="0018688B">
        <w:rPr>
          <w:rFonts w:eastAsiaTheme="minorEastAsia"/>
          <w:lang w:val="en-GB"/>
        </w:rPr>
        <w:fldChar w:fldCharType="separate"/>
      </w:r>
      <w:r w:rsidR="0018688B" w:rsidRPr="0018688B">
        <w:rPr>
          <w:rFonts w:eastAsiaTheme="minorEastAsia"/>
          <w:noProof/>
          <w:lang w:val="en-GB"/>
        </w:rPr>
        <w:t>[39], [40]</w:t>
      </w:r>
      <w:r w:rsidR="0018688B">
        <w:rPr>
          <w:rFonts w:eastAsiaTheme="minorEastAsia"/>
          <w:lang w:val="en-GB"/>
        </w:rPr>
        <w:fldChar w:fldCharType="end"/>
      </w:r>
      <w:r w:rsidR="006232F5">
        <w:rPr>
          <w:rFonts w:eastAsiaTheme="minorEastAsia"/>
          <w:lang w:val="en-GB"/>
        </w:rPr>
        <w:t>:</w:t>
      </w:r>
    </w:p>
    <w:p w:rsidR="006232F5" w:rsidRDefault="001E38B8" w:rsidP="0098292C">
      <w:pPr>
        <w:rPr>
          <w:rFonts w:eastAsiaTheme="minorEastAsia"/>
          <w:lang w:val="en-GB"/>
        </w:rPr>
      </w:pPr>
      <m:oMathPara>
        <m:oMath>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ϵ</m:t>
              </m:r>
            </m:sub>
          </m:sSub>
          <m:r>
            <w:rPr>
              <w:rFonts w:ascii="Cambria Math" w:hAnsi="Cambria Math"/>
              <w:lang w:val="en-GB"/>
            </w:rPr>
            <m:t xml:space="preserve">N= -D= </m:t>
          </m:r>
          <m:f>
            <m:fPr>
              <m:ctrlPr>
                <w:rPr>
                  <w:rFonts w:ascii="Cambria Math" w:hAnsi="Cambria Math"/>
                  <w:i/>
                  <w:lang w:val="en-GB"/>
                </w:rPr>
              </m:ctrlPr>
            </m:fPr>
            <m:num>
              <m:func>
                <m:funcPr>
                  <m:ctrlPr>
                    <w:rPr>
                      <w:rFonts w:ascii="Cambria Math" w:hAnsi="Cambria Math"/>
                      <w:i/>
                      <w:lang w:val="en-GB"/>
                    </w:rPr>
                  </m:ctrlPr>
                </m:funcPr>
                <m:fName>
                  <m:r>
                    <m:rPr>
                      <m:sty m:val="p"/>
                    </m:rPr>
                    <w:rPr>
                      <w:rFonts w:ascii="Cambria Math" w:hAnsi="Cambria Math"/>
                      <w:lang w:val="en-GB"/>
                    </w:rPr>
                    <m:t>log</m:t>
                  </m:r>
                </m:fName>
                <m:e>
                  <m:r>
                    <w:rPr>
                      <w:rFonts w:ascii="Cambria Math" w:hAnsi="Cambria Math"/>
                      <w:lang w:val="en-GB"/>
                    </w:rPr>
                    <m:t>N</m:t>
                  </m:r>
                </m:e>
              </m:func>
            </m:num>
            <m:den>
              <m:func>
                <m:funcPr>
                  <m:ctrlPr>
                    <w:rPr>
                      <w:rFonts w:ascii="Cambria Math" w:hAnsi="Cambria Math"/>
                      <w:i/>
                      <w:lang w:val="en-GB"/>
                    </w:rPr>
                  </m:ctrlPr>
                </m:funcPr>
                <m:fName>
                  <m:r>
                    <m:rPr>
                      <m:sty m:val="p"/>
                    </m:rPr>
                    <w:rPr>
                      <w:rFonts w:ascii="Cambria Math" w:hAnsi="Cambria Math"/>
                      <w:lang w:val="en-GB"/>
                    </w:rPr>
                    <m:t>log</m:t>
                  </m:r>
                </m:fName>
                <m:e>
                  <m:r>
                    <w:rPr>
                      <w:rFonts w:ascii="Cambria Math" w:hAnsi="Cambria Math"/>
                      <w:lang w:val="en-GB"/>
                    </w:rPr>
                    <m:t>ϵ</m:t>
                  </m:r>
                </m:e>
              </m:func>
            </m:den>
          </m:f>
          <m:r>
            <w:rPr>
              <w:rFonts w:ascii="Cambria Math" w:hAnsi="Cambria Math"/>
              <w:lang w:val="en-GB"/>
            </w:rPr>
            <m:t xml:space="preserve">     (22)</m:t>
          </m:r>
        </m:oMath>
      </m:oMathPara>
    </w:p>
    <w:p w:rsidR="0098292C" w:rsidRDefault="0098292C" w:rsidP="0098292C">
      <w:pPr>
        <w:rPr>
          <w:rFonts w:eastAsiaTheme="minorEastAsia"/>
          <w:lang w:val="en-GB"/>
        </w:rPr>
      </w:pPr>
      <w:r>
        <w:rPr>
          <w:rFonts w:eastAsiaTheme="minorEastAsia"/>
          <w:lang w:val="en-GB"/>
        </w:rPr>
        <w:lastRenderedPageBreak/>
        <w:t>This same rule will also be applicable in the case of fractal geometry</w:t>
      </w:r>
      <w:r w:rsidR="006232F5">
        <w:rPr>
          <w:rFonts w:eastAsiaTheme="minorEastAsia"/>
          <w:lang w:val="en-GB"/>
        </w:rPr>
        <w:t xml:space="preserve">. </w:t>
      </w:r>
      <w:r>
        <w:rPr>
          <w:rFonts w:eastAsiaTheme="minorEastAsia"/>
          <w:lang w:val="en-GB"/>
        </w:rPr>
        <w:t>Fractals are abstract objects created by applying the original pattern of the object to each of its individual components, thus creating what is known as expanding symmetry. A typical example of this is the K</w:t>
      </w:r>
      <w:r w:rsidR="00287935">
        <w:rPr>
          <w:rFonts w:eastAsiaTheme="minorEastAsia"/>
          <w:lang w:val="en-GB"/>
        </w:rPr>
        <w:t>och snowflake shown in figure 21</w:t>
      </w:r>
      <w:r>
        <w:rPr>
          <w:rFonts w:eastAsiaTheme="minorEastAsia"/>
          <w:lang w:val="en-GB"/>
        </w:rPr>
        <w:t xml:space="preserve">. </w:t>
      </w:r>
    </w:p>
    <w:p w:rsidR="0098292C" w:rsidRDefault="0098292C" w:rsidP="0098292C">
      <w:pPr>
        <w:keepNext/>
        <w:jc w:val="center"/>
      </w:pPr>
      <w:r>
        <w:rPr>
          <w:noProof/>
        </w:rPr>
        <w:drawing>
          <wp:inline distT="0" distB="0" distL="0" distR="0" wp14:anchorId="2CE7008A" wp14:editId="350C849A">
            <wp:extent cx="3448050" cy="3448050"/>
            <wp:effectExtent l="0" t="0" r="0" b="0"/>
            <wp:docPr id="33" name="Picture 33" descr="A fractal contour of a koch snowflak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fractal contour of a koch snowflak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48050" cy="3448050"/>
                    </a:xfrm>
                    <a:prstGeom prst="rect">
                      <a:avLst/>
                    </a:prstGeom>
                    <a:noFill/>
                    <a:ln>
                      <a:noFill/>
                    </a:ln>
                  </pic:spPr>
                </pic:pic>
              </a:graphicData>
            </a:graphic>
          </wp:inline>
        </w:drawing>
      </w:r>
    </w:p>
    <w:p w:rsidR="0098292C" w:rsidRDefault="0098292C" w:rsidP="0098292C">
      <w:pPr>
        <w:pStyle w:val="Caption"/>
        <w:jc w:val="center"/>
      </w:pPr>
      <w:bookmarkStart w:id="67" w:name="_Toc515535092"/>
      <w:bookmarkStart w:id="68" w:name="_Toc515823228"/>
      <w:r>
        <w:t xml:space="preserve">Figure </w:t>
      </w:r>
      <w:r>
        <w:fldChar w:fldCharType="begin"/>
      </w:r>
      <w:r>
        <w:instrText xml:space="preserve"> SEQ Figure \* ARABIC </w:instrText>
      </w:r>
      <w:r>
        <w:fldChar w:fldCharType="separate"/>
      </w:r>
      <w:r w:rsidR="008850CD">
        <w:rPr>
          <w:noProof/>
        </w:rPr>
        <w:t>21</w:t>
      </w:r>
      <w:r>
        <w:fldChar w:fldCharType="end"/>
      </w:r>
      <w:r>
        <w:t>. The first four iterations of the Koch snowflake, a typical example of a fractal.</w:t>
      </w:r>
      <w:bookmarkEnd w:id="67"/>
      <w:bookmarkEnd w:id="68"/>
    </w:p>
    <w:p w:rsidR="006232F5" w:rsidRDefault="006232F5" w:rsidP="002621CF">
      <w:pPr>
        <w:rPr>
          <w:rFonts w:eastAsiaTheme="minorEastAsia"/>
          <w:lang w:val="en-GB"/>
        </w:rPr>
      </w:pPr>
      <w:r>
        <w:rPr>
          <w:lang w:val="en-GB"/>
        </w:rPr>
        <w:t xml:space="preserve">In order to calculate the fractal dimension of the last instance of the Koch </w:t>
      </w:r>
      <w:r w:rsidRPr="00B13AEA">
        <w:rPr>
          <w:noProof/>
          <w:lang w:val="en-GB"/>
        </w:rPr>
        <w:t>snowflake</w:t>
      </w:r>
      <w:r w:rsidR="00B13AEA">
        <w:rPr>
          <w:noProof/>
          <w:lang w:val="en-GB"/>
        </w:rPr>
        <w:t>,</w:t>
      </w:r>
      <w:r>
        <w:rPr>
          <w:lang w:val="en-GB"/>
        </w:rPr>
        <w:t xml:space="preserve"> we can assign the following values: N = 4 coming from the four iterations, and </w:t>
      </w:r>
      <m:oMath>
        <m:r>
          <w:rPr>
            <w:rFonts w:ascii="Cambria Math" w:hAnsi="Cambria Math"/>
            <w:lang w:val="en-GB"/>
          </w:rPr>
          <m:t>ϵ</m:t>
        </m:r>
      </m:oMath>
      <w:r>
        <w:rPr>
          <w:rFonts w:eastAsiaTheme="minorEastAsia"/>
          <w:b/>
          <w:lang w:val="en-GB"/>
        </w:rPr>
        <w:t xml:space="preserve"> =</w:t>
      </w:r>
      <w:r w:rsidRPr="006232F5">
        <w:rPr>
          <w:rFonts w:eastAsiaTheme="minorEastAsia"/>
          <w:lang w:val="en-GB"/>
        </w:rPr>
        <w:t xml:space="preserve"> 1/3</w:t>
      </w:r>
      <w:r>
        <w:rPr>
          <w:rFonts w:eastAsiaTheme="minorEastAsia"/>
          <w:lang w:val="en-GB"/>
        </w:rPr>
        <w:t xml:space="preserve"> coming from the three original sides of the triangle. Putting those numbers in the formula we find out that the fractal dimension of the Koch snowflake is 1.2619. </w:t>
      </w:r>
    </w:p>
    <w:p w:rsidR="006232F5" w:rsidRDefault="006232F5" w:rsidP="002621CF">
      <w:pPr>
        <w:rPr>
          <w:lang w:val="en-GB"/>
        </w:rPr>
      </w:pPr>
      <w:r>
        <w:rPr>
          <w:rFonts w:eastAsiaTheme="minorEastAsia"/>
          <w:lang w:val="en-GB"/>
        </w:rPr>
        <w:t xml:space="preserve">This simple example only illustrates the logic behind the fractal dimension, while in practice there are multiple techniques used to calculate it. </w:t>
      </w:r>
      <w:r w:rsidR="00D76178">
        <w:rPr>
          <w:rFonts w:eastAsiaTheme="minorEastAsia"/>
          <w:lang w:val="en-GB"/>
        </w:rPr>
        <w:t>Fractals model</w:t>
      </w:r>
      <w:r>
        <w:rPr>
          <w:rFonts w:eastAsiaTheme="minorEastAsia"/>
          <w:lang w:val="en-GB"/>
        </w:rPr>
        <w:t xml:space="preserve"> some natural patterns well up to a certain level. Self-repeating patterns are not uncommon </w:t>
      </w:r>
      <w:r w:rsidR="00D76178">
        <w:rPr>
          <w:rFonts w:eastAsiaTheme="minorEastAsia"/>
          <w:lang w:val="en-GB"/>
        </w:rPr>
        <w:t>in physiological signals such as the EEG either and therefore the fractal dimension of the signal might prove to be a suitable feature</w:t>
      </w:r>
      <w:r w:rsidR="0018688B">
        <w:rPr>
          <w:rFonts w:eastAsiaTheme="minorEastAsia"/>
          <w:lang w:val="en-GB"/>
        </w:rPr>
        <w:t xml:space="preserve"> </w:t>
      </w:r>
      <w:r w:rsidR="0018688B">
        <w:rPr>
          <w:rFonts w:eastAsiaTheme="minorEastAsia"/>
          <w:lang w:val="en-GB"/>
        </w:rPr>
        <w:fldChar w:fldCharType="begin" w:fldLock="1"/>
      </w:r>
      <w:r w:rsidR="00B25520">
        <w:rPr>
          <w:rFonts w:eastAsiaTheme="minorEastAsia"/>
          <w:lang w:val="en-GB"/>
        </w:rPr>
        <w:instrText>ADDIN CSL_CITATION {"citationItems":[{"id":"ITEM-1","itemData":{"DOI":"10.1364/JOSAA.7.001055","ISBN":"0740-3232","ISSN":"1084-7529","PMID":"9533593","abstract":"Fractals arise from a variety of sources and have been observed in nature and on computer screens. One of the exceptional characteristics of fractals is that they can be described by a noninteger dimension. The geometry of fractals and the mathematics of fractal dimension have provided useful tools for a variety of scientific disciplines, among which is chaos. Chaotic dynamical systems exhibit trajectories in their phase space that converge to a strange attractor. The fractal dimension of this attractor counts the effective number of degrees of freedom in the dynamical system and thus quantifies its complexity. In recent years, numerical methods have been developed for estimating the dimension directly from the observed behavior of the physical system. The purpose of this paper is to survey briefly the kinds of fractals that appear in scientific research, to discuss the application of fractals to nonlinear dynamical systems, and finally to review more comprehensively the state of the art in numerical methods for estimating the fractal dimension of a strange attractor.","author":[{"dropping-particle":"","family":"Theiler","given":"James","non-dropping-particle":"","parse-names":false,"suffix":""}],"container-title":"Journal of the Optical Society of America A","id":"ITEM-1","issued":{"date-parts":[["1990"]]},"title":"Estimating fractal dimension","type":"article-journal"},"uris":["http://www.mendeley.com/documents/?uuid=0bb11af7-1d3e-4a31-a39a-d8fc26843208"]}],"mendeley":{"formattedCitation":"[40]","plainTextFormattedCitation":"[40]","previouslyFormattedCitation":"[40]"},"properties":{"noteIndex":0},"schema":"https://github.com/citation-style-language/schema/raw/master/csl-citation.json"}</w:instrText>
      </w:r>
      <w:r w:rsidR="0018688B">
        <w:rPr>
          <w:rFonts w:eastAsiaTheme="minorEastAsia"/>
          <w:lang w:val="en-GB"/>
        </w:rPr>
        <w:fldChar w:fldCharType="separate"/>
      </w:r>
      <w:r w:rsidR="0018688B" w:rsidRPr="0018688B">
        <w:rPr>
          <w:rFonts w:eastAsiaTheme="minorEastAsia"/>
          <w:noProof/>
          <w:lang w:val="en-GB"/>
        </w:rPr>
        <w:t>[40]</w:t>
      </w:r>
      <w:r w:rsidR="0018688B">
        <w:rPr>
          <w:rFonts w:eastAsiaTheme="minorEastAsia"/>
          <w:lang w:val="en-GB"/>
        </w:rPr>
        <w:fldChar w:fldCharType="end"/>
      </w:r>
      <w:r w:rsidR="00D76178">
        <w:rPr>
          <w:rFonts w:eastAsiaTheme="minorEastAsia"/>
          <w:lang w:val="en-GB"/>
        </w:rPr>
        <w:t xml:space="preserve">. </w:t>
      </w:r>
    </w:p>
    <w:p w:rsidR="0003612E" w:rsidRPr="006008E2" w:rsidRDefault="0003612E" w:rsidP="00AA322E">
      <w:pPr>
        <w:pStyle w:val="Lowersection"/>
      </w:pPr>
      <w:bookmarkStart w:id="69" w:name="_Toc509783089"/>
      <w:bookmarkStart w:id="70" w:name="_Toc515823166"/>
      <w:r w:rsidRPr="00571045">
        <w:t>2.2.3 Classifier types</w:t>
      </w:r>
      <w:bookmarkEnd w:id="69"/>
      <w:bookmarkEnd w:id="70"/>
      <w:r w:rsidRPr="00571045">
        <w:t xml:space="preserve"> </w:t>
      </w:r>
    </w:p>
    <w:p w:rsidR="0003612E" w:rsidRPr="007D2AEB" w:rsidRDefault="0003612E" w:rsidP="007D2AEB">
      <w:pPr>
        <w:rPr>
          <w:rFonts w:ascii="Times New Roman" w:hAnsi="Times New Roman" w:cs="Times New Roman"/>
          <w:b/>
          <w:sz w:val="24"/>
        </w:rPr>
      </w:pPr>
      <w:r w:rsidRPr="007D2AEB">
        <w:rPr>
          <w:rFonts w:ascii="Times New Roman" w:hAnsi="Times New Roman" w:cs="Times New Roman"/>
          <w:b/>
          <w:sz w:val="24"/>
        </w:rPr>
        <w:t>SVM</w:t>
      </w:r>
    </w:p>
    <w:p w:rsidR="0003612E" w:rsidRDefault="0003612E" w:rsidP="002621CF">
      <w:r>
        <w:t xml:space="preserve">A Support Vector Machine (SVM) is a supervised ML model. It requires data to be represented as points in space in order to be able to separate them into categories. Typically, it is a linear model but it can be extended into the multidimensional space by using the kernel trick. After the data have been separated into clusters and classified, new data can be mapped onto these previously formed classes. This is called Support Vector Clustering (SVC) </w:t>
      </w:r>
      <w:r>
        <w:fldChar w:fldCharType="begin" w:fldLock="1"/>
      </w:r>
      <w:r w:rsidR="0018688B">
        <w:instrText>ADDIN CSL_CITATION {"citationItems":[{"id":"ITEM-1","itemData":{"DOI":"10.1016/j.aca.2011.07.027","ISBN":"9781439857939","ISSN":"00775762","PMID":"21889629","abstract":"CHAPTER 7 SUPPORT VECTOR MACHINES JAIME GÓMEZ SÁENZ DE TEJADA1, JUAN SEIJAS MARTÍNEZ-ECHEVARRÍA2 1 Escuela Politécnica Superior, Universidad Auónoma de Madrid 2 Escuela Técnica Superior de Ingenieros de Telecomunicaciones, Universidad ...","author":[{"dropping-particle":"","family":"Steinwart","given":"Ingo","non-dropping-particle":"","parse-names":false,"suffix":""},{"dropping-particle":"","family":"Christmann","given":"Andreas","non-dropping-particle":"","parse-names":false,"suffix":""}],"container-title":"… for Engineering and …","id":"ITEM-1","issue":"4","issued":{"date-parts":[["2010"]]},"number-of-pages":"18–28","title":"Support Vector Machines","type":"book","volume":"13"},"uris":["http://www.mendeley.com/documents/?uuid=e36d4388-5fca-42d7-bee7-37e431387d58"]}],"mendeley":{"formattedCitation":"[41]","plainTextFormattedCitation":"[41]","previouslyFormattedCitation":"[41]"},"properties":{"noteIndex":0},"schema":"https://github.com/citation-style-language/schema/raw/master/csl-citation.json"}</w:instrText>
      </w:r>
      <w:r>
        <w:fldChar w:fldCharType="separate"/>
      </w:r>
      <w:r w:rsidR="0018688B" w:rsidRPr="0018688B">
        <w:rPr>
          <w:noProof/>
        </w:rPr>
        <w:t>[41]</w:t>
      </w:r>
      <w:r>
        <w:fldChar w:fldCharType="end"/>
      </w:r>
      <w:r>
        <w:t xml:space="preserve">. SVM attempts to create a plane that separates the classes by extending the margin of error between classes as seen from figure </w:t>
      </w:r>
      <w:r w:rsidR="00287935">
        <w:t>22</w:t>
      </w:r>
      <w:r>
        <w:t xml:space="preserve">. </w:t>
      </w:r>
    </w:p>
    <w:p w:rsidR="000C4F3D" w:rsidRDefault="00271DF4" w:rsidP="000C4F3D">
      <w:pPr>
        <w:keepNext/>
        <w:jc w:val="center"/>
      </w:pPr>
      <w:r>
        <w:rPr>
          <w:noProof/>
        </w:rPr>
        <w:lastRenderedPageBreak/>
        <w:drawing>
          <wp:inline distT="0" distB="0" distL="0" distR="0" wp14:anchorId="3C47D2F3" wp14:editId="2A74874D">
            <wp:extent cx="3219676" cy="324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19676" cy="3240000"/>
                    </a:xfrm>
                    <a:prstGeom prst="rect">
                      <a:avLst/>
                    </a:prstGeom>
                    <a:noFill/>
                  </pic:spPr>
                </pic:pic>
              </a:graphicData>
            </a:graphic>
          </wp:inline>
        </w:drawing>
      </w:r>
    </w:p>
    <w:p w:rsidR="0003612E" w:rsidRDefault="000C4F3D" w:rsidP="000C4F3D">
      <w:pPr>
        <w:pStyle w:val="Caption"/>
        <w:jc w:val="center"/>
      </w:pPr>
      <w:bookmarkStart w:id="71" w:name="_Toc515535093"/>
      <w:bookmarkStart w:id="72" w:name="_Toc515823229"/>
      <w:r>
        <w:t xml:space="preserve">Figure </w:t>
      </w:r>
      <w:r>
        <w:fldChar w:fldCharType="begin"/>
      </w:r>
      <w:r>
        <w:instrText xml:space="preserve"> SEQ Figure \* ARABIC </w:instrText>
      </w:r>
      <w:r>
        <w:fldChar w:fldCharType="separate"/>
      </w:r>
      <w:r w:rsidR="008850CD">
        <w:rPr>
          <w:noProof/>
        </w:rPr>
        <w:t>22</w:t>
      </w:r>
      <w:r>
        <w:fldChar w:fldCharType="end"/>
      </w:r>
      <w:r>
        <w:t>. Support Vector Machine classification by creating a separating hyperplane in the feature space.</w:t>
      </w:r>
      <w:bookmarkEnd w:id="71"/>
      <w:bookmarkEnd w:id="72"/>
    </w:p>
    <w:p w:rsidR="0003612E" w:rsidRPr="007D2AEB" w:rsidRDefault="0003612E" w:rsidP="007D2AEB">
      <w:pPr>
        <w:rPr>
          <w:rFonts w:ascii="Times New Roman" w:hAnsi="Times New Roman" w:cs="Times New Roman"/>
          <w:b/>
          <w:sz w:val="24"/>
        </w:rPr>
      </w:pPr>
      <w:r w:rsidRPr="007D2AEB">
        <w:rPr>
          <w:rFonts w:ascii="Times New Roman" w:hAnsi="Times New Roman" w:cs="Times New Roman"/>
          <w:b/>
          <w:sz w:val="24"/>
        </w:rPr>
        <w:t>KNN</w:t>
      </w:r>
    </w:p>
    <w:p w:rsidR="0003612E" w:rsidRDefault="0003612E" w:rsidP="002621CF">
      <w:r>
        <w:t xml:space="preserve">The K-nearest </w:t>
      </w:r>
      <w:r w:rsidR="006008E2">
        <w:t>neighbor</w:t>
      </w:r>
      <w:r>
        <w:t xml:space="preserve"> (KNN) method also requires a feature space in which to operate and classifies the data point based on a majority vote from its </w:t>
      </w:r>
      <w:r w:rsidR="006008E2">
        <w:t>neighbors</w:t>
      </w:r>
      <w:r>
        <w:t xml:space="preserve">. The difference between the KNN and SVM is that SVM aims to minimize the error risk by maximizing the margin between classes and therefore creating a </w:t>
      </w:r>
      <w:r w:rsidRPr="00B13AEA">
        <w:rPr>
          <w:noProof/>
        </w:rPr>
        <w:t>hyperplane</w:t>
      </w:r>
      <w:r>
        <w:t xml:space="preserve"> separating them, while KNN is instance based and the class determined locally </w:t>
      </w:r>
      <w:r>
        <w:fldChar w:fldCharType="begin" w:fldLock="1"/>
      </w:r>
      <w:r w:rsidR="0018688B">
        <w:instrText>ADDIN CSL_CITATION {"citationItems":[{"id":"ITEM-1","itemData":{"URL":"https://www.dtreg.com/solution/view/20","author":[{"dropping-particle":"","family":"DTREG","given":"","non-dropping-particle":"","parse-names":false,"suffix":""}],"id":"ITEM-1","issued":{"date-parts":[["0"]]},"title":"SVM - Support Vector Machines","type":"webpage"},"uris":["http://www.mendeley.com/documents/?uuid=09bb4bad-8094-4776-a391-49f4b5419c16"]},{"id":"ITEM-2","itemData":{"DOI":"10.1007/b94348","ISBN":"978-3-540-20498-5","ISSN":"03029743","abstract":"The k-Nearest-Neighbours (kNN) is a simple but effective method for classification. The major drawbacks with respect to kNN are (1) its low efficiency - being a lazy learning method prohibits it in many applications such as dynamic web mining for a large repository, and (2) its dependency on the selection of a “good value” for k. In this paper, we propose a novel kNN type method for classification that is aimed at overcoming these shortcomings. Our method constructs a kNN model for the data, which replaces the data to serve as the basis of classification. The value of k is automatically determined, is varied for different data, and is optimal in terms of classification accuracy. The construction of the model reduces the dependency on k and makes classification faster. Experiments were carried out on some public datasets collected from the UCI machine learning repository in order to test our method. The experimental results show that the kNN based model compares well with C5.0 and kNN in terms of classification accuracy, but is more efficient than the standard kNN.","author":[{"dropping-particle":"","family":"Guo","given":"Gongde","non-dropping-particle":"","parse-names":false,"suffix":""},{"dropping-particle":"","family":"Wang","given":"Hui","non-dropping-particle":"","parse-names":false,"suffix":""},{"dropping-particle":"","family":"Bell","given":"David","non-dropping-particle":"","parse-names":false,"suffix":""},{"dropping-particle":"","family":"Bi","given":"Yaxin","non-dropping-particle":"","parse-names":false,"suffix":""},{"dropping-particle":"","family":"Greer","given":"Kieran","non-dropping-particle":"","parse-names":false,"suffix":""}],"container-title":"On The Move to Meaningful Internet Systems 2003: CoopIS, DOA, and ODBASE","id":"ITEM-2","issued":{"date-parts":[["2003"]]},"page":"986-996","title":"kNN Model-Based Approach in Classification","type":"article-journal","volume":"2888"},"uris":["http://www.mendeley.com/documents/?uuid=61986267-b684-42bf-b64e-3725014ad922"]}],"mendeley":{"formattedCitation":"[42], [43]","plainTextFormattedCitation":"[42], [43]","previouslyFormattedCitation":"[42], [43]"},"properties":{"noteIndex":0},"schema":"https://github.com/citation-style-language/schema/raw/master/csl-citation.json"}</w:instrText>
      </w:r>
      <w:r>
        <w:fldChar w:fldCharType="separate"/>
      </w:r>
      <w:r w:rsidR="0018688B" w:rsidRPr="0018688B">
        <w:rPr>
          <w:noProof/>
        </w:rPr>
        <w:t>[42], [43]</w:t>
      </w:r>
      <w:r>
        <w:fldChar w:fldCharType="end"/>
      </w:r>
      <w:r>
        <w:t xml:space="preserve">. The </w:t>
      </w:r>
      <w:r w:rsidR="006008E2">
        <w:t xml:space="preserve">is visualized in figure 23 where we can see how changing the number of neighbors </w:t>
      </w:r>
      <w:r w:rsidR="006E0C5A" w:rsidRPr="006E0C5A">
        <w:rPr>
          <w:b/>
          <w:i/>
        </w:rPr>
        <w:t>k</w:t>
      </w:r>
      <w:r w:rsidR="006008E2">
        <w:t xml:space="preserve"> </w:t>
      </w:r>
      <w:r w:rsidR="006E0C5A">
        <w:t>might result in a different majority vote and therefore class assignment.</w:t>
      </w:r>
    </w:p>
    <w:p w:rsidR="0003612E" w:rsidRDefault="00271DF4" w:rsidP="0003612E">
      <w:pPr>
        <w:keepNext/>
        <w:jc w:val="center"/>
      </w:pPr>
      <w:r>
        <w:rPr>
          <w:noProof/>
        </w:rPr>
        <w:drawing>
          <wp:inline distT="0" distB="0" distL="0" distR="0" wp14:anchorId="53775257" wp14:editId="239EA461">
            <wp:extent cx="3336030" cy="324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36030" cy="3240000"/>
                    </a:xfrm>
                    <a:prstGeom prst="rect">
                      <a:avLst/>
                    </a:prstGeom>
                    <a:noFill/>
                  </pic:spPr>
                </pic:pic>
              </a:graphicData>
            </a:graphic>
          </wp:inline>
        </w:drawing>
      </w:r>
    </w:p>
    <w:p w:rsidR="0003612E" w:rsidRPr="005A35D7" w:rsidRDefault="0003612E" w:rsidP="00D1243D">
      <w:pPr>
        <w:pStyle w:val="Caption"/>
        <w:jc w:val="center"/>
      </w:pPr>
      <w:bookmarkStart w:id="73" w:name="_Toc515535094"/>
      <w:bookmarkStart w:id="74" w:name="_Toc515823230"/>
      <w:r>
        <w:t xml:space="preserve">Figure </w:t>
      </w:r>
      <w:r>
        <w:fldChar w:fldCharType="begin"/>
      </w:r>
      <w:r>
        <w:instrText xml:space="preserve"> SEQ Figure \* ARABIC </w:instrText>
      </w:r>
      <w:r>
        <w:fldChar w:fldCharType="separate"/>
      </w:r>
      <w:r w:rsidR="008850CD">
        <w:rPr>
          <w:noProof/>
        </w:rPr>
        <w:t>23</w:t>
      </w:r>
      <w:r>
        <w:fldChar w:fldCharType="end"/>
      </w:r>
      <w:r>
        <w:t xml:space="preserve">. KNN algorithm under varying </w:t>
      </w:r>
      <w:r w:rsidR="00271DF4">
        <w:t xml:space="preserve">values k fro number of </w:t>
      </w:r>
      <w:r w:rsidR="00271DF4" w:rsidRPr="00B13AEA">
        <w:rPr>
          <w:noProof/>
        </w:rPr>
        <w:t>neighbors</w:t>
      </w:r>
      <w:r>
        <w:t xml:space="preserve"> and th</w:t>
      </w:r>
      <w:r w:rsidR="002473C3">
        <w:t>e consequences of these changes</w:t>
      </w:r>
      <w:bookmarkEnd w:id="73"/>
      <w:bookmarkEnd w:id="74"/>
    </w:p>
    <w:p w:rsidR="0003612E" w:rsidRPr="007D2AEB" w:rsidRDefault="0003612E" w:rsidP="007D2AEB">
      <w:pPr>
        <w:rPr>
          <w:rFonts w:ascii="Times New Roman" w:hAnsi="Times New Roman" w:cs="Times New Roman"/>
          <w:b/>
          <w:sz w:val="24"/>
        </w:rPr>
      </w:pPr>
      <w:r w:rsidRPr="007D2AEB">
        <w:rPr>
          <w:rFonts w:ascii="Times New Roman" w:hAnsi="Times New Roman" w:cs="Times New Roman"/>
          <w:b/>
          <w:sz w:val="24"/>
        </w:rPr>
        <w:lastRenderedPageBreak/>
        <w:t>DT/RF</w:t>
      </w:r>
    </w:p>
    <w:p w:rsidR="0003612E" w:rsidRDefault="0003612E" w:rsidP="002621CF">
      <w:r>
        <w:t xml:space="preserve">Random Forest (RF) is an algorithm which constructs multiple decision trees (DT) in order to classify data. These decision trees have conditionals which examine all the variance in the features to learn a model. </w:t>
      </w:r>
      <w:r w:rsidRPr="00B13AEA">
        <w:rPr>
          <w:noProof/>
        </w:rPr>
        <w:t>Afterward</w:t>
      </w:r>
      <w:r>
        <w:t xml:space="preserve">, new data simply follows the conditionals until it is assigned a class </w:t>
      </w:r>
      <w:r>
        <w:fldChar w:fldCharType="begin" w:fldLock="1"/>
      </w:r>
      <w:r w:rsidR="0018688B">
        <w:instrText>ADDIN CSL_CITATION {"citationItems":[{"id":"ITEM-1","itemData":{"DOI":"10.1007/0-387-25465-X_9","ISBN":"978-0-387-25465-4","ISSN":"14337851","PMID":"25246403","abstract":"Decision Trees are considered to be one of the most popular approaches for representing classifiers. Researchers from various disciplines such as statistics, machine learning, pattern recognition, and Data Mining have dealt with the issue of growing a decision tree from available data. This paper presents an updated survey of current methods for constructing decision tree classifiers in a top-down manner. The chapter suggests a unified algorithmic framework for presenting these algorithms and describes various splitting criteria and pruning methodologies.","author":[{"dropping-particle":"","family":"Rokach","given":"Lior","non-dropping-particle":"","parse-names":false,"suffix":""},{"dropping-particle":"","family":"Maimon","given":"Oded","non-dropping-particle":"","parse-names":false,"suffix":""}],"container-title":"Data Mining and Knowledge Discovery Handbook","id":"ITEM-1","issued":{"date-parts":[["2010"]]},"page":"165-192","title":"Decision Trees","type":"chapter"},"uris":["http://www.mendeley.com/documents/?uuid=ba7613aa-9557-4d2d-8f8f-0b3e22ff30bd"]}],"mendeley":{"formattedCitation":"[44]","plainTextFormattedCitation":"[44]","previouslyFormattedCitation":"[44]"},"properties":{"noteIndex":0},"schema":"https://github.com/citation-style-language/schema/raw/master/csl-citation.json"}</w:instrText>
      </w:r>
      <w:r>
        <w:fldChar w:fldCharType="separate"/>
      </w:r>
      <w:r w:rsidR="0018688B" w:rsidRPr="0018688B">
        <w:rPr>
          <w:noProof/>
        </w:rPr>
        <w:t>[44]</w:t>
      </w:r>
      <w:r>
        <w:fldChar w:fldCharType="end"/>
      </w:r>
      <w:r>
        <w:t xml:space="preserve">. The </w:t>
      </w:r>
      <w:r w:rsidR="00287935">
        <w:t>workings can be seen in figure 24</w:t>
      </w:r>
      <w:r>
        <w:t xml:space="preserve">. </w:t>
      </w:r>
    </w:p>
    <w:p w:rsidR="0003612E" w:rsidRDefault="00D1243D" w:rsidP="0003612E">
      <w:pPr>
        <w:keepNext/>
        <w:jc w:val="center"/>
      </w:pPr>
      <w:r>
        <w:rPr>
          <w:noProof/>
        </w:rPr>
        <w:drawing>
          <wp:inline distT="0" distB="0" distL="0" distR="0" wp14:anchorId="1814EFBD" wp14:editId="763DD89C">
            <wp:extent cx="5635124" cy="27432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64334" cy="2757419"/>
                    </a:xfrm>
                    <a:prstGeom prst="rect">
                      <a:avLst/>
                    </a:prstGeom>
                    <a:noFill/>
                  </pic:spPr>
                </pic:pic>
              </a:graphicData>
            </a:graphic>
          </wp:inline>
        </w:drawing>
      </w:r>
    </w:p>
    <w:p w:rsidR="00D1243D" w:rsidRPr="002473C3" w:rsidRDefault="0003612E" w:rsidP="002473C3">
      <w:pPr>
        <w:pStyle w:val="Caption"/>
        <w:jc w:val="center"/>
      </w:pPr>
      <w:bookmarkStart w:id="75" w:name="_Toc515535095"/>
      <w:bookmarkStart w:id="76" w:name="_Toc515823231"/>
      <w:r>
        <w:t xml:space="preserve">Figure </w:t>
      </w:r>
      <w:r>
        <w:fldChar w:fldCharType="begin"/>
      </w:r>
      <w:r>
        <w:instrText xml:space="preserve"> SEQ Figure \* ARABIC </w:instrText>
      </w:r>
      <w:r>
        <w:fldChar w:fldCharType="separate"/>
      </w:r>
      <w:r w:rsidR="008850CD">
        <w:rPr>
          <w:noProof/>
        </w:rPr>
        <w:t>24</w:t>
      </w:r>
      <w:r>
        <w:fldChar w:fldCharType="end"/>
      </w:r>
      <w:r>
        <w:t>. Decision tree schematic where the circles represent a single binary condition.</w:t>
      </w:r>
      <w:bookmarkEnd w:id="75"/>
      <w:bookmarkEnd w:id="76"/>
      <w:r w:rsidR="002473C3" w:rsidRPr="002473C3">
        <w:t xml:space="preserve"> </w:t>
      </w:r>
    </w:p>
    <w:p w:rsidR="0003612E" w:rsidRDefault="0003612E" w:rsidP="007D2AEB">
      <w:pPr>
        <w:rPr>
          <w:rFonts w:ascii="Times New Roman" w:hAnsi="Times New Roman" w:cs="Times New Roman"/>
          <w:b/>
          <w:sz w:val="24"/>
        </w:rPr>
      </w:pPr>
      <w:r w:rsidRPr="007D2AEB">
        <w:rPr>
          <w:rFonts w:ascii="Times New Roman" w:hAnsi="Times New Roman" w:cs="Times New Roman"/>
          <w:b/>
          <w:sz w:val="24"/>
        </w:rPr>
        <w:t>HMM</w:t>
      </w:r>
    </w:p>
    <w:p w:rsidR="00200077" w:rsidRDefault="00200077" w:rsidP="002621CF">
      <w:r>
        <w:t>All of the previou</w:t>
      </w:r>
      <w:r w:rsidR="009F2471">
        <w:t xml:space="preserve">s ML techniques are supervised but there might be </w:t>
      </w:r>
      <w:r w:rsidR="00B13AEA">
        <w:t xml:space="preserve">a </w:t>
      </w:r>
      <w:r w:rsidR="009F2471" w:rsidRPr="00B13AEA">
        <w:rPr>
          <w:noProof/>
        </w:rPr>
        <w:t>benefit</w:t>
      </w:r>
      <w:r w:rsidR="009F2471">
        <w:t xml:space="preserve"> to trying to find structure in the data through an unsupervised algorithm. One way of doing this is by estimating a </w:t>
      </w:r>
      <w:r w:rsidR="00237353">
        <w:t xml:space="preserve">statistical </w:t>
      </w:r>
      <w:r w:rsidR="009F2471">
        <w:t xml:space="preserve">model to </w:t>
      </w:r>
      <w:r w:rsidR="00237353">
        <w:t>an</w:t>
      </w:r>
      <w:r w:rsidR="009F2471">
        <w:t xml:space="preserve"> unknown system by observing its output. </w:t>
      </w:r>
      <w:r w:rsidR="00237353">
        <w:t xml:space="preserve">A statistical model is </w:t>
      </w:r>
      <w:r w:rsidR="00237353" w:rsidRPr="00B13AEA">
        <w:rPr>
          <w:noProof/>
        </w:rPr>
        <w:t>appropriate</w:t>
      </w:r>
      <w:r w:rsidR="00237353">
        <w:t xml:space="preserve"> in this case because we assume that the EEG signal is the result of a stochastic process</w:t>
      </w:r>
      <w:r w:rsidR="00B25520">
        <w:t xml:space="preserve"> </w:t>
      </w:r>
      <w:r w:rsidR="00B25520">
        <w:fldChar w:fldCharType="begin" w:fldLock="1"/>
      </w:r>
      <w:r w:rsidR="00B25520">
        <w:instrText>ADDIN CSL_CITATION {"citationItems":[{"id":"ITEM-1","itemData":{"abstract":"The electroencephalogram (EEG) is a complex signal and an important brain state indicator (e.g. waking, sleep, seizure). Modern brain research is intimately linked to the feasibility to record the EEG and to its quantitative analysis. EEG spectral analysis (decompo- sing a signal into its constituent frequency compo- nents) is an important method to investigate brain ac- tivity. Basic principals of signal analysis (filtering, samp- ling, and spectral analysis) are reviewed and illustrated with applications to the sleep EEG.","author":[{"dropping-particle":"","family":"Achermann","given":"Peter","non-dropping-particle":"","parse-names":false,"suffix":""}],"container-title":"Sleep","id":"ITEM-1","issued":{"date-parts":[["2009"]]},"title":"EEG Analysis Applied to Sleep","type":"article-journal"},"uris":["http://www.mendeley.com/documents/?uuid=6ac07437-10d8-45af-abf7-c6879a3bd314"]},{"id":"ITEM-2","itemData":{"ISBN":"0-13-322760-X","PMID":"332","abstract":"This book examines both the mathematical theory behind various linear adaptive filters and the elements of supervised multilayer perceptrons.","author":[{"dropping-particle":"","family":"Haykin","given":"Simon","non-dropping-particle":"","parse-names":false,"suffix":""}],"container-title":"Prentice Hall","id":"ITEM-2","issued":{"date-parts":[["2002"]]},"title":"Adaptive Filter Theory","type":"book"},"uris":["http://www.mendeley.com/documents/?uuid=bf324dd7-4892-44e9-96ae-5ef42c48c44a"]}],"mendeley":{"formattedCitation":"[34], [37]","plainTextFormattedCitation":"[34], [37]","previouslyFormattedCitation":"[34], [37]"},"properties":{"noteIndex":0},"schema":"https://github.com/citation-style-language/schema/raw/master/csl-citation.json"}</w:instrText>
      </w:r>
      <w:r w:rsidR="00B25520">
        <w:fldChar w:fldCharType="separate"/>
      </w:r>
      <w:r w:rsidR="00B25520" w:rsidRPr="00B25520">
        <w:rPr>
          <w:noProof/>
        </w:rPr>
        <w:t>[34], [37]</w:t>
      </w:r>
      <w:r w:rsidR="00B25520">
        <w:fldChar w:fldCharType="end"/>
      </w:r>
      <w:r w:rsidR="00237353">
        <w:t xml:space="preserve">. </w:t>
      </w:r>
      <w:r w:rsidR="009F2471">
        <w:t xml:space="preserve">In our </w:t>
      </w:r>
      <w:r w:rsidR="009F2471" w:rsidRPr="00B13AEA">
        <w:rPr>
          <w:noProof/>
        </w:rPr>
        <w:t>case</w:t>
      </w:r>
      <w:r w:rsidR="00B13AEA">
        <w:rPr>
          <w:noProof/>
        </w:rPr>
        <w:t>,</w:t>
      </w:r>
      <w:r w:rsidR="009F2471">
        <w:t xml:space="preserve"> we have a finite set of observations (EEG epochs) and we can assume </w:t>
      </w:r>
      <w:r w:rsidR="009F2471" w:rsidRPr="00B13AEA">
        <w:rPr>
          <w:noProof/>
        </w:rPr>
        <w:t>that we</w:t>
      </w:r>
      <w:r w:rsidR="009F2471">
        <w:t xml:space="preserve"> have a </w:t>
      </w:r>
      <w:r w:rsidR="00237353">
        <w:t xml:space="preserve">random </w:t>
      </w:r>
      <w:r w:rsidR="009F2471">
        <w:t>state switching process with the states being the sleep stages.</w:t>
      </w:r>
      <w:r w:rsidR="00237353">
        <w:t xml:space="preserve"> Fortunately, these are all the preconditions required to train a Hidden Markov Model. But before we dive into how we can train </w:t>
      </w:r>
      <w:r w:rsidR="00237353" w:rsidRPr="00B13AEA">
        <w:rPr>
          <w:noProof/>
        </w:rPr>
        <w:t>a</w:t>
      </w:r>
      <w:r w:rsidR="00B13AEA">
        <w:rPr>
          <w:noProof/>
        </w:rPr>
        <w:t>n</w:t>
      </w:r>
      <w:r w:rsidR="00237353" w:rsidRPr="00B13AEA">
        <w:rPr>
          <w:noProof/>
        </w:rPr>
        <w:t xml:space="preserve"> HMM</w:t>
      </w:r>
      <w:r w:rsidR="00237353">
        <w:t xml:space="preserve"> from our data it is appropriate to examine the theory behind Markov chains first. </w:t>
      </w:r>
    </w:p>
    <w:p w:rsidR="00237353" w:rsidRDefault="008E1876" w:rsidP="002621CF">
      <w:r>
        <w:t xml:space="preserve">Markov chains are useful when we have a system which can be described </w:t>
      </w:r>
      <w:r w:rsidR="00B13AEA">
        <w:rPr>
          <w:noProof/>
        </w:rPr>
        <w:t>as</w:t>
      </w:r>
      <w:r>
        <w:t xml:space="preserve"> being in one of several states at any time. A typical example is a simplified version of weather observation, where we assume that the weather can be</w:t>
      </w:r>
      <w:r w:rsidR="003E5CEA">
        <w:t xml:space="preserve"> either sunny, cloudy or rainy presented in figure 25. There we can also see the probabilities of switching from one state to another given in matrix A. Then we calculate the possibility of having a certain sequence of observations occur. If we would like to calculate the probability of the sequence: Sunny, Cloudy, Cloudy, Rainy, we would only need to </w:t>
      </w:r>
      <w:r w:rsidR="0072495F">
        <w:t>multiply the switching probabilities and assign a starting probability. If we are certain that the sequence starts with Sunny then this results in</w:t>
      </w:r>
      <w:r w:rsidR="00B25520">
        <w:t xml:space="preserve"> </w:t>
      </w:r>
      <w:r w:rsidR="00B25520">
        <w:fldChar w:fldCharType="begin" w:fldLock="1"/>
      </w:r>
      <w:r w:rsidR="00B25520">
        <w:instrText>ADDIN CSL_CITATION {"citationItems":[{"id":"ITEM-1","itemData":{"DOI":"10.1109/5.18626","ISBN":"1558601244","ISSN":"0018-9219","PMID":"21920608","abstract":"required to pursue well as all the predecessor states. For the special case of a further this fascinating area of research. discrete, first order, Markov chain, t","author":[{"dropping-particle":"","family":"Rabiner","given":"L R","non-dropping-particle":"","parse-names":false,"suffix":""}],"container-title":"Proceedings of the IEEE","id":"ITEM-1","issue":"2","issued":{"date-parts":[["1989"]]},"page":"257-286","title":"A tutorial on hidden Markov models and selected applications in speech recognition","type":"article-journal","volume":"77"},"uris":["http://www.mendeley.com/documents/?uuid=877d535c-6595-45a8-9222-6365d6b09c6c"]}],"mendeley":{"formattedCitation":"[14]","plainTextFormattedCitation":"[14]","previouslyFormattedCitation":"[14]"},"properties":{"noteIndex":0},"schema":"https://github.com/citation-style-language/schema/raw/master/csl-citation.json"}</w:instrText>
      </w:r>
      <w:r w:rsidR="00B25520">
        <w:fldChar w:fldCharType="separate"/>
      </w:r>
      <w:r w:rsidR="00B25520" w:rsidRPr="00B25520">
        <w:rPr>
          <w:noProof/>
        </w:rPr>
        <w:t>[14]</w:t>
      </w:r>
      <w:r w:rsidR="00B25520">
        <w:fldChar w:fldCharType="end"/>
      </w:r>
      <w:r w:rsidR="0072495F">
        <w:t>:</w:t>
      </w:r>
    </w:p>
    <w:p w:rsidR="0072495F" w:rsidRPr="0072495F" w:rsidRDefault="0072495F" w:rsidP="007D2AEB">
      <w:pPr>
        <w:rPr>
          <w:rFonts w:ascii="Times New Roman" w:eastAsiaTheme="minorEastAsia" w:hAnsi="Times New Roman" w:cs="Times New Roman"/>
          <w:sz w:val="24"/>
        </w:rPr>
      </w:pPr>
      <m:oMathPara>
        <m:oMath>
          <m:r>
            <w:rPr>
              <w:rFonts w:ascii="Cambria Math" w:hAnsi="Cambria Math" w:cs="Times New Roman"/>
              <w:sz w:val="24"/>
            </w:rPr>
            <m:t>P(sequence|Model)=</m:t>
          </m:r>
          <m:r>
            <m:rPr>
              <m:sty m:val="p"/>
            </m:rPr>
            <w:rPr>
              <w:rFonts w:ascii="Cambria Math" w:hAnsi="Cambria Math" w:cs="Times New Roman"/>
              <w:sz w:val="24"/>
            </w:rPr>
            <m:t xml:space="preserve"> 1*0.6*0.4*0.4 = 0.096</m:t>
          </m:r>
        </m:oMath>
      </m:oMathPara>
    </w:p>
    <w:p w:rsidR="0072495F" w:rsidRDefault="0072495F" w:rsidP="007D2AEB">
      <w:pPr>
        <w:rPr>
          <w:rFonts w:ascii="Times New Roman" w:hAnsi="Times New Roman" w:cs="Times New Roman"/>
          <w:sz w:val="24"/>
        </w:rPr>
      </w:pPr>
    </w:p>
    <w:p w:rsidR="0072495F" w:rsidRDefault="003E5CEA" w:rsidP="0072495F">
      <w:pPr>
        <w:keepNext/>
        <w:jc w:val="center"/>
      </w:pPr>
      <w:r>
        <w:rPr>
          <w:rFonts w:ascii="Times New Roman" w:hAnsi="Times New Roman" w:cs="Times New Roman"/>
          <w:noProof/>
          <w:sz w:val="24"/>
        </w:rPr>
        <w:lastRenderedPageBreak/>
        <w:drawing>
          <wp:inline distT="0" distB="0" distL="0" distR="0" wp14:anchorId="3DABC64B" wp14:editId="01E2FB33">
            <wp:extent cx="5760000" cy="219847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00" cy="2198478"/>
                    </a:xfrm>
                    <a:prstGeom prst="rect">
                      <a:avLst/>
                    </a:prstGeom>
                    <a:noFill/>
                  </pic:spPr>
                </pic:pic>
              </a:graphicData>
            </a:graphic>
          </wp:inline>
        </w:drawing>
      </w:r>
    </w:p>
    <w:p w:rsidR="003E5CEA" w:rsidRDefault="0072495F" w:rsidP="0072495F">
      <w:pPr>
        <w:pStyle w:val="Caption"/>
        <w:jc w:val="center"/>
      </w:pPr>
      <w:bookmarkStart w:id="77" w:name="_Toc515535096"/>
      <w:bookmarkStart w:id="78" w:name="_Toc515823232"/>
      <w:r>
        <w:t xml:space="preserve">Figure </w:t>
      </w:r>
      <w:r>
        <w:fldChar w:fldCharType="begin"/>
      </w:r>
      <w:r>
        <w:instrText xml:space="preserve"> SEQ Figure \* ARABIC </w:instrText>
      </w:r>
      <w:r>
        <w:fldChar w:fldCharType="separate"/>
      </w:r>
      <w:r w:rsidR="008850CD">
        <w:rPr>
          <w:noProof/>
        </w:rPr>
        <w:t>25</w:t>
      </w:r>
      <w:r>
        <w:fldChar w:fldCharType="end"/>
      </w:r>
      <w:r>
        <w:t>. A Markov Model o a simplified weather process with the states and their switch probabilities given on the left and summarised in a state transition matrix A on the right</w:t>
      </w:r>
      <w:bookmarkEnd w:id="77"/>
      <w:bookmarkEnd w:id="78"/>
    </w:p>
    <w:p w:rsidR="0072495F" w:rsidRPr="0072495F" w:rsidRDefault="0072495F" w:rsidP="002621CF">
      <w:pPr>
        <w:rPr>
          <w:lang w:val="en-GB"/>
        </w:rPr>
      </w:pPr>
      <w:r>
        <w:rPr>
          <w:lang w:val="en-GB"/>
        </w:rPr>
        <w:t xml:space="preserve">However, in our </w:t>
      </w:r>
      <w:r w:rsidRPr="00B13AEA">
        <w:rPr>
          <w:noProof/>
          <w:lang w:val="en-GB"/>
        </w:rPr>
        <w:t>case</w:t>
      </w:r>
      <w:r w:rsidR="00B13AEA">
        <w:rPr>
          <w:noProof/>
          <w:lang w:val="en-GB"/>
        </w:rPr>
        <w:t>,</w:t>
      </w:r>
      <w:r>
        <w:rPr>
          <w:lang w:val="en-GB"/>
        </w:rPr>
        <w:t xml:space="preserve"> we do not have a direct observation of the states but rather a sequence of observations generated by a state switching process. This means that each of the states can yield an observation independently</w:t>
      </w:r>
      <w:r w:rsidR="00B25520">
        <w:rPr>
          <w:lang w:val="en-GB"/>
        </w:rPr>
        <w:t xml:space="preserve"> </w:t>
      </w:r>
      <w:r w:rsidR="00B25520">
        <w:rPr>
          <w:lang w:val="en-GB"/>
        </w:rPr>
        <w:fldChar w:fldCharType="begin" w:fldLock="1"/>
      </w:r>
      <w:r w:rsidR="00B25520">
        <w:rPr>
          <w:lang w:val="en-GB"/>
        </w:rPr>
        <w:instrText>ADDIN CSL_CITATION {"citationItems":[{"id":"ITEM-1","itemData":{"DOI":"10.1109/5.18626","ISBN":"1558601244","ISSN":"0018-9219","PMID":"21920608","abstract":"required to pursue well as all the predecessor states. For the special case of a further this fascinating area of research. discrete, first order, Markov chain, t","author":[{"dropping-particle":"","family":"Rabiner","given":"L R","non-dropping-particle":"","parse-names":false,"suffix":""}],"container-title":"Proceedings of the IEEE","id":"ITEM-1","issue":"2","issued":{"date-parts":[["1989"]]},"page":"257-286","title":"A tutorial on hidden Markov models and selected applications in speech recognition","type":"article-journal","volume":"77"},"uris":["http://www.mendeley.com/documents/?uuid=877d535c-6595-45a8-9222-6365d6b09c6c"]}],"mendeley":{"formattedCitation":"[14]","plainTextFormattedCitation":"[14]","previouslyFormattedCitation":"[14]"},"properties":{"noteIndex":0},"schema":"https://github.com/citation-style-language/schema/raw/master/csl-citation.json"}</w:instrText>
      </w:r>
      <w:r w:rsidR="00B25520">
        <w:rPr>
          <w:lang w:val="en-GB"/>
        </w:rPr>
        <w:fldChar w:fldCharType="separate"/>
      </w:r>
      <w:r w:rsidR="00B25520" w:rsidRPr="00B25520">
        <w:rPr>
          <w:noProof/>
          <w:lang w:val="en-GB"/>
        </w:rPr>
        <w:t>[14]</w:t>
      </w:r>
      <w:r w:rsidR="00B25520">
        <w:rPr>
          <w:lang w:val="en-GB"/>
        </w:rPr>
        <w:fldChar w:fldCharType="end"/>
      </w:r>
      <w:r>
        <w:rPr>
          <w:lang w:val="en-GB"/>
        </w:rPr>
        <w:t xml:space="preserve">. Therefore, we have the situation presented in figure 26 of a hidden state switching process yielding observations. Since we have selected Sunny, Cloudy and Rainy as our observations already let us assume that the weather can switch from Dry to Wet in order to yield the observations. </w:t>
      </w:r>
    </w:p>
    <w:p w:rsidR="0003612E" w:rsidRDefault="0072495F" w:rsidP="006008E2">
      <w:pPr>
        <w:keepNext/>
      </w:pPr>
      <w:r>
        <w:rPr>
          <w:noProof/>
        </w:rPr>
        <w:drawing>
          <wp:inline distT="0" distB="0" distL="0" distR="0" wp14:anchorId="7BCB7FBB" wp14:editId="48F02F95">
            <wp:extent cx="5760000" cy="307370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00" cy="3073704"/>
                    </a:xfrm>
                    <a:prstGeom prst="rect">
                      <a:avLst/>
                    </a:prstGeom>
                    <a:noFill/>
                  </pic:spPr>
                </pic:pic>
              </a:graphicData>
            </a:graphic>
          </wp:inline>
        </w:drawing>
      </w:r>
    </w:p>
    <w:p w:rsidR="0072495F" w:rsidRDefault="0072495F" w:rsidP="006008E2">
      <w:pPr>
        <w:keepNext/>
      </w:pPr>
    </w:p>
    <w:p w:rsidR="007D2AEB" w:rsidRDefault="0003612E" w:rsidP="000B6A96">
      <w:pPr>
        <w:pStyle w:val="Caption"/>
        <w:jc w:val="center"/>
        <w:rPr>
          <w:rFonts w:ascii="Times New Roman" w:hAnsi="Times New Roman" w:cs="Times New Roman"/>
          <w:sz w:val="24"/>
        </w:rPr>
      </w:pPr>
      <w:bookmarkStart w:id="79" w:name="_Toc515535097"/>
      <w:bookmarkStart w:id="80" w:name="_Toc515823233"/>
      <w:r>
        <w:t xml:space="preserve">Figure </w:t>
      </w:r>
      <w:r>
        <w:fldChar w:fldCharType="begin"/>
      </w:r>
      <w:r>
        <w:instrText xml:space="preserve"> SEQ Figure \* ARABIC </w:instrText>
      </w:r>
      <w:r>
        <w:fldChar w:fldCharType="separate"/>
      </w:r>
      <w:r w:rsidR="008850CD">
        <w:rPr>
          <w:noProof/>
        </w:rPr>
        <w:t>26</w:t>
      </w:r>
      <w:r>
        <w:fldChar w:fldCharType="end"/>
      </w:r>
      <w:r>
        <w:t>. Markov Model with pr</w:t>
      </w:r>
      <w:r w:rsidR="005D2326">
        <w:t>obabilities of switching states given in matrix A and the probabilities of emitting an observation from a given state given in matrix B</w:t>
      </w:r>
      <w:bookmarkEnd w:id="79"/>
      <w:bookmarkEnd w:id="80"/>
    </w:p>
    <w:p w:rsidR="008E5834" w:rsidRDefault="005D2326" w:rsidP="002621CF">
      <w:r w:rsidRPr="002621CF">
        <w:t xml:space="preserve">As seen from figure 26 </w:t>
      </w:r>
      <w:r w:rsidRPr="00B13AEA">
        <w:rPr>
          <w:noProof/>
        </w:rPr>
        <w:t>a</w:t>
      </w:r>
      <w:r w:rsidR="00B13AEA">
        <w:rPr>
          <w:noProof/>
        </w:rPr>
        <w:t>n</w:t>
      </w:r>
      <w:r w:rsidRPr="00B13AEA">
        <w:rPr>
          <w:noProof/>
        </w:rPr>
        <w:t xml:space="preserve"> HMM</w:t>
      </w:r>
      <w:r w:rsidRPr="002621CF">
        <w:t xml:space="preserve"> is characterized by its transition matrix A, its emission matrix B and its initial probabilities of being in either state. </w:t>
      </w:r>
      <w:r w:rsidR="008E5834" w:rsidRPr="002621CF">
        <w:t xml:space="preserve">There are three conventional problems that </w:t>
      </w:r>
      <w:r w:rsidR="008E5834" w:rsidRPr="00B13AEA">
        <w:rPr>
          <w:noProof/>
        </w:rPr>
        <w:t>a</w:t>
      </w:r>
      <w:r w:rsidR="00B13AEA">
        <w:rPr>
          <w:noProof/>
        </w:rPr>
        <w:t>n</w:t>
      </w:r>
      <w:r w:rsidR="008E5834" w:rsidRPr="00B13AEA">
        <w:rPr>
          <w:noProof/>
        </w:rPr>
        <w:t xml:space="preserve"> HMM</w:t>
      </w:r>
      <w:r w:rsidR="008E5834" w:rsidRPr="002621CF">
        <w:t xml:space="preserve"> can solve, namely evaluation, decoding</w:t>
      </w:r>
      <w:r w:rsidR="00B13AEA">
        <w:t>,</w:t>
      </w:r>
      <w:r w:rsidR="008E5834" w:rsidRPr="002621CF">
        <w:t xml:space="preserve"> </w:t>
      </w:r>
      <w:r w:rsidR="008E5834" w:rsidRPr="00B13AEA">
        <w:rPr>
          <w:noProof/>
        </w:rPr>
        <w:t>and</w:t>
      </w:r>
      <w:r w:rsidR="008E5834" w:rsidRPr="002621CF">
        <w:t xml:space="preserve"> learning. The evaluation problem yields the probability that a given model generated an observed output sequence. The decoding problem yields the most likely sequence of states (the path) the model had to go</w:t>
      </w:r>
      <w:r w:rsidR="008E5834">
        <w:t xml:space="preserve"> through to yield the sequence of </w:t>
      </w:r>
      <w:r w:rsidR="008E5834">
        <w:lastRenderedPageBreak/>
        <w:t>observations. Finally, the learning problem adjusts the parameters of the model as to have the highest probability of yielding a given sequence of observations</w:t>
      </w:r>
      <w:r w:rsidR="00B25520">
        <w:t xml:space="preserve"> </w:t>
      </w:r>
      <w:r w:rsidR="00B25520">
        <w:fldChar w:fldCharType="begin" w:fldLock="1"/>
      </w:r>
      <w:r w:rsidR="00B25520">
        <w:instrText>ADDIN CSL_CITATION {"citationItems":[{"id":"ITEM-1","itemData":{"DOI":"10.1109/5.18626","ISBN":"1558601244","ISSN":"0018-9219","PMID":"21920608","abstract":"required to pursue well as all the predecessor states. For the special case of a further this fascinating area of research. discrete, first order, Markov chain, t","author":[{"dropping-particle":"","family":"Rabiner","given":"L R","non-dropping-particle":"","parse-names":false,"suffix":""}],"container-title":"Proceedings of the IEEE","id":"ITEM-1","issue":"2","issued":{"date-parts":[["1989"]]},"page":"257-286","title":"A tutorial on hidden Markov models and selected applications in speech recognition","type":"article-journal","volume":"77"},"uris":["http://www.mendeley.com/documents/?uuid=877d535c-6595-45a8-9222-6365d6b09c6c"]}],"mendeley":{"formattedCitation":"[14]","plainTextFormattedCitation":"[14]","previouslyFormattedCitation":"[14]"},"properties":{"noteIndex":0},"schema":"https://github.com/citation-style-language/schema/raw/master/csl-citation.json"}</w:instrText>
      </w:r>
      <w:r w:rsidR="00B25520">
        <w:fldChar w:fldCharType="separate"/>
      </w:r>
      <w:r w:rsidR="00B25520" w:rsidRPr="00B25520">
        <w:rPr>
          <w:noProof/>
        </w:rPr>
        <w:t>[14]</w:t>
      </w:r>
      <w:r w:rsidR="00B25520">
        <w:fldChar w:fldCharType="end"/>
      </w:r>
      <w:r w:rsidR="008E5834">
        <w:t xml:space="preserve">. </w:t>
      </w:r>
    </w:p>
    <w:p w:rsidR="00F67332" w:rsidRDefault="008E5834" w:rsidP="002621CF">
      <w:r>
        <w:t xml:space="preserve">The </w:t>
      </w:r>
      <w:r w:rsidR="003159E2">
        <w:t>evaluation</w:t>
      </w:r>
      <w:r>
        <w:t xml:space="preserve"> problem basically calculates all the possibilities of both state switches under the observation at a given time step and sums them. This becomes excessively computationally expensive with the length of observations and therefore is not very practical. Fortu</w:t>
      </w:r>
      <w:r w:rsidR="005D1626">
        <w:t>nately, a technique called the Forward A</w:t>
      </w:r>
      <w:r>
        <w:t>lgorithm</w:t>
      </w:r>
      <w:r w:rsidR="005D1626">
        <w:t xml:space="preserve"> (FA)</w:t>
      </w:r>
      <w:r>
        <w:t xml:space="preserve"> where the probabilities of getting to the state at the given time step are saved in </w:t>
      </w:r>
      <w:r w:rsidR="00F67332">
        <w:t>a variable called alpha and given by the following three steps</w:t>
      </w:r>
      <w:r w:rsidR="00B25520">
        <w:t xml:space="preserve"> </w:t>
      </w:r>
      <w:r w:rsidR="00B25520">
        <w:fldChar w:fldCharType="begin" w:fldLock="1"/>
      </w:r>
      <w:r w:rsidR="00B25520">
        <w:instrText>ADDIN CSL_CITATION {"citationItems":[{"id":"ITEM-1","itemData":{"DOI":"10.1109/5.18626","ISBN":"1558601244","ISSN":"0018-9219","PMID":"21920608","abstract":"required to pursue well as all the predecessor states. For the special case of a further this fascinating area of research. discrete, first order, Markov chain, t","author":[{"dropping-particle":"","family":"Rabiner","given":"L R","non-dropping-particle":"","parse-names":false,"suffix":""}],"container-title":"Proceedings of the IEEE","id":"ITEM-1","issue":"2","issued":{"date-parts":[["1989"]]},"page":"257-286","title":"A tutorial on hidden Markov models and selected applications in speech recognition","type":"article-journal","volume":"77"},"uris":["http://www.mendeley.com/documents/?uuid=877d535c-6595-45a8-9222-6365d6b09c6c"]}],"mendeley":{"formattedCitation":"[14]","plainTextFormattedCitation":"[14]","previouslyFormattedCitation":"[14]"},"properties":{"noteIndex":0},"schema":"https://github.com/citation-style-language/schema/raw/master/csl-citation.json"}</w:instrText>
      </w:r>
      <w:r w:rsidR="00B25520">
        <w:fldChar w:fldCharType="separate"/>
      </w:r>
      <w:r w:rsidR="00B25520" w:rsidRPr="00B25520">
        <w:rPr>
          <w:noProof/>
        </w:rPr>
        <w:t>[14]</w:t>
      </w:r>
      <w:r w:rsidR="00B25520">
        <w:fldChar w:fldCharType="end"/>
      </w:r>
      <w:r w:rsidR="00F67332">
        <w:t>.</w:t>
      </w:r>
      <m:oMath>
        <m:r>
          <m:rPr>
            <m:sty m:val="p"/>
          </m:rPr>
          <w:rPr>
            <w:rFonts w:ascii="Cambria Math" w:hAnsi="Cambria Math"/>
          </w:rPr>
          <w:br/>
        </m:r>
      </m:oMath>
      <m:oMathPara>
        <m:oMath>
          <m:sSub>
            <m:sSubPr>
              <m:ctrlPr>
                <w:rPr>
                  <w:rFonts w:ascii="Cambria Math" w:hAnsi="Cambria Math"/>
                </w:rPr>
              </m:ctrlPr>
            </m:sSubPr>
            <m:e>
              <m:d>
                <m:dPr>
                  <m:ctrlPr>
                    <w:rPr>
                      <w:rFonts w:ascii="Cambria Math" w:hAnsi="Cambria Math"/>
                    </w:rPr>
                  </m:ctrlPr>
                </m:dPr>
                <m:e>
                  <m:r>
                    <w:rPr>
                      <w:rFonts w:ascii="Cambria Math" w:hAnsi="Cambria Math"/>
                    </w:rPr>
                    <m:t>Initialization</m:t>
                  </m:r>
                </m:e>
              </m:d>
              <m:r>
                <m:rPr>
                  <m:sty m:val="p"/>
                </m:rPr>
                <w:rPr>
                  <w:rFonts w:ascii="Cambria Math" w:hAnsi="Cambria Math"/>
                </w:rPr>
                <m:t xml:space="preserve">   </m:t>
              </m:r>
              <m:r>
                <w:rPr>
                  <w:rFonts w:ascii="Cambria Math" w:hAnsi="Cambria Math"/>
                </w:rPr>
                <m:t>alpha</m:t>
              </m:r>
            </m:e>
            <m:sub>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oMath>
      </m:oMathPara>
    </w:p>
    <w:p w:rsidR="00F67332" w:rsidRDefault="001E38B8" w:rsidP="002621CF">
      <w:pPr>
        <w:rPr>
          <w:rFonts w:ascii="Times New Roman" w:hAnsi="Times New Roman" w:cs="Times New Roman"/>
          <w:sz w:val="24"/>
        </w:rPr>
      </w:pPr>
      <m:oMathPara>
        <m:oMath>
          <m:sSub>
            <m:sSubPr>
              <m:ctrlPr>
                <w:rPr>
                  <w:rFonts w:ascii="Cambria Math" w:hAnsi="Cambria Math" w:cs="Times New Roman"/>
                  <w:sz w:val="24"/>
                </w:rPr>
              </m:ctrlPr>
            </m:sSubPr>
            <m:e>
              <m:d>
                <m:dPr>
                  <m:ctrlPr>
                    <w:rPr>
                      <w:rFonts w:ascii="Cambria Math" w:hAnsi="Cambria Math" w:cs="Times New Roman"/>
                      <w:sz w:val="24"/>
                    </w:rPr>
                  </m:ctrlPr>
                </m:dPr>
                <m:e>
                  <m:r>
                    <w:rPr>
                      <w:rFonts w:ascii="Cambria Math" w:hAnsi="Cambria Math" w:cs="Times New Roman"/>
                      <w:sz w:val="24"/>
                    </w:rPr>
                    <m:t>Recursion</m:t>
                  </m:r>
                </m:e>
              </m:d>
              <m:r>
                <m:rPr>
                  <m:sty m:val="p"/>
                </m:rPr>
                <w:rPr>
                  <w:rFonts w:ascii="Cambria Math" w:hAnsi="Cambria Math" w:cs="Times New Roman"/>
                  <w:sz w:val="24"/>
                </w:rPr>
                <m:t xml:space="preserve">   </m:t>
              </m:r>
              <m:r>
                <w:rPr>
                  <w:rFonts w:ascii="Cambria Math" w:hAnsi="Cambria Math" w:cs="Times New Roman"/>
                  <w:sz w:val="24"/>
                </w:rPr>
                <m:t>alpha</m:t>
              </m:r>
            </m:e>
            <m:sub>
              <m:r>
                <m:rPr>
                  <m:sty m:val="p"/>
                </m:rPr>
                <w:rPr>
                  <w:rFonts w:ascii="Cambria Math" w:hAnsi="Cambria Math" w:cs="Times New Roman"/>
                  <w:sz w:val="24"/>
                </w:rPr>
                <m:t>1</m:t>
              </m:r>
            </m:sub>
          </m:sSub>
          <m:d>
            <m:dPr>
              <m:ctrlPr>
                <w:rPr>
                  <w:rFonts w:ascii="Cambria Math" w:hAnsi="Cambria Math" w:cs="Times New Roman"/>
                  <w:sz w:val="24"/>
                </w:rPr>
              </m:ctrlPr>
            </m:dPr>
            <m:e>
              <m:r>
                <w:rPr>
                  <w:rFonts w:ascii="Cambria Math" w:hAnsi="Cambria Math" w:cs="Times New Roman"/>
                  <w:sz w:val="24"/>
                </w:rPr>
                <m:t>j</m:t>
              </m:r>
            </m:e>
          </m:d>
          <m:r>
            <m:rPr>
              <m:sty m:val="p"/>
            </m:rPr>
            <w:rPr>
              <w:rFonts w:ascii="Cambria Math" w:hAnsi="Cambria Math" w:cs="Times New Roman"/>
              <w:sz w:val="24"/>
            </w:rPr>
            <m:t>=</m:t>
          </m:r>
          <m:d>
            <m:dPr>
              <m:begChr m:val="["/>
              <m:endChr m:val="]"/>
              <m:ctrlPr>
                <w:rPr>
                  <w:rFonts w:ascii="Cambria Math" w:hAnsi="Cambria Math" w:cs="Times New Roman"/>
                  <w:sz w:val="24"/>
                </w:rPr>
              </m:ctrlPr>
            </m:dPr>
            <m:e>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w:rPr>
                      <w:rFonts w:ascii="Cambria Math" w:hAnsi="Cambria Math" w:cs="Times New Roman"/>
                      <w:sz w:val="24"/>
                    </w:rPr>
                    <m:t>N</m:t>
                  </m:r>
                </m:sup>
                <m:e>
                  <m:sSub>
                    <m:sSubPr>
                      <m:ctrlPr>
                        <w:rPr>
                          <w:rFonts w:ascii="Cambria Math" w:hAnsi="Cambria Math" w:cs="Times New Roman"/>
                          <w:sz w:val="24"/>
                        </w:rPr>
                      </m:ctrlPr>
                    </m:sSubPr>
                    <m:e>
                      <m:r>
                        <w:rPr>
                          <w:rFonts w:ascii="Cambria Math" w:hAnsi="Cambria Math" w:cs="Times New Roman"/>
                          <w:sz w:val="24"/>
                        </w:rPr>
                        <m:t>alpha</m:t>
                      </m:r>
                    </m:e>
                    <m:sub>
                      <m:r>
                        <w:rPr>
                          <w:rFonts w:ascii="Cambria Math" w:hAnsi="Cambria Math" w:cs="Times New Roman"/>
                          <w:sz w:val="24"/>
                        </w:rPr>
                        <m:t>t</m:t>
                      </m:r>
                      <m:r>
                        <m:rPr>
                          <m:sty m:val="p"/>
                        </m:rPr>
                        <w:rPr>
                          <w:rFonts w:ascii="Cambria Math" w:hAnsi="Cambria Math" w:cs="Times New Roman"/>
                          <w:sz w:val="24"/>
                        </w:rPr>
                        <m:t>-1</m:t>
                      </m:r>
                    </m:sub>
                  </m:sSub>
                  <m:r>
                    <m:rPr>
                      <m:sty m:val="p"/>
                    </m:rPr>
                    <w:rPr>
                      <w:rFonts w:ascii="Cambria Math" w:hAnsi="Cambria Math" w:cs="Times New Roman"/>
                      <w:sz w:val="24"/>
                    </w:rPr>
                    <m:t>(</m:t>
                  </m:r>
                  <m:r>
                    <w:rPr>
                      <w:rFonts w:ascii="Cambria Math" w:hAnsi="Cambria Math" w:cs="Times New Roman"/>
                      <w:sz w:val="24"/>
                    </w:rPr>
                    <m:t>i</m:t>
                  </m:r>
                </m:e>
              </m:nary>
              <m:r>
                <m:rPr>
                  <m:sty m:val="p"/>
                </m:rPr>
                <w:rPr>
                  <w:rFonts w:ascii="Cambria Math" w:hAnsi="Cambria Math" w:cs="Times New Roman"/>
                  <w:sz w:val="24"/>
                </w:rPr>
                <m:t xml:space="preserve">)* </m:t>
              </m:r>
              <m:sSub>
                <m:sSubPr>
                  <m:ctrlPr>
                    <w:rPr>
                      <w:rFonts w:ascii="Cambria Math" w:hAnsi="Cambria Math" w:cs="Times New Roman"/>
                      <w:sz w:val="24"/>
                    </w:rPr>
                  </m:ctrlPr>
                </m:sSubPr>
                <m:e>
                  <m:r>
                    <w:rPr>
                      <w:rFonts w:ascii="Cambria Math" w:hAnsi="Cambria Math" w:cs="Times New Roman"/>
                      <w:sz w:val="24"/>
                    </w:rPr>
                    <m:t>a</m:t>
                  </m:r>
                </m:e>
                <m:sub>
                  <m:r>
                    <w:rPr>
                      <w:rFonts w:ascii="Cambria Math" w:hAnsi="Cambria Math" w:cs="Times New Roman"/>
                      <w:sz w:val="24"/>
                    </w:rPr>
                    <m:t>ji</m:t>
                  </m:r>
                </m:sub>
              </m:sSub>
            </m:e>
          </m:d>
          <m:r>
            <m:rPr>
              <m:sty m:val="p"/>
            </m:rPr>
            <w:rPr>
              <w:rFonts w:ascii="Cambria Math" w:hAnsi="Cambria Math" w:cs="Times New Roman"/>
              <w:sz w:val="24"/>
            </w:rPr>
            <m:t xml:space="preserve">* </m:t>
          </m:r>
          <m:sSub>
            <m:sSubPr>
              <m:ctrlPr>
                <w:rPr>
                  <w:rFonts w:ascii="Cambria Math" w:hAnsi="Cambria Math" w:cs="Times New Roman"/>
                  <w:sz w:val="24"/>
                </w:rPr>
              </m:ctrlPr>
            </m:sSubPr>
            <m:e>
              <m:r>
                <w:rPr>
                  <w:rFonts w:ascii="Cambria Math" w:hAnsi="Cambria Math" w:cs="Times New Roman"/>
                  <w:sz w:val="24"/>
                </w:rPr>
                <m:t>b</m:t>
              </m:r>
            </m:e>
            <m:sub>
              <m:r>
                <w:rPr>
                  <w:rFonts w:ascii="Cambria Math" w:hAnsi="Cambria Math" w:cs="Times New Roman"/>
                  <w:sz w:val="24"/>
                </w:rPr>
                <m:t>j</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X</m:t>
              </m:r>
            </m:e>
            <m:sub>
              <m:r>
                <w:rPr>
                  <w:rFonts w:ascii="Cambria Math" w:hAnsi="Cambria Math" w:cs="Times New Roman"/>
                  <w:sz w:val="24"/>
                </w:rPr>
                <m:t>t</m:t>
              </m:r>
            </m:sub>
          </m:sSub>
          <m:r>
            <m:rPr>
              <m:sty m:val="p"/>
            </m:rPr>
            <w:rPr>
              <w:rFonts w:ascii="Cambria Math" w:hAnsi="Cambria Math" w:cs="Times New Roman"/>
              <w:sz w:val="24"/>
            </w:rPr>
            <m:t>)</m:t>
          </m:r>
        </m:oMath>
      </m:oMathPara>
    </w:p>
    <w:p w:rsidR="00F67332" w:rsidRPr="00F67332" w:rsidRDefault="001E38B8" w:rsidP="002621CF">
      <w:pPr>
        <w:rPr>
          <w:rFonts w:ascii="Times New Roman" w:eastAsiaTheme="minorEastAsia" w:hAnsi="Times New Roman" w:cs="Times New Roman"/>
          <w:sz w:val="24"/>
        </w:rPr>
      </w:pPr>
      <m:oMathPara>
        <m:oMath>
          <m:d>
            <m:dPr>
              <m:ctrlPr>
                <w:rPr>
                  <w:rFonts w:ascii="Cambria Math" w:hAnsi="Cambria Math" w:cs="Times New Roman"/>
                  <w:sz w:val="24"/>
                </w:rPr>
              </m:ctrlPr>
            </m:dPr>
            <m:e>
              <m:r>
                <w:rPr>
                  <w:rFonts w:ascii="Cambria Math" w:hAnsi="Cambria Math" w:cs="Times New Roman"/>
                  <w:sz w:val="24"/>
                </w:rPr>
                <m:t>Termination</m:t>
              </m:r>
            </m:e>
          </m:d>
          <m:r>
            <m:rPr>
              <m:sty m:val="p"/>
            </m:rPr>
            <w:rPr>
              <w:rFonts w:ascii="Cambria Math" w:hAnsi="Cambria Math" w:cs="Times New Roman"/>
              <w:sz w:val="24"/>
            </w:rPr>
            <m:t xml:space="preserve">   </m:t>
          </m:r>
          <m:r>
            <w:rPr>
              <w:rFonts w:ascii="Cambria Math" w:hAnsi="Cambria Math" w:cs="Times New Roman"/>
              <w:sz w:val="24"/>
            </w:rPr>
            <m:t>Probability</m:t>
          </m:r>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w:rPr>
                  <w:rFonts w:ascii="Cambria Math" w:hAnsi="Cambria Math" w:cs="Times New Roman"/>
                  <w:sz w:val="24"/>
                </w:rPr>
                <m:t>N</m:t>
              </m:r>
            </m:sup>
            <m:e>
              <m:sSub>
                <m:sSubPr>
                  <m:ctrlPr>
                    <w:rPr>
                      <w:rFonts w:ascii="Cambria Math" w:hAnsi="Cambria Math" w:cs="Times New Roman"/>
                      <w:sz w:val="24"/>
                    </w:rPr>
                  </m:ctrlPr>
                </m:sSubPr>
                <m:e>
                  <m:r>
                    <w:rPr>
                      <w:rFonts w:ascii="Cambria Math" w:hAnsi="Cambria Math" w:cs="Times New Roman"/>
                      <w:sz w:val="24"/>
                    </w:rPr>
                    <m:t>alpha</m:t>
                  </m:r>
                </m:e>
                <m:sub>
                  <m:r>
                    <w:rPr>
                      <w:rFonts w:ascii="Cambria Math" w:hAnsi="Cambria Math" w:cs="Times New Roman"/>
                      <w:sz w:val="24"/>
                    </w:rPr>
                    <m:t>T</m:t>
                  </m:r>
                </m:sub>
              </m:sSub>
              <m:r>
                <m:rPr>
                  <m:sty m:val="p"/>
                </m:rPr>
                <w:rPr>
                  <w:rFonts w:ascii="Cambria Math" w:hAnsi="Cambria Math" w:cs="Times New Roman"/>
                  <w:sz w:val="24"/>
                </w:rPr>
                <m:t>(</m:t>
              </m:r>
              <m:r>
                <w:rPr>
                  <w:rFonts w:ascii="Cambria Math" w:hAnsi="Cambria Math" w:cs="Times New Roman"/>
                  <w:sz w:val="24"/>
                </w:rPr>
                <m:t>i</m:t>
              </m:r>
              <m:r>
                <m:rPr>
                  <m:sty m:val="p"/>
                </m:rPr>
                <w:rPr>
                  <w:rFonts w:ascii="Cambria Math" w:hAnsi="Cambria Math" w:cs="Times New Roman"/>
                  <w:sz w:val="24"/>
                </w:rPr>
                <m:t>)</m:t>
              </m:r>
            </m:e>
          </m:nary>
        </m:oMath>
      </m:oMathPara>
    </w:p>
    <w:p w:rsidR="003159E2" w:rsidRDefault="003159E2" w:rsidP="002621CF">
      <w:r>
        <w:t>w</w:t>
      </w:r>
      <w:r w:rsidR="00F67332">
        <w:t>here π is the initial probability of being in either state, b is the value from the emission matrix, X is the observation, a is the value from the state transition matrix, N is the length of the sequence and T is the final time step</w:t>
      </w:r>
      <w:r w:rsidR="00B25520">
        <w:t xml:space="preserve"> </w:t>
      </w:r>
      <w:r w:rsidR="00B25520">
        <w:fldChar w:fldCharType="begin" w:fldLock="1"/>
      </w:r>
      <w:r w:rsidR="00B25520">
        <w:instrText>ADDIN CSL_CITATION {"citationItems":[{"id":"ITEM-1","itemData":{"DOI":"10.1109/5.18626","ISBN":"1558601244","ISSN":"0018-9219","PMID":"21920608","abstract":"required to pursue well as all the predecessor states. For the special case of a further this fascinating area of research. discrete, first order, Markov chain, t","author":[{"dropping-particle":"","family":"Rabiner","given":"L R","non-dropping-particle":"","parse-names":false,"suffix":""}],"container-title":"Proceedings of the IEEE","id":"ITEM-1","issue":"2","issued":{"date-parts":[["1989"]]},"page":"257-286","title":"A tutorial on hidden Markov models and selected applications in speech recognition","type":"article-journal","volume":"77"},"uris":["http://www.mendeley.com/documents/?uuid=877d535c-6595-45a8-9222-6365d6b09c6c"]}],"mendeley":{"formattedCitation":"[14]","plainTextFormattedCitation":"[14]","previouslyFormattedCitation":"[14]"},"properties":{"noteIndex":0},"schema":"https://github.com/citation-style-language/schema/raw/master/csl-citation.json"}</w:instrText>
      </w:r>
      <w:r w:rsidR="00B25520">
        <w:fldChar w:fldCharType="separate"/>
      </w:r>
      <w:r w:rsidR="00B25520" w:rsidRPr="00B25520">
        <w:rPr>
          <w:noProof/>
        </w:rPr>
        <w:t>[14]</w:t>
      </w:r>
      <w:r w:rsidR="00B25520">
        <w:fldChar w:fldCharType="end"/>
      </w:r>
      <w:r w:rsidR="00F67332">
        <w:t xml:space="preserve">. </w:t>
      </w:r>
    </w:p>
    <w:p w:rsidR="003159E2" w:rsidRDefault="003159E2" w:rsidP="002621CF">
      <w:r>
        <w:t>The decoding problem is what can ultimately be used for classification in our case. It provides us with the most likely temporal evolution of the states, meaning which was the most likely state at each observation. The Viterbi algorithm provides us with exactly that.</w:t>
      </w:r>
      <w:r w:rsidR="005D1626">
        <w:t xml:space="preserve"> It is very similar to the FA</w:t>
      </w:r>
      <w:r>
        <w:t>, but it keeps an additional variable in which it stores the highest probability for the states at each observation. After the probabilities have been calculated we can backtrack through the values in the additional variable and determine the most likely states. The algorithm is given by the following four steps</w:t>
      </w:r>
      <w:r w:rsidR="00B25520">
        <w:t xml:space="preserve"> </w:t>
      </w:r>
      <w:r w:rsidR="00B25520">
        <w:fldChar w:fldCharType="begin" w:fldLock="1"/>
      </w:r>
      <w:r w:rsidR="00B25520">
        <w:instrText>ADDIN CSL_CITATION {"citationItems":[{"id":"ITEM-1","itemData":{"DOI":"10.1109/5.18626","ISBN":"1558601244","ISSN":"0018-9219","PMID":"21920608","abstract":"required to pursue well as all the predecessor states. For the special case of a further this fascinating area of research. discrete, first order, Markov chain, t","author":[{"dropping-particle":"","family":"Rabiner","given":"L R","non-dropping-particle":"","parse-names":false,"suffix":""}],"container-title":"Proceedings of the IEEE","id":"ITEM-1","issue":"2","issued":{"date-parts":[["1989"]]},"page":"257-286","title":"A tutorial on hidden Markov models and selected applications in speech recognition","type":"article-journal","volume":"77"},"uris":["http://www.mendeley.com/documents/?uuid=877d535c-6595-45a8-9222-6365d6b09c6c"]}],"mendeley":{"formattedCitation":"[14]","plainTextFormattedCitation":"[14]","previouslyFormattedCitation":"[14]"},"properties":{"noteIndex":0},"schema":"https://github.com/citation-style-language/schema/raw/master/csl-citation.json"}</w:instrText>
      </w:r>
      <w:r w:rsidR="00B25520">
        <w:fldChar w:fldCharType="separate"/>
      </w:r>
      <w:r w:rsidR="00B25520" w:rsidRPr="00B25520">
        <w:rPr>
          <w:noProof/>
        </w:rPr>
        <w:t>[14]</w:t>
      </w:r>
      <w:r w:rsidR="00B25520">
        <w:fldChar w:fldCharType="end"/>
      </w:r>
      <w:r>
        <w:t>:</w:t>
      </w:r>
    </w:p>
    <w:p w:rsidR="00EF70AA" w:rsidRPr="00EF70AA" w:rsidRDefault="001E38B8">
      <w:pPr>
        <w:rPr>
          <w:rFonts w:ascii="Times New Roman" w:eastAsiaTheme="minorEastAsia" w:hAnsi="Times New Roman" w:cs="Times New Roman"/>
          <w:sz w:val="24"/>
        </w:rPr>
      </w:pPr>
      <m:oMathPara>
        <m:oMath>
          <m:sSub>
            <m:sSubPr>
              <m:ctrlPr>
                <w:rPr>
                  <w:rFonts w:ascii="Cambria Math" w:hAnsi="Cambria Math" w:cs="Times New Roman"/>
                  <w:i/>
                  <w:sz w:val="24"/>
                </w:rPr>
              </m:ctrlPr>
            </m:sSubPr>
            <m:e>
              <m:d>
                <m:dPr>
                  <m:ctrlPr>
                    <w:rPr>
                      <w:rFonts w:ascii="Cambria Math" w:hAnsi="Cambria Math" w:cs="Times New Roman"/>
                      <w:i/>
                      <w:sz w:val="24"/>
                    </w:rPr>
                  </m:ctrlPr>
                </m:dPr>
                <m:e>
                  <m:r>
                    <w:rPr>
                      <w:rFonts w:ascii="Cambria Math" w:hAnsi="Cambria Math" w:cs="Times New Roman"/>
                      <w:sz w:val="24"/>
                    </w:rPr>
                    <m:t>Initialization</m:t>
                  </m:r>
                </m:e>
              </m:d>
              <m:r>
                <w:rPr>
                  <w:rFonts w:ascii="Cambria Math" w:hAnsi="Cambria Math" w:cs="Times New Roman"/>
                  <w:sz w:val="24"/>
                </w:rPr>
                <m:t xml:space="preserve">   V</m:t>
              </m:r>
            </m:e>
            <m:sub>
              <m:r>
                <w:rPr>
                  <w:rFonts w:ascii="Cambria Math" w:hAnsi="Cambria Math" w:cs="Times New Roman"/>
                  <w:sz w:val="24"/>
                </w:rPr>
                <m:t>1</m:t>
              </m:r>
            </m:sub>
          </m:sSub>
          <m:d>
            <m:dPr>
              <m:ctrlPr>
                <w:rPr>
                  <w:rFonts w:ascii="Cambria Math" w:hAnsi="Cambria Math" w:cs="Times New Roman"/>
                  <w:i/>
                  <w:sz w:val="24"/>
                </w:rPr>
              </m:ctrlPr>
            </m:dPr>
            <m:e>
              <m:r>
                <w:rPr>
                  <w:rFonts w:ascii="Cambria Math" w:hAnsi="Cambria Math" w:cs="Times New Roman"/>
                  <w:sz w:val="24"/>
                </w:rPr>
                <m:t>i</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π</m:t>
              </m:r>
            </m:e>
            <m:sub>
              <m:r>
                <w:rPr>
                  <w:rFonts w:ascii="Cambria Math" w:hAnsi="Cambria Math" w:cs="Times New Roman"/>
                  <w:sz w:val="24"/>
                </w:rPr>
                <m:t>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m:t>
              </m:r>
            </m:sub>
          </m:sSub>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1</m:t>
                  </m:r>
                </m:sub>
              </m:sSub>
            </m:e>
          </m:d>
          <m:r>
            <w:rPr>
              <w:rFonts w:ascii="Cambria Math" w:hAnsi="Cambria Math" w:cs="Times New Roman"/>
              <w:sz w:val="24"/>
            </w:rPr>
            <m:t xml:space="preserve">     and     </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1</m:t>
              </m:r>
            </m:sub>
          </m:sSub>
          <m:d>
            <m:dPr>
              <m:ctrlPr>
                <w:rPr>
                  <w:rFonts w:ascii="Cambria Math" w:hAnsi="Cambria Math" w:cs="Times New Roman"/>
                  <w:i/>
                  <w:sz w:val="24"/>
                </w:rPr>
              </m:ctrlPr>
            </m:dPr>
            <m:e>
              <m:r>
                <w:rPr>
                  <w:rFonts w:ascii="Cambria Math" w:hAnsi="Cambria Math" w:cs="Times New Roman"/>
                  <w:sz w:val="24"/>
                </w:rPr>
                <m:t>i</m:t>
              </m:r>
            </m:e>
          </m:d>
          <m:r>
            <w:rPr>
              <w:rFonts w:ascii="Cambria Math" w:hAnsi="Cambria Math" w:cs="Times New Roman"/>
              <w:sz w:val="24"/>
            </w:rPr>
            <m:t>=0</m:t>
          </m:r>
        </m:oMath>
      </m:oMathPara>
    </w:p>
    <w:p w:rsidR="003159E2" w:rsidRPr="003159E2" w:rsidRDefault="001E38B8">
      <w:pPr>
        <w:rPr>
          <w:rFonts w:ascii="Times New Roman" w:eastAsiaTheme="minorEastAsia" w:hAnsi="Times New Roman" w:cs="Times New Roman"/>
          <w:sz w:val="24"/>
        </w:rPr>
      </w:pPr>
      <m:oMathPara>
        <m:oMath>
          <m:d>
            <m:dPr>
              <m:ctrlPr>
                <w:rPr>
                  <w:rFonts w:ascii="Cambria Math" w:hAnsi="Cambria Math" w:cs="Times New Roman"/>
                  <w:i/>
                  <w:sz w:val="24"/>
                </w:rPr>
              </m:ctrlPr>
            </m:dPr>
            <m:e>
              <m:r>
                <w:rPr>
                  <w:rFonts w:ascii="Cambria Math" w:hAnsi="Cambria Math" w:cs="Times New Roman"/>
                  <w:sz w:val="24"/>
                </w:rPr>
                <m:t>Recursion</m:t>
              </m:r>
            </m:e>
          </m:d>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t</m:t>
              </m:r>
            </m:sub>
          </m:sSub>
          <m:d>
            <m:dPr>
              <m:ctrlPr>
                <w:rPr>
                  <w:rFonts w:ascii="Cambria Math" w:hAnsi="Cambria Math" w:cs="Times New Roman"/>
                  <w:i/>
                  <w:sz w:val="24"/>
                </w:rPr>
              </m:ctrlPr>
            </m:dPr>
            <m:e>
              <m:r>
                <w:rPr>
                  <w:rFonts w:ascii="Cambria Math" w:hAnsi="Cambria Math" w:cs="Times New Roman"/>
                  <w:sz w:val="24"/>
                </w:rPr>
                <m:t>j</m:t>
              </m:r>
            </m:e>
          </m:d>
          <m:r>
            <w:rPr>
              <w:rFonts w:ascii="Cambria Math" w:hAnsi="Cambria Math" w:cs="Times New Roman"/>
              <w:sz w:val="24"/>
            </w:rPr>
            <m:t>=</m:t>
          </m:r>
          <m:func>
            <m:funcPr>
              <m:ctrlPr>
                <w:rPr>
                  <w:rFonts w:ascii="Cambria Math" w:hAnsi="Cambria Math" w:cs="Times New Roman"/>
                  <w:i/>
                  <w:sz w:val="24"/>
                </w:rPr>
              </m:ctrlPr>
            </m:funcPr>
            <m:fName>
              <m:limLow>
                <m:limLowPr>
                  <m:ctrlPr>
                    <w:rPr>
                      <w:rFonts w:ascii="Cambria Math" w:hAnsi="Cambria Math" w:cs="Times New Roman"/>
                      <w:i/>
                      <w:sz w:val="24"/>
                    </w:rPr>
                  </m:ctrlPr>
                </m:limLowPr>
                <m:e>
                  <m:r>
                    <m:rPr>
                      <m:sty m:val="p"/>
                    </m:rPr>
                    <w:rPr>
                      <w:rFonts w:ascii="Cambria Math" w:hAnsi="Cambria Math" w:cs="Times New Roman"/>
                      <w:sz w:val="24"/>
                    </w:rPr>
                    <m:t>max</m:t>
                  </m:r>
                </m:e>
                <m:lim>
                  <m:r>
                    <w:rPr>
                      <w:rFonts w:ascii="Cambria Math" w:hAnsi="Cambria Math" w:cs="Times New Roman"/>
                      <w:sz w:val="24"/>
                    </w:rPr>
                    <m:t>1≤i≤N</m:t>
                  </m:r>
                </m:lim>
              </m:limLow>
            </m:fName>
            <m:e>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t-1</m:t>
                      </m:r>
                    </m:sub>
                  </m:sSub>
                  <m:d>
                    <m:dPr>
                      <m:ctrlPr>
                        <w:rPr>
                          <w:rFonts w:ascii="Cambria Math" w:hAnsi="Cambria Math" w:cs="Times New Roman"/>
                          <w:i/>
                          <w:sz w:val="24"/>
                        </w:rPr>
                      </m:ctrlPr>
                    </m:dPr>
                    <m:e>
                      <m:r>
                        <w:rPr>
                          <w:rFonts w:ascii="Cambria Math" w:hAnsi="Cambria Math" w:cs="Times New Roman"/>
                          <w:sz w:val="24"/>
                        </w:rPr>
                        <m:t>i</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j</m:t>
                      </m:r>
                    </m:sub>
                  </m:sSub>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j</m:t>
                  </m:r>
                </m:sub>
              </m:sSub>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m:t>
                      </m:r>
                    </m:sub>
                  </m:sSub>
                </m:e>
              </m:d>
            </m:e>
          </m:func>
          <m:r>
            <w:rPr>
              <w:rFonts w:ascii="Cambria Math" w:hAnsi="Cambria Math" w:cs="Times New Roman"/>
              <w:sz w:val="24"/>
            </w:rPr>
            <m:t xml:space="preserve">   and    </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t</m:t>
              </m:r>
            </m:sub>
          </m:sSub>
          <m:d>
            <m:dPr>
              <m:ctrlPr>
                <w:rPr>
                  <w:rFonts w:ascii="Cambria Math" w:hAnsi="Cambria Math" w:cs="Times New Roman"/>
                  <w:i/>
                  <w:sz w:val="24"/>
                </w:rPr>
              </m:ctrlPr>
            </m:dPr>
            <m:e>
              <m:r>
                <w:rPr>
                  <w:rFonts w:ascii="Cambria Math" w:hAnsi="Cambria Math" w:cs="Times New Roman"/>
                  <w:sz w:val="24"/>
                </w:rPr>
                <m:t>j</m:t>
              </m:r>
            </m:e>
          </m:d>
          <m:r>
            <w:rPr>
              <w:rFonts w:ascii="Cambria Math" w:hAnsi="Cambria Math" w:cs="Times New Roman"/>
              <w:sz w:val="24"/>
            </w:rPr>
            <m:t>=</m:t>
          </m:r>
          <m:func>
            <m:funcPr>
              <m:ctrlPr>
                <w:rPr>
                  <w:rFonts w:ascii="Cambria Math" w:hAnsi="Cambria Math" w:cs="Times New Roman"/>
                  <w:i/>
                  <w:sz w:val="24"/>
                </w:rPr>
              </m:ctrlPr>
            </m:funcPr>
            <m:fName>
              <m:limLow>
                <m:limLowPr>
                  <m:ctrlPr>
                    <w:rPr>
                      <w:rFonts w:ascii="Cambria Math" w:hAnsi="Cambria Math" w:cs="Times New Roman"/>
                      <w:i/>
                      <w:sz w:val="24"/>
                    </w:rPr>
                  </m:ctrlPr>
                </m:limLowPr>
                <m:e>
                  <m:r>
                    <m:rPr>
                      <m:sty m:val="p"/>
                    </m:rPr>
                    <w:rPr>
                      <w:rFonts w:ascii="Cambria Math" w:hAnsi="Cambria Math" w:cs="Times New Roman"/>
                      <w:sz w:val="24"/>
                    </w:rPr>
                    <m:t>argmax</m:t>
                  </m:r>
                </m:e>
                <m:lim>
                  <m:r>
                    <w:rPr>
                      <w:rFonts w:ascii="Cambria Math" w:hAnsi="Cambria Math" w:cs="Times New Roman"/>
                      <w:sz w:val="24"/>
                    </w:rPr>
                    <m:t>1≤i≤N</m:t>
                  </m:r>
                </m:lim>
              </m:limLow>
            </m:fName>
            <m:e>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t-1</m:t>
                      </m:r>
                    </m:sub>
                  </m:sSub>
                  <m:d>
                    <m:dPr>
                      <m:ctrlPr>
                        <w:rPr>
                          <w:rFonts w:ascii="Cambria Math" w:hAnsi="Cambria Math" w:cs="Times New Roman"/>
                          <w:i/>
                          <w:sz w:val="24"/>
                        </w:rPr>
                      </m:ctrlPr>
                    </m:dPr>
                    <m:e>
                      <m:r>
                        <w:rPr>
                          <w:rFonts w:ascii="Cambria Math" w:hAnsi="Cambria Math" w:cs="Times New Roman"/>
                          <w:sz w:val="24"/>
                        </w:rPr>
                        <m:t>i</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j</m:t>
                      </m:r>
                    </m:sub>
                  </m:sSub>
                </m:e>
              </m:d>
            </m:e>
          </m:func>
          <m:r>
            <w:rPr>
              <w:rFonts w:ascii="Cambria Math" w:hAnsi="Cambria Math" w:cs="Times New Roman"/>
              <w:sz w:val="24"/>
            </w:rPr>
            <m:t xml:space="preserve"> </m:t>
          </m:r>
        </m:oMath>
      </m:oMathPara>
    </w:p>
    <w:p w:rsidR="003159E2" w:rsidRPr="003159E2" w:rsidRDefault="001E38B8">
      <w:pPr>
        <w:rPr>
          <w:rFonts w:ascii="Times New Roman" w:eastAsiaTheme="minorEastAsia" w:hAnsi="Times New Roman" w:cs="Times New Roman"/>
          <w:sz w:val="24"/>
        </w:rPr>
      </w:pPr>
      <m:oMathPara>
        <m:oMath>
          <m:d>
            <m:dPr>
              <m:ctrlPr>
                <w:rPr>
                  <w:rFonts w:ascii="Cambria Math" w:hAnsi="Cambria Math" w:cs="Times New Roman"/>
                  <w:i/>
                  <w:sz w:val="24"/>
                </w:rPr>
              </m:ctrlPr>
            </m:dPr>
            <m:e>
              <m:r>
                <w:rPr>
                  <w:rFonts w:ascii="Cambria Math" w:hAnsi="Cambria Math" w:cs="Times New Roman"/>
                  <w:sz w:val="24"/>
                </w:rPr>
                <m:t>Termination</m:t>
              </m:r>
            </m:e>
          </m:d>
          <m:r>
            <w:rPr>
              <w:rFonts w:ascii="Cambria Math" w:hAnsi="Cambria Math" w:cs="Times New Roman"/>
              <w:sz w:val="24"/>
            </w:rPr>
            <m:t xml:space="preserve">   best score=</m:t>
          </m:r>
          <m:func>
            <m:funcPr>
              <m:ctrlPr>
                <w:rPr>
                  <w:rFonts w:ascii="Cambria Math" w:hAnsi="Cambria Math" w:cs="Times New Roman"/>
                  <w:i/>
                  <w:sz w:val="24"/>
                </w:rPr>
              </m:ctrlPr>
            </m:funcPr>
            <m:fName>
              <m:limLow>
                <m:limLowPr>
                  <m:ctrlPr>
                    <w:rPr>
                      <w:rFonts w:ascii="Cambria Math" w:hAnsi="Cambria Math" w:cs="Times New Roman"/>
                      <w:i/>
                      <w:sz w:val="24"/>
                    </w:rPr>
                  </m:ctrlPr>
                </m:limLowPr>
                <m:e>
                  <m:r>
                    <m:rPr>
                      <m:sty m:val="p"/>
                    </m:rPr>
                    <w:rPr>
                      <w:rFonts w:ascii="Cambria Math" w:hAnsi="Cambria Math" w:cs="Times New Roman"/>
                      <w:sz w:val="24"/>
                    </w:rPr>
                    <m:t>max</m:t>
                  </m:r>
                </m:e>
                <m:lim>
                  <m:r>
                    <w:rPr>
                      <w:rFonts w:ascii="Cambria Math" w:hAnsi="Cambria Math" w:cs="Times New Roman"/>
                      <w:sz w:val="24"/>
                    </w:rPr>
                    <m:t>1≤i≤N</m:t>
                  </m:r>
                </m:lim>
              </m:limLow>
            </m:fName>
            <m:e>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T</m:t>
                      </m:r>
                    </m:sub>
                  </m:sSub>
                  <m:d>
                    <m:dPr>
                      <m:ctrlPr>
                        <w:rPr>
                          <w:rFonts w:ascii="Cambria Math" w:hAnsi="Cambria Math" w:cs="Times New Roman"/>
                          <w:i/>
                          <w:sz w:val="24"/>
                        </w:rPr>
                      </m:ctrlPr>
                    </m:dPr>
                    <m:e>
                      <m:r>
                        <w:rPr>
                          <w:rFonts w:ascii="Cambria Math" w:hAnsi="Cambria Math" w:cs="Times New Roman"/>
                          <w:sz w:val="24"/>
                        </w:rPr>
                        <m:t>i</m:t>
                      </m:r>
                    </m:e>
                  </m:d>
                </m:e>
              </m:d>
              <m:r>
                <w:rPr>
                  <w:rFonts w:ascii="Cambria Math" w:hAnsi="Cambria Math" w:cs="Times New Roman"/>
                  <w:sz w:val="24"/>
                </w:rPr>
                <m:t xml:space="preserve">    and   </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t</m:t>
                  </m:r>
                </m:sub>
                <m:sup>
                  <m:r>
                    <w:rPr>
                      <w:rFonts w:ascii="Cambria Math" w:hAnsi="Cambria Math" w:cs="Times New Roman"/>
                      <w:sz w:val="24"/>
                    </w:rPr>
                    <m:t>*</m:t>
                  </m:r>
                </m:sup>
              </m:sSubSup>
              <m:r>
                <w:rPr>
                  <w:rFonts w:ascii="Cambria Math" w:hAnsi="Cambria Math" w:cs="Times New Roman"/>
                  <w:sz w:val="24"/>
                </w:rPr>
                <m:t xml:space="preserve">= </m:t>
              </m:r>
              <m:func>
                <m:funcPr>
                  <m:ctrlPr>
                    <w:rPr>
                      <w:rFonts w:ascii="Cambria Math" w:hAnsi="Cambria Math" w:cs="Times New Roman"/>
                      <w:i/>
                      <w:sz w:val="24"/>
                    </w:rPr>
                  </m:ctrlPr>
                </m:funcPr>
                <m:fName>
                  <m:limLow>
                    <m:limLowPr>
                      <m:ctrlPr>
                        <w:rPr>
                          <w:rFonts w:ascii="Cambria Math" w:hAnsi="Cambria Math" w:cs="Times New Roman"/>
                          <w:i/>
                          <w:sz w:val="24"/>
                        </w:rPr>
                      </m:ctrlPr>
                    </m:limLowPr>
                    <m:e>
                      <m:r>
                        <m:rPr>
                          <m:sty m:val="p"/>
                        </m:rPr>
                        <w:rPr>
                          <w:rFonts w:ascii="Cambria Math" w:hAnsi="Cambria Math" w:cs="Times New Roman"/>
                          <w:sz w:val="24"/>
                        </w:rPr>
                        <m:t>argmax</m:t>
                      </m:r>
                    </m:e>
                    <m:lim>
                      <m:r>
                        <w:rPr>
                          <w:rFonts w:ascii="Cambria Math" w:hAnsi="Cambria Math" w:cs="Times New Roman"/>
                          <w:sz w:val="24"/>
                        </w:rPr>
                        <m:t>1≤i≤N</m:t>
                      </m:r>
                    </m:lim>
                  </m:limLow>
                </m:fName>
                <m:e>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T</m:t>
                          </m:r>
                        </m:sub>
                      </m:sSub>
                      <m:d>
                        <m:dPr>
                          <m:ctrlPr>
                            <w:rPr>
                              <w:rFonts w:ascii="Cambria Math" w:hAnsi="Cambria Math" w:cs="Times New Roman"/>
                              <w:i/>
                              <w:sz w:val="24"/>
                            </w:rPr>
                          </m:ctrlPr>
                        </m:dPr>
                        <m:e>
                          <m:r>
                            <w:rPr>
                              <w:rFonts w:ascii="Cambria Math" w:hAnsi="Cambria Math" w:cs="Times New Roman"/>
                              <w:sz w:val="24"/>
                            </w:rPr>
                            <m:t>i</m:t>
                          </m:r>
                        </m:e>
                      </m:d>
                    </m:e>
                  </m:d>
                </m:e>
              </m:func>
            </m:e>
          </m:func>
        </m:oMath>
      </m:oMathPara>
    </w:p>
    <w:p w:rsidR="0063498A" w:rsidRPr="0063498A" w:rsidRDefault="001E38B8">
      <w:pPr>
        <w:rPr>
          <w:rFonts w:ascii="Times New Roman" w:eastAsiaTheme="minorEastAsia" w:hAnsi="Times New Roman" w:cs="Times New Roman"/>
          <w:sz w:val="24"/>
        </w:rPr>
      </w:pPr>
      <m:oMathPara>
        <m:oMath>
          <m:d>
            <m:dPr>
              <m:ctrlPr>
                <w:rPr>
                  <w:rFonts w:ascii="Cambria Math" w:hAnsi="Cambria Math" w:cs="Times New Roman"/>
                  <w:i/>
                  <w:sz w:val="24"/>
                </w:rPr>
              </m:ctrlPr>
            </m:dPr>
            <m:e>
              <m:r>
                <w:rPr>
                  <w:rFonts w:ascii="Cambria Math" w:hAnsi="Cambria Math" w:cs="Times New Roman"/>
                  <w:sz w:val="24"/>
                </w:rPr>
                <m:t>Backtracking</m:t>
              </m:r>
            </m:e>
          </m:d>
          <m:r>
            <w:rPr>
              <w:rFonts w:ascii="Cambria Math" w:hAnsi="Cambria Math" w:cs="Times New Roman"/>
              <w:sz w:val="24"/>
            </w:rPr>
            <m:t xml:space="preserve">   </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t</m:t>
              </m:r>
            </m:sub>
            <m:sup>
              <m:r>
                <w:rPr>
                  <w:rFonts w:ascii="Cambria Math" w:hAnsi="Cambria Math" w:cs="Times New Roman"/>
                  <w:sz w:val="24"/>
                </w:rPr>
                <m:t>*</m:t>
              </m:r>
            </m:sup>
          </m:sSubSup>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t+1</m:t>
              </m:r>
            </m:sub>
          </m:sSub>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t+1</m:t>
                  </m:r>
                </m:sub>
                <m:sup>
                  <m:r>
                    <w:rPr>
                      <w:rFonts w:ascii="Cambria Math" w:hAnsi="Cambria Math" w:cs="Times New Roman"/>
                      <w:sz w:val="24"/>
                    </w:rPr>
                    <m:t>*</m:t>
                  </m:r>
                </m:sup>
              </m:sSubSup>
            </m:e>
          </m:d>
          <m:r>
            <w:rPr>
              <w:rFonts w:ascii="Cambria Math" w:hAnsi="Cambria Math" w:cs="Times New Roman"/>
              <w:sz w:val="24"/>
            </w:rPr>
            <m:t xml:space="preserve">    for t=T-1, T-2, … , 1 </m:t>
          </m:r>
        </m:oMath>
      </m:oMathPara>
    </w:p>
    <w:p w:rsidR="003159E2" w:rsidRPr="000B6A96" w:rsidRDefault="001E38B8">
      <w:pPr>
        <w:rPr>
          <w:rFonts w:ascii="Times New Roman" w:eastAsiaTheme="minorEastAsia"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S</m:t>
              </m:r>
            </m:e>
            <m:sup>
              <m:r>
                <w:rPr>
                  <w:rFonts w:ascii="Cambria Math" w:hAnsi="Cambria Math" w:cs="Times New Roman"/>
                  <w:sz w:val="24"/>
                </w:rPr>
                <m:t>*</m:t>
              </m:r>
            </m:sup>
          </m:s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1</m:t>
              </m:r>
            </m:sub>
            <m:sup>
              <m:r>
                <w:rPr>
                  <w:rFonts w:ascii="Cambria Math" w:hAnsi="Cambria Math" w:cs="Times New Roman"/>
                  <w:sz w:val="24"/>
                </w:rPr>
                <m:t>*</m:t>
              </m:r>
            </m:sup>
          </m:sSubSup>
          <m:r>
            <w:rPr>
              <w:rFonts w:ascii="Cambria Math" w:hAnsi="Cambria Math" w:cs="Times New Roman"/>
              <w:sz w:val="24"/>
            </w:rPr>
            <m:t xml:space="preserve">, </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2</m:t>
              </m:r>
            </m:sub>
            <m:sup>
              <m:r>
                <w:rPr>
                  <w:rFonts w:ascii="Cambria Math" w:hAnsi="Cambria Math" w:cs="Times New Roman"/>
                  <w:sz w:val="24"/>
                </w:rPr>
                <m:t>*</m:t>
              </m:r>
            </m:sup>
          </m:sSubSup>
          <m:r>
            <w:rPr>
              <w:rFonts w:ascii="Cambria Math" w:hAnsi="Cambria Math" w:cs="Times New Roman"/>
              <w:sz w:val="24"/>
            </w:rPr>
            <m:t xml:space="preserve">, …, </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T</m:t>
              </m:r>
            </m:sub>
            <m:sup>
              <m:r>
                <w:rPr>
                  <w:rFonts w:ascii="Cambria Math" w:hAnsi="Cambria Math" w:cs="Times New Roman"/>
                  <w:sz w:val="24"/>
                </w:rPr>
                <m:t>*</m:t>
              </m:r>
            </m:sup>
          </m:sSubSup>
          <m:r>
            <w:rPr>
              <w:rFonts w:ascii="Cambria Math" w:hAnsi="Cambria Math" w:cs="Times New Roman"/>
              <w:sz w:val="24"/>
            </w:rPr>
            <m:t>)</m:t>
          </m:r>
        </m:oMath>
      </m:oMathPara>
    </w:p>
    <w:p w:rsidR="000B6A96" w:rsidRPr="0063498A" w:rsidRDefault="000B6A96" w:rsidP="002621CF">
      <w:r>
        <w:t>where V is the probability of the path step, W the state at time t-1, and S</w:t>
      </w:r>
      <w:r>
        <w:rPr>
          <w:vertAlign w:val="superscript"/>
        </w:rPr>
        <w:t>*</w:t>
      </w:r>
      <w:r>
        <w:t xml:space="preserve"> the best state sequence. The max argument selects the highest value that is fed to it and the </w:t>
      </w:r>
      <w:r w:rsidRPr="00B13AEA">
        <w:rPr>
          <w:noProof/>
        </w:rPr>
        <w:t>argmax</w:t>
      </w:r>
      <w:r>
        <w:t xml:space="preserve"> argument the location of that highest value</w:t>
      </w:r>
      <w:r w:rsidR="00B25520">
        <w:t xml:space="preserve"> </w:t>
      </w:r>
      <w:r w:rsidR="00B25520">
        <w:fldChar w:fldCharType="begin" w:fldLock="1"/>
      </w:r>
      <w:r w:rsidR="00B25520">
        <w:instrText>ADDIN CSL_CITATION {"citationItems":[{"id":"ITEM-1","itemData":{"DOI":"10.1109/5.18626","ISBN":"1558601244","ISSN":"0018-9219","PMID":"21920608","abstract":"required to pursue well as all the predecessor states. For the special case of a further this fascinating area of research. discrete, first order, Markov chain, t","author":[{"dropping-particle":"","family":"Rabiner","given":"L R","non-dropping-particle":"","parse-names":false,"suffix":""}],"container-title":"Proceedings of the IEEE","id":"ITEM-1","issue":"2","issued":{"date-parts":[["1989"]]},"page":"257-286","title":"A tutorial on hidden Markov models and selected applications in speech recognition","type":"article-journal","volume":"77"},"uris":["http://www.mendeley.com/documents/?uuid=877d535c-6595-45a8-9222-6365d6b09c6c"]}],"mendeley":{"formattedCitation":"[14]","plainTextFormattedCitation":"[14]","previouslyFormattedCitation":"[14]"},"properties":{"noteIndex":0},"schema":"https://github.com/citation-style-language/schema/raw/master/csl-citation.json"}</w:instrText>
      </w:r>
      <w:r w:rsidR="00B25520">
        <w:fldChar w:fldCharType="separate"/>
      </w:r>
      <w:r w:rsidR="00B25520" w:rsidRPr="00B25520">
        <w:rPr>
          <w:noProof/>
        </w:rPr>
        <w:t>[14]</w:t>
      </w:r>
      <w:r w:rsidR="00B25520">
        <w:fldChar w:fldCharType="end"/>
      </w:r>
      <w:r>
        <w:t xml:space="preserve">. </w:t>
      </w:r>
    </w:p>
    <w:p w:rsidR="0063498A" w:rsidRDefault="0063498A" w:rsidP="002621CF">
      <w:r>
        <w:t xml:space="preserve">Both of these problems are solved if we already have an HMM established. However, in our </w:t>
      </w:r>
      <w:r w:rsidRPr="00B13AEA">
        <w:rPr>
          <w:noProof/>
        </w:rPr>
        <w:t>case</w:t>
      </w:r>
      <w:r w:rsidR="00B13AEA">
        <w:rPr>
          <w:noProof/>
        </w:rPr>
        <w:t>,</w:t>
      </w:r>
      <w:r>
        <w:t xml:space="preserve"> we have no way of estimating the probabilities. Therefore, we need an algorithm which will estimate the model first so we can use the Viterbi algorithm for classification. This is usually done by an expectation-maximization (EM) algorithm to find the maximum likelihood estimate of the parameters. A popular implementation for H</w:t>
      </w:r>
      <w:r w:rsidR="000B6A96">
        <w:t>MM is the Baum-Welch</w:t>
      </w:r>
      <w:r w:rsidR="005D1626">
        <w:t xml:space="preserve"> (BW)</w:t>
      </w:r>
      <w:r w:rsidR="000B6A96">
        <w:t xml:space="preserve"> algorithm</w:t>
      </w:r>
      <w:r w:rsidR="00B25520">
        <w:t xml:space="preserve"> </w:t>
      </w:r>
      <w:r w:rsidR="00B25520">
        <w:fldChar w:fldCharType="begin" w:fldLock="1"/>
      </w:r>
      <w:r w:rsidR="00B25520">
        <w:instrText>ADDIN CSL_CITATION {"citationItems":[{"id":"ITEM-1","itemData":{"DOI":"10.1109/5.18626","ISBN":"1558601244","ISSN":"0018-9219","PMID":"21920608","abstract":"required to pursue well as all the predecessor states. For the special case of a further this fascinating area of research. discrete, first order, Markov chain, t","author":[{"dropping-particle":"","family":"Rabiner","given":"L R","non-dropping-particle":"","parse-names":false,"suffix":""}],"container-title":"Proceedings of the IEEE","id":"ITEM-1","issue":"2","issued":{"date-parts":[["1989"]]},"page":"257-286","title":"A tutorial on hidden Markov models and selected applications in speech recognition","type":"article-journal","volume":"77"},"uris":["http://www.mendeley.com/documents/?uuid=877d535c-6595-45a8-9222-6365d6b09c6c"]}],"mendeley":{"formattedCitation":"[14]","plainTextFormattedCitation":"[14]","previouslyFormattedCitation":"[14]"},"properties":{"noteIndex":0},"schema":"https://github.com/citation-style-language/schema/raw/master/csl-citation.json"}</w:instrText>
      </w:r>
      <w:r w:rsidR="00B25520">
        <w:fldChar w:fldCharType="separate"/>
      </w:r>
      <w:r w:rsidR="00B25520" w:rsidRPr="00B25520">
        <w:rPr>
          <w:noProof/>
        </w:rPr>
        <w:t>[14]</w:t>
      </w:r>
      <w:r w:rsidR="00B25520">
        <w:fldChar w:fldCharType="end"/>
      </w:r>
      <w:r w:rsidR="000B6A96">
        <w:t xml:space="preserve">. </w:t>
      </w:r>
    </w:p>
    <w:p w:rsidR="00D006E3" w:rsidRDefault="00D006E3" w:rsidP="002621CF">
      <w:r>
        <w:t xml:space="preserve">As with the previous algorithm, the </w:t>
      </w:r>
      <w:r w:rsidR="005D1626">
        <w:t>BW</w:t>
      </w:r>
      <w:r>
        <w:t xml:space="preserve"> is also composed of several steps one of which is part of the </w:t>
      </w:r>
      <w:r w:rsidR="005D1626">
        <w:t>FA</w:t>
      </w:r>
      <w:r>
        <w:t xml:space="preserve">. However, we have seen that the FA requires an already established HMM. So to start the BW we must either choose random values for the HMM parameters or assign some approximate values if </w:t>
      </w:r>
      <w:r>
        <w:lastRenderedPageBreak/>
        <w:t>we know something about the nature of the process. In any case, before the algorithm can start the state transition matrix, the emission matrix and the starting probability vector must have some numerical values</w:t>
      </w:r>
      <w:r w:rsidR="00B25520">
        <w:t xml:space="preserve"> </w:t>
      </w:r>
      <w:r w:rsidR="00B25520">
        <w:fldChar w:fldCharType="begin" w:fldLock="1"/>
      </w:r>
      <w:r w:rsidR="00B25520">
        <w:instrText>ADDIN CSL_CITATION {"citationItems":[{"id":"ITEM-1","itemData":{"DOI":"10.1109/5.18626","ISBN":"1558601244","ISSN":"0018-9219","PMID":"21920608","abstract":"required to pursue well as all the predecessor states. For the special case of a further this fascinating area of research. discrete, first order, Markov chain, t","author":[{"dropping-particle":"","family":"Rabiner","given":"L R","non-dropping-particle":"","parse-names":false,"suffix":""}],"container-title":"Proceedings of the IEEE","id":"ITEM-1","issue":"2","issued":{"date-parts":[["1989"]]},"page":"257-286","title":"A tutorial on hidden Markov models and selected applications in speech recognition","type":"article-journal","volume":"77"},"uris":["http://www.mendeley.com/documents/?uuid=877d535c-6595-45a8-9222-6365d6b09c6c"]}],"mendeley":{"formattedCitation":"[14]","plainTextFormattedCitation":"[14]","previouslyFormattedCitation":"[14]"},"properties":{"noteIndex":0},"schema":"https://github.com/citation-style-language/schema/raw/master/csl-citation.json"}</w:instrText>
      </w:r>
      <w:r w:rsidR="00B25520">
        <w:fldChar w:fldCharType="separate"/>
      </w:r>
      <w:r w:rsidR="00B25520" w:rsidRPr="00B25520">
        <w:rPr>
          <w:noProof/>
        </w:rPr>
        <w:t>[14]</w:t>
      </w:r>
      <w:r w:rsidR="00B25520">
        <w:fldChar w:fldCharType="end"/>
      </w:r>
      <w:r>
        <w:t xml:space="preserve">. </w:t>
      </w:r>
    </w:p>
    <w:p w:rsidR="009969B2" w:rsidRDefault="009969B2" w:rsidP="002621CF">
      <w:r>
        <w:t>It is also easier to think of the observation sequence as a tuple of consecutive values instead of the observation themselves. This means that we include the transition from one observation to the next in the observation sequence as well.</w:t>
      </w:r>
      <w:r w:rsidR="00B52A3F">
        <w:t xml:space="preserve"> In order to create a better estimate of the state transition </w:t>
      </w:r>
      <w:r w:rsidR="00B52A3F" w:rsidRPr="00B13AEA">
        <w:rPr>
          <w:noProof/>
        </w:rPr>
        <w:t>matrix</w:t>
      </w:r>
      <w:r w:rsidR="00B13AEA">
        <w:rPr>
          <w:noProof/>
        </w:rPr>
        <w:t>,</w:t>
      </w:r>
      <w:r w:rsidR="00B52A3F">
        <w:t xml:space="preserve"> we need to calculate two variables. The first one is the sum of all the probabilities of observing the transition of observations under the switch from the first state to the other. This tells us how likely it is that we were </w:t>
      </w:r>
      <w:r w:rsidR="00B13AEA">
        <w:rPr>
          <w:noProof/>
        </w:rPr>
        <w:t>in</w:t>
      </w:r>
      <w:r w:rsidR="00B52A3F">
        <w:t xml:space="preserve"> the first state at t=1 and at the second state at t=2 for the given observations but then for all t. This variable is usually given by the Greek letter </w:t>
      </w:r>
      <w:r w:rsidR="00B52A3F" w:rsidRPr="00B13AEA">
        <w:rPr>
          <w:noProof/>
        </w:rPr>
        <w:t>ksi</w:t>
      </w:r>
      <w:r w:rsidR="00B52A3F">
        <w:t xml:space="preserve">. The second variable is the highest probability state switch that yielded that observation. This is given by the Greek letter gamma. Then we need to divide the </w:t>
      </w:r>
      <w:r w:rsidR="00B52A3F" w:rsidRPr="00B13AEA">
        <w:rPr>
          <w:noProof/>
        </w:rPr>
        <w:t>ksi</w:t>
      </w:r>
      <w:r w:rsidR="00B52A3F">
        <w:t xml:space="preserve"> variable by the gamma variable to determine the new value for the state switch between state one and state two. If we do this for all combinations of state switches and then normalize, we would have calculated a new state transition matrix</w:t>
      </w:r>
      <w:r w:rsidR="00B25520">
        <w:t xml:space="preserve"> </w:t>
      </w:r>
      <w:r w:rsidR="00B25520">
        <w:fldChar w:fldCharType="begin" w:fldLock="1"/>
      </w:r>
      <w:r w:rsidR="00B25520">
        <w:instrText>ADDIN CSL_CITATION {"citationItems":[{"id":"ITEM-1","itemData":{"DOI":"10.1109/5.18626","ISBN":"1558601244","ISSN":"0018-9219","PMID":"21920608","abstract":"required to pursue well as all the predecessor states. For the special case of a further this fascinating area of research. discrete, first order, Markov chain, t","author":[{"dropping-particle":"","family":"Rabiner","given":"L R","non-dropping-particle":"","parse-names":false,"suffix":""}],"container-title":"Proceedings of the IEEE","id":"ITEM-1","issue":"2","issued":{"date-parts":[["1989"]]},"page":"257-286","title":"A tutorial on hidden Markov models and selected applications in speech recognition","type":"article-journal","volume":"77"},"uris":["http://www.mendeley.com/documents/?uuid=877d535c-6595-45a8-9222-6365d6b09c6c"]}],"mendeley":{"formattedCitation":"[14]","plainTextFormattedCitation":"[14]","previouslyFormattedCitation":"[14]"},"properties":{"noteIndex":0},"schema":"https://github.com/citation-style-language/schema/raw/master/csl-citation.json"}</w:instrText>
      </w:r>
      <w:r w:rsidR="00B25520">
        <w:fldChar w:fldCharType="separate"/>
      </w:r>
      <w:r w:rsidR="00B25520" w:rsidRPr="00B25520">
        <w:rPr>
          <w:noProof/>
        </w:rPr>
        <w:t>[14]</w:t>
      </w:r>
      <w:r w:rsidR="00B25520">
        <w:fldChar w:fldCharType="end"/>
      </w:r>
      <w:r w:rsidR="00B52A3F">
        <w:t xml:space="preserve">. </w:t>
      </w:r>
    </w:p>
    <w:p w:rsidR="00B52A3F" w:rsidRDefault="00B52A3F" w:rsidP="002621CF">
      <w:r>
        <w:t xml:space="preserve">To calculate a new </w:t>
      </w:r>
      <w:r w:rsidR="008A1DA6">
        <w:t>emission matrix, we simply need to add up the number of times an observation occurred in the state transition variable gamma. Then dividing by the total length of gamma would yield the emission probability for the observation from a given state. Doing this for all observations and normalizing will yield the new emission matrix</w:t>
      </w:r>
      <w:r w:rsidR="00B25520">
        <w:t xml:space="preserve"> </w:t>
      </w:r>
      <w:r w:rsidR="00B25520">
        <w:fldChar w:fldCharType="begin" w:fldLock="1"/>
      </w:r>
      <w:r w:rsidR="00B25520">
        <w:instrText>ADDIN CSL_CITATION {"citationItems":[{"id":"ITEM-1","itemData":{"DOI":"10.1109/5.18626","ISBN":"1558601244","ISSN":"0018-9219","PMID":"21920608","abstract":"required to pursue well as all the predecessor states. For the special case of a further this fascinating area of research. discrete, first order, Markov chain, t","author":[{"dropping-particle":"","family":"Rabiner","given":"L R","non-dropping-particle":"","parse-names":false,"suffix":""}],"container-title":"Proceedings of the IEEE","id":"ITEM-1","issue":"2","issued":{"date-parts":[["1989"]]},"page":"257-286","title":"A tutorial on hidden Markov models and selected applications in speech recognition","type":"article-journal","volume":"77"},"uris":["http://www.mendeley.com/documents/?uuid=877d535c-6595-45a8-9222-6365d6b09c6c"]}],"mendeley":{"formattedCitation":"[14]","plainTextFormattedCitation":"[14]","previouslyFormattedCitation":"[14]"},"properties":{"noteIndex":0},"schema":"https://github.com/citation-style-language/schema/raw/master/csl-citation.json"}</w:instrText>
      </w:r>
      <w:r w:rsidR="00B25520">
        <w:fldChar w:fldCharType="separate"/>
      </w:r>
      <w:r w:rsidR="00B25520" w:rsidRPr="00B25520">
        <w:rPr>
          <w:noProof/>
        </w:rPr>
        <w:t>[14]</w:t>
      </w:r>
      <w:r w:rsidR="00B25520">
        <w:fldChar w:fldCharType="end"/>
      </w:r>
      <w:r w:rsidR="008A1DA6">
        <w:t xml:space="preserve">. </w:t>
      </w:r>
    </w:p>
    <w:p w:rsidR="008A1DA6" w:rsidRDefault="008A1DA6" w:rsidP="002621CF">
      <w:r>
        <w:t>Finally, the initial probability vector is simply taken to be the first value of the gamma vector variable. A formal description of the algorithm is given below</w:t>
      </w:r>
      <w:r w:rsidR="00B25520">
        <w:t xml:space="preserve"> </w:t>
      </w:r>
      <w:r w:rsidR="00B25520">
        <w:fldChar w:fldCharType="begin" w:fldLock="1"/>
      </w:r>
      <w:r w:rsidR="00B25520">
        <w:instrText>ADDIN CSL_CITATION {"citationItems":[{"id":"ITEM-1","itemData":{"DOI":"10.1109/5.18626","ISBN":"1558601244","ISSN":"0018-9219","PMID":"21920608","abstract":"required to pursue well as all the predecessor states. For the special case of a further this fascinating area of research. discrete, first order, Markov chain, t","author":[{"dropping-particle":"","family":"Rabiner","given":"L R","non-dropping-particle":"","parse-names":false,"suffix":""}],"container-title":"Proceedings of the IEEE","id":"ITEM-1","issue":"2","issued":{"date-parts":[["1989"]]},"page":"257-286","title":"A tutorial on hidden Markov models and selected applications in speech recognition","type":"article-journal","volume":"77"},"uris":["http://www.mendeley.com/documents/?uuid=877d535c-6595-45a8-9222-6365d6b09c6c"]}],"mendeley":{"formattedCitation":"[14]","plainTextFormattedCitation":"[14]"},"properties":{"noteIndex":0},"schema":"https://github.com/citation-style-language/schema/raw/master/csl-citation.json"}</w:instrText>
      </w:r>
      <w:r w:rsidR="00B25520">
        <w:fldChar w:fldCharType="separate"/>
      </w:r>
      <w:r w:rsidR="00B25520" w:rsidRPr="00B25520">
        <w:rPr>
          <w:noProof/>
        </w:rPr>
        <w:t>[14]</w:t>
      </w:r>
      <w:r w:rsidR="00B25520">
        <w:fldChar w:fldCharType="end"/>
      </w:r>
      <w:r>
        <w:t>:</w:t>
      </w:r>
    </w:p>
    <w:p w:rsidR="008A1DA6" w:rsidRPr="008A1DA6" w:rsidRDefault="001E38B8" w:rsidP="00D006E3">
      <w:pPr>
        <w:rPr>
          <w:rFonts w:ascii="Times New Roman" w:eastAsiaTheme="minorEastAsia" w:hAnsi="Times New Roman" w:cs="Times New Roman"/>
          <w:sz w:val="24"/>
        </w:rPr>
      </w:pPr>
      <m:oMathPara>
        <m:oMath>
          <m:d>
            <m:dPr>
              <m:ctrlPr>
                <w:rPr>
                  <w:rFonts w:ascii="Cambria Math" w:eastAsiaTheme="minorEastAsia" w:hAnsi="Cambria Math" w:cs="Times New Roman"/>
                  <w:i/>
                  <w:sz w:val="24"/>
                </w:rPr>
              </m:ctrlPr>
            </m:dPr>
            <m:e>
              <m:r>
                <w:rPr>
                  <w:rFonts w:ascii="Cambria Math" w:eastAsiaTheme="minorEastAsia" w:hAnsi="Cambria Math" w:cs="Times New Roman"/>
                  <w:sz w:val="24"/>
                </w:rPr>
                <m:t>Random HMM parameter initialization</m:t>
              </m:r>
            </m:e>
          </m:d>
          <m:r>
            <w:rPr>
              <w:rFonts w:ascii="Cambria Math" w:eastAsiaTheme="minorEastAsia" w:hAnsi="Cambria Math" w:cs="Times New Roman"/>
              <w:sz w:val="24"/>
            </w:rPr>
            <m:t xml:space="preserve">   θ=(A, B, π)</m:t>
          </m:r>
        </m:oMath>
      </m:oMathPara>
    </w:p>
    <w:p w:rsidR="008A1DA6" w:rsidRPr="008A1DA6" w:rsidRDefault="001E38B8" w:rsidP="00D006E3">
      <w:pPr>
        <w:rPr>
          <w:rFonts w:ascii="Times New Roman" w:eastAsiaTheme="minorEastAsia" w:hAnsi="Times New Roman" w:cs="Times New Roman"/>
          <w:sz w:val="24"/>
        </w:rPr>
      </w:pPr>
      <m:oMathPara>
        <m:oMath>
          <m:d>
            <m:dPr>
              <m:ctrlPr>
                <w:rPr>
                  <w:rFonts w:ascii="Cambria Math" w:eastAsiaTheme="minorEastAsia" w:hAnsi="Cambria Math" w:cs="Times New Roman"/>
                  <w:i/>
                  <w:sz w:val="24"/>
                </w:rPr>
              </m:ctrlPr>
            </m:dPr>
            <m:e>
              <m:sSub>
                <m:sSubPr>
                  <m:ctrlPr>
                    <w:rPr>
                      <w:rFonts w:ascii="Cambria Math" w:eastAsiaTheme="minorEastAsia" w:hAnsi="Cambria Math" w:cs="Times New Roman"/>
                      <w:i/>
                      <w:sz w:val="24"/>
                    </w:rPr>
                  </m:ctrlPr>
                </m:sSubPr>
                <m:e>
                  <m:r>
                    <w:rPr>
                      <w:rFonts w:ascii="Cambria Math" w:eastAsiaTheme="minorEastAsia" w:hAnsi="Cambria Math" w:cs="Times New Roman"/>
                      <w:sz w:val="24"/>
                    </w:rPr>
                    <m:t>FA</m:t>
                  </m:r>
                </m:e>
                <m:sub>
                  <m:r>
                    <w:rPr>
                      <w:rFonts w:ascii="Cambria Math" w:eastAsiaTheme="minorEastAsia" w:hAnsi="Cambria Math" w:cs="Times New Roman"/>
                      <w:sz w:val="24"/>
                    </w:rPr>
                    <m:t>1</m:t>
                  </m:r>
                </m:sub>
              </m:sSub>
            </m:e>
          </m:d>
          <m:r>
            <w:rPr>
              <w:rFonts w:ascii="Cambria Math" w:eastAsiaTheme="minorEastAsia"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α</m:t>
              </m:r>
            </m:e>
            <m:sub>
              <m:r>
                <w:rPr>
                  <w:rFonts w:ascii="Cambria Math" w:eastAsiaTheme="minorEastAsia" w:hAnsi="Cambria Math" w:cs="Times New Roman"/>
                  <w:sz w:val="24"/>
                </w:rPr>
                <m:t>1</m:t>
              </m:r>
            </m:sub>
          </m:sSub>
          <m:d>
            <m:dPr>
              <m:ctrlPr>
                <w:rPr>
                  <w:rFonts w:ascii="Cambria Math" w:hAnsi="Cambria Math" w:cs="Times New Roman"/>
                  <w:i/>
                  <w:sz w:val="24"/>
                </w:rPr>
              </m:ctrlPr>
            </m:dPr>
            <m:e>
              <m:r>
                <w:rPr>
                  <w:rFonts w:ascii="Cambria Math" w:hAnsi="Cambria Math" w:cs="Times New Roman"/>
                  <w:sz w:val="24"/>
                </w:rPr>
                <m:t>i</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π</m:t>
              </m:r>
            </m:e>
            <m:sub>
              <m:r>
                <w:rPr>
                  <w:rFonts w:ascii="Cambria Math" w:hAnsi="Cambria Math" w:cs="Times New Roman"/>
                  <w:sz w:val="24"/>
                </w:rPr>
                <m:t>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m:t>
              </m:r>
            </m:sub>
          </m:sSub>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1</m:t>
                  </m:r>
                </m:sub>
              </m:sSub>
            </m:e>
          </m:d>
          <m:r>
            <w:rPr>
              <w:rFonts w:ascii="Cambria Math" w:eastAsiaTheme="minorEastAsia" w:hAnsi="Cambria Math" w:cs="Times New Roman"/>
              <w:sz w:val="24"/>
            </w:rPr>
            <m:t xml:space="preserve"> </m:t>
          </m:r>
        </m:oMath>
      </m:oMathPara>
    </w:p>
    <w:p w:rsidR="008A1DA6" w:rsidRPr="00635E45" w:rsidRDefault="001E38B8" w:rsidP="00D006E3">
      <w:pPr>
        <w:rPr>
          <w:rFonts w:ascii="Times New Roman" w:eastAsiaTheme="minorEastAsia" w:hAnsi="Times New Roman" w:cs="Times New Roman"/>
          <w:sz w:val="24"/>
        </w:rPr>
      </w:pPr>
      <m:oMathPara>
        <m:oMath>
          <m:d>
            <m:dPr>
              <m:ctrlPr>
                <w:rPr>
                  <w:rFonts w:ascii="Cambria Math" w:eastAsiaTheme="minorEastAsia" w:hAnsi="Cambria Math" w:cs="Times New Roman"/>
                  <w:i/>
                  <w:sz w:val="24"/>
                </w:rPr>
              </m:ctrlPr>
            </m:dPr>
            <m:e>
              <m:sSub>
                <m:sSubPr>
                  <m:ctrlPr>
                    <w:rPr>
                      <w:rFonts w:ascii="Cambria Math" w:eastAsiaTheme="minorEastAsia" w:hAnsi="Cambria Math" w:cs="Times New Roman"/>
                      <w:i/>
                      <w:sz w:val="24"/>
                    </w:rPr>
                  </m:ctrlPr>
                </m:sSubPr>
                <m:e>
                  <m:r>
                    <w:rPr>
                      <w:rFonts w:ascii="Cambria Math" w:eastAsiaTheme="minorEastAsia" w:hAnsi="Cambria Math" w:cs="Times New Roman"/>
                      <w:sz w:val="24"/>
                    </w:rPr>
                    <m:t>FA</m:t>
                  </m:r>
                </m:e>
                <m:sub>
                  <m:r>
                    <w:rPr>
                      <w:rFonts w:ascii="Cambria Math" w:eastAsiaTheme="minorEastAsia" w:hAnsi="Cambria Math" w:cs="Times New Roman"/>
                      <w:sz w:val="24"/>
                    </w:rPr>
                    <m:t>2</m:t>
                  </m:r>
                </m:sub>
              </m:sSub>
            </m:e>
          </m:d>
          <m:r>
            <w:rPr>
              <w:rFonts w:ascii="Cambria Math" w:eastAsiaTheme="minorEastAsia"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α</m:t>
              </m:r>
            </m:e>
            <m:sub>
              <m:r>
                <w:rPr>
                  <w:rFonts w:ascii="Cambria Math" w:eastAsiaTheme="minorEastAsia"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t+1</m:t>
              </m:r>
            </m:e>
          </m:d>
          <m:r>
            <w:rPr>
              <w:rFonts w:ascii="Cambria Math" w:hAnsi="Cambria Math" w:cs="Times New Roman"/>
              <w:sz w:val="24"/>
            </w:rPr>
            <m:t>=</m:t>
          </m:r>
          <m:d>
            <m:dPr>
              <m:begChr m:val="["/>
              <m:endChr m:val="]"/>
              <m:ctrlPr>
                <w:rPr>
                  <w:rFonts w:ascii="Cambria Math" w:hAnsi="Cambria Math" w:cs="Times New Roman"/>
                  <w:i/>
                  <w:sz w:val="24"/>
                </w:rPr>
              </m:ctrlPr>
            </m:dPr>
            <m:e>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j</m:t>
                      </m:r>
                    </m:sub>
                  </m:sSub>
                  <m:r>
                    <w:rPr>
                      <w:rFonts w:ascii="Cambria Math" w:hAnsi="Cambria Math" w:cs="Times New Roman"/>
                      <w:sz w:val="24"/>
                    </w:rPr>
                    <m:t>(t</m:t>
                  </m:r>
                </m:e>
              </m:nary>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ji</m:t>
                  </m:r>
                </m:sub>
              </m:sSub>
            </m:e>
          </m:d>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1</m:t>
              </m:r>
            </m:sub>
          </m:sSub>
          <m:r>
            <w:rPr>
              <w:rFonts w:ascii="Cambria Math" w:hAnsi="Cambria Math" w:cs="Times New Roman"/>
              <w:sz w:val="24"/>
            </w:rPr>
            <m:t>)</m:t>
          </m:r>
          <m:r>
            <w:rPr>
              <w:rFonts w:ascii="Cambria Math" w:eastAsiaTheme="minorEastAsia" w:hAnsi="Cambria Math" w:cs="Times New Roman"/>
              <w:sz w:val="24"/>
            </w:rPr>
            <m:t xml:space="preserve">  </m:t>
          </m:r>
        </m:oMath>
      </m:oMathPara>
    </w:p>
    <w:p w:rsidR="00635E45" w:rsidRPr="00635E45" w:rsidRDefault="001E38B8" w:rsidP="00635E45">
      <w:pPr>
        <w:rPr>
          <w:rFonts w:ascii="Times New Roman" w:eastAsiaTheme="minorEastAsia" w:hAnsi="Times New Roman" w:cs="Times New Roman"/>
          <w:sz w:val="24"/>
        </w:rPr>
      </w:pPr>
      <m:oMathPara>
        <m:oMath>
          <m:d>
            <m:dPr>
              <m:ctrlPr>
                <w:rPr>
                  <w:rFonts w:ascii="Cambria Math" w:eastAsiaTheme="minorEastAsia" w:hAnsi="Cambria Math" w:cs="Times New Roman"/>
                  <w:i/>
                  <w:sz w:val="24"/>
                </w:rPr>
              </m:ctrlPr>
            </m:dPr>
            <m:e>
              <m:sSub>
                <m:sSubPr>
                  <m:ctrlPr>
                    <w:rPr>
                      <w:rFonts w:ascii="Cambria Math" w:eastAsiaTheme="minorEastAsia" w:hAnsi="Cambria Math" w:cs="Times New Roman"/>
                      <w:i/>
                      <w:sz w:val="24"/>
                    </w:rPr>
                  </m:ctrlPr>
                </m:sSubPr>
                <m:e>
                  <m:r>
                    <w:rPr>
                      <w:rFonts w:ascii="Cambria Math" w:eastAsiaTheme="minorEastAsia" w:hAnsi="Cambria Math" w:cs="Times New Roman"/>
                      <w:sz w:val="24"/>
                    </w:rPr>
                    <m:t>BA</m:t>
                  </m:r>
                </m:e>
                <m:sub>
                  <m:r>
                    <w:rPr>
                      <w:rFonts w:ascii="Cambria Math" w:eastAsiaTheme="minorEastAsia" w:hAnsi="Cambria Math" w:cs="Times New Roman"/>
                      <w:sz w:val="24"/>
                    </w:rPr>
                    <m:t>1</m:t>
                  </m:r>
                </m:sub>
              </m:sSub>
            </m:e>
          </m:d>
          <m:r>
            <w:rPr>
              <w:rFonts w:ascii="Cambria Math" w:eastAsiaTheme="minorEastAsia"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oMath>
      </m:oMathPara>
    </w:p>
    <w:p w:rsidR="00635E45" w:rsidRPr="008A1DA6" w:rsidRDefault="001E38B8" w:rsidP="00D006E3">
      <w:pPr>
        <w:rPr>
          <w:rFonts w:ascii="Times New Roman" w:eastAsiaTheme="minorEastAsia" w:hAnsi="Times New Roman" w:cs="Times New Roman"/>
          <w:sz w:val="24"/>
        </w:rPr>
      </w:pPr>
      <m:oMathPara>
        <m:oMath>
          <m:d>
            <m:dPr>
              <m:ctrlPr>
                <w:rPr>
                  <w:rFonts w:ascii="Cambria Math" w:eastAsiaTheme="minorEastAsia" w:hAnsi="Cambria Math" w:cs="Times New Roman"/>
                  <w:i/>
                  <w:sz w:val="24"/>
                </w:rPr>
              </m:ctrlPr>
            </m:dPr>
            <m:e>
              <m:sSub>
                <m:sSubPr>
                  <m:ctrlPr>
                    <w:rPr>
                      <w:rFonts w:ascii="Cambria Math" w:eastAsiaTheme="minorEastAsia" w:hAnsi="Cambria Math" w:cs="Times New Roman"/>
                      <w:i/>
                      <w:sz w:val="24"/>
                    </w:rPr>
                  </m:ctrlPr>
                </m:sSubPr>
                <m:e>
                  <m:r>
                    <w:rPr>
                      <w:rFonts w:ascii="Cambria Math" w:eastAsiaTheme="minorEastAsia" w:hAnsi="Cambria Math" w:cs="Times New Roman"/>
                      <w:sz w:val="24"/>
                    </w:rPr>
                    <m:t>BA</m:t>
                  </m:r>
                </m:e>
                <m:sub>
                  <m:r>
                    <w:rPr>
                      <w:rFonts w:ascii="Cambria Math" w:eastAsiaTheme="minorEastAsia" w:hAnsi="Cambria Math" w:cs="Times New Roman"/>
                      <w:sz w:val="24"/>
                    </w:rPr>
                    <m:t>2</m:t>
                  </m:r>
                </m:sub>
              </m:sSub>
            </m:e>
          </m:d>
          <m:r>
            <w:rPr>
              <w:rFonts w:ascii="Cambria Math" w:eastAsiaTheme="minorEastAsia"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j</m:t>
                  </m:r>
                </m:sub>
              </m:sSub>
              <m:r>
                <w:rPr>
                  <w:rFonts w:ascii="Cambria Math" w:hAnsi="Cambria Math" w:cs="Times New Roman"/>
                  <w:sz w:val="24"/>
                </w:rPr>
                <m:t>(t+1</m:t>
              </m:r>
            </m:e>
          </m:nary>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ji</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j</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1</m:t>
              </m:r>
            </m:sub>
          </m:sSub>
          <m:r>
            <w:rPr>
              <w:rFonts w:ascii="Cambria Math" w:hAnsi="Cambria Math" w:cs="Times New Roman"/>
              <w:sz w:val="24"/>
            </w:rPr>
            <m:t>)</m:t>
          </m:r>
          <m:r>
            <w:rPr>
              <w:rFonts w:ascii="Cambria Math" w:eastAsiaTheme="minorEastAsia" w:hAnsi="Cambria Math" w:cs="Times New Roman"/>
              <w:sz w:val="24"/>
            </w:rPr>
            <m:t xml:space="preserve">  </m:t>
          </m:r>
        </m:oMath>
      </m:oMathPara>
    </w:p>
    <w:p w:rsidR="008A1DA6" w:rsidRPr="00635E45" w:rsidRDefault="001E38B8" w:rsidP="00D006E3">
      <w:pPr>
        <w:rPr>
          <w:rFonts w:ascii="Times New Roman" w:eastAsiaTheme="minorEastAsia" w:hAnsi="Times New Roman" w:cs="Times New Roman"/>
          <w:sz w:val="24"/>
        </w:rPr>
      </w:pPr>
      <m:oMathPara>
        <m:oMath>
          <m:d>
            <m:dPr>
              <m:ctrlPr>
                <w:rPr>
                  <w:rFonts w:ascii="Cambria Math" w:eastAsiaTheme="minorEastAsia" w:hAnsi="Cambria Math" w:cs="Times New Roman"/>
                  <w:i/>
                  <w:sz w:val="24"/>
                </w:rPr>
              </m:ctrlPr>
            </m:dPr>
            <m:e>
              <m:r>
                <w:rPr>
                  <w:rFonts w:ascii="Cambria Math" w:eastAsiaTheme="minorEastAsia" w:hAnsi="Cambria Math" w:cs="Times New Roman"/>
                  <w:sz w:val="24"/>
                </w:rPr>
                <m:t>Update gamma</m:t>
              </m:r>
            </m:e>
          </m:d>
          <m:r>
            <w:rPr>
              <w:rFonts w:ascii="Cambria Math" w:eastAsiaTheme="minorEastAsia"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γ</m:t>
              </m:r>
            </m:e>
            <m:sub>
              <m:r>
                <w:rPr>
                  <w:rFonts w:ascii="Cambria Math" w:eastAsiaTheme="minorEastAsia"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r>
                <w:rPr>
                  <w:rFonts w:ascii="Cambria Math" w:hAnsi="Cambria Math" w:cs="Times New Roman"/>
                  <w:sz w:val="24"/>
                </w:rPr>
                <m:t>(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i</m:t>
                  </m:r>
                </m:sub>
              </m:sSub>
              <m:r>
                <w:rPr>
                  <w:rFonts w:ascii="Cambria Math" w:hAnsi="Cambria Math" w:cs="Times New Roman"/>
                  <w:sz w:val="24"/>
                </w:rPr>
                <m:t>(t)</m:t>
              </m:r>
            </m:num>
            <m:den>
              <m:nary>
                <m:naryPr>
                  <m:chr m:val="∑"/>
                  <m:limLoc m:val="subSup"/>
                  <m:ctrlPr>
                    <w:rPr>
                      <w:rFonts w:ascii="Cambria Math" w:hAnsi="Cambria Math" w:cs="Times New Roman"/>
                      <w:i/>
                      <w:sz w:val="24"/>
                    </w:rPr>
                  </m:ctrlPr>
                </m:naryPr>
                <m:sub>
                  <m:r>
                    <w:rPr>
                      <w:rFonts w:ascii="Cambria Math" w:hAnsi="Cambria Math" w:cs="Times New Roman"/>
                      <w:sz w:val="24"/>
                    </w:rPr>
                    <m:t>j=1</m:t>
                  </m:r>
                </m:sub>
                <m:sup>
                  <m:r>
                    <w:rPr>
                      <w:rFonts w:ascii="Cambria Math" w:hAnsi="Cambria Math" w:cs="Times New Roman"/>
                      <w:sz w:val="24"/>
                    </w:rPr>
                    <m:t>N</m:t>
                  </m:r>
                </m:sup>
                <m:e>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j</m:t>
                      </m:r>
                    </m:sub>
                  </m:sSub>
                  <m:r>
                    <w:rPr>
                      <w:rFonts w:ascii="Cambria Math" w:hAnsi="Cambria Math" w:cs="Times New Roman"/>
                      <w:sz w:val="24"/>
                    </w:rPr>
                    <m:t>(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j</m:t>
                      </m:r>
                    </m:sub>
                  </m:sSub>
                  <m:r>
                    <w:rPr>
                      <w:rFonts w:ascii="Cambria Math" w:hAnsi="Cambria Math" w:cs="Times New Roman"/>
                      <w:sz w:val="24"/>
                    </w:rPr>
                    <m:t>(t)</m:t>
                  </m:r>
                </m:e>
              </m:nary>
            </m:den>
          </m:f>
          <m:r>
            <w:rPr>
              <w:rFonts w:ascii="Cambria Math" w:eastAsiaTheme="minorEastAsia" w:hAnsi="Cambria Math" w:cs="Times New Roman"/>
              <w:sz w:val="24"/>
            </w:rPr>
            <m:t xml:space="preserve"> </m:t>
          </m:r>
        </m:oMath>
      </m:oMathPara>
    </w:p>
    <w:p w:rsidR="00635E45" w:rsidRPr="00635E45" w:rsidRDefault="001E38B8" w:rsidP="00D006E3">
      <w:pPr>
        <w:rPr>
          <w:rFonts w:ascii="Times New Roman" w:eastAsiaTheme="minorEastAsia" w:hAnsi="Times New Roman" w:cs="Times New Roman"/>
          <w:sz w:val="24"/>
        </w:rPr>
      </w:pPr>
      <m:oMathPara>
        <m:oMath>
          <m:d>
            <m:dPr>
              <m:ctrlPr>
                <w:rPr>
                  <w:rFonts w:ascii="Cambria Math" w:eastAsiaTheme="minorEastAsia" w:hAnsi="Cambria Math" w:cs="Times New Roman"/>
                  <w:i/>
                  <w:sz w:val="24"/>
                </w:rPr>
              </m:ctrlPr>
            </m:dPr>
            <m:e>
              <m:r>
                <w:rPr>
                  <w:rFonts w:ascii="Cambria Math" w:eastAsiaTheme="minorEastAsia" w:hAnsi="Cambria Math" w:cs="Times New Roman"/>
                  <w:sz w:val="24"/>
                </w:rPr>
                <m:t>Update ksi</m:t>
              </m:r>
            </m:e>
          </m:d>
          <m:r>
            <w:rPr>
              <w:rFonts w:ascii="Cambria Math" w:eastAsiaTheme="minorEastAsia"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ξ</m:t>
              </m:r>
            </m:e>
            <m:sub>
              <m:r>
                <w:rPr>
                  <w:rFonts w:ascii="Cambria Math" w:eastAsiaTheme="minorEastAsia" w:hAnsi="Cambria Math" w:cs="Times New Roman"/>
                  <w:sz w:val="24"/>
                </w:rPr>
                <m:t>ij</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r>
                <w:rPr>
                  <w:rFonts w:ascii="Cambria Math" w:hAnsi="Cambria Math" w:cs="Times New Roman"/>
                  <w:sz w:val="24"/>
                </w:rPr>
                <m:t>(t)</m:t>
              </m:r>
              <m:sSub>
                <m:sSubPr>
                  <m:ctrlPr>
                    <w:rPr>
                      <w:rFonts w:ascii="Cambria Math" w:hAnsi="Cambria Math" w:cs="Times New Roman"/>
                      <w:i/>
                      <w:sz w:val="24"/>
                    </w:rPr>
                  </m:ctrlPr>
                </m:sSubPr>
                <m:e>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j</m:t>
                      </m:r>
                    </m:sub>
                  </m:sSub>
                  <m:r>
                    <w:rPr>
                      <w:rFonts w:ascii="Cambria Math" w:hAnsi="Cambria Math" w:cs="Times New Roman"/>
                      <w:sz w:val="24"/>
                    </w:rPr>
                    <m:t>β</m:t>
                  </m:r>
                </m:e>
                <m:sub>
                  <m:r>
                    <w:rPr>
                      <w:rFonts w:ascii="Cambria Math" w:hAnsi="Cambria Math" w:cs="Times New Roman"/>
                      <w:sz w:val="24"/>
                    </w:rPr>
                    <m:t>j</m:t>
                  </m:r>
                </m:sub>
              </m:sSub>
              <m:r>
                <w:rPr>
                  <w:rFonts w:ascii="Cambria Math" w:hAnsi="Cambria Math" w:cs="Times New Roman"/>
                  <w:sz w:val="24"/>
                </w:rPr>
                <m:t>(t+1)</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j</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1</m:t>
                  </m:r>
                </m:sub>
              </m:sSub>
              <m:r>
                <w:rPr>
                  <w:rFonts w:ascii="Cambria Math" w:hAnsi="Cambria Math" w:cs="Times New Roman"/>
                  <w:sz w:val="24"/>
                </w:rPr>
                <m:t>)</m:t>
              </m:r>
            </m:num>
            <m:den>
              <m:nary>
                <m:naryPr>
                  <m:chr m:val="∑"/>
                  <m:limLoc m:val="subSup"/>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nary>
                    <m:naryPr>
                      <m:chr m:val="∑"/>
                      <m:limLoc m:val="subSup"/>
                      <m:ctrlPr>
                        <w:rPr>
                          <w:rFonts w:ascii="Cambria Math" w:hAnsi="Cambria Math" w:cs="Times New Roman"/>
                          <w:i/>
                          <w:sz w:val="24"/>
                        </w:rPr>
                      </m:ctrlPr>
                    </m:naryPr>
                    <m:sub>
                      <m:r>
                        <w:rPr>
                          <w:rFonts w:ascii="Cambria Math" w:hAnsi="Cambria Math" w:cs="Times New Roman"/>
                          <w:sz w:val="24"/>
                        </w:rPr>
                        <m:t>j=1</m:t>
                      </m:r>
                    </m:sub>
                    <m:sup>
                      <m:r>
                        <w:rPr>
                          <w:rFonts w:ascii="Cambria Math" w:hAnsi="Cambria Math" w:cs="Times New Roman"/>
                          <w:sz w:val="24"/>
                        </w:rPr>
                        <m:t>N</m:t>
                      </m:r>
                    </m:sup>
                    <m:e>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r>
                        <w:rPr>
                          <w:rFonts w:ascii="Cambria Math" w:hAnsi="Cambria Math" w:cs="Times New Roman"/>
                          <w:sz w:val="24"/>
                        </w:rPr>
                        <m:t>(t)</m:t>
                      </m:r>
                      <m:sSub>
                        <m:sSubPr>
                          <m:ctrlPr>
                            <w:rPr>
                              <w:rFonts w:ascii="Cambria Math" w:hAnsi="Cambria Math" w:cs="Times New Roman"/>
                              <w:i/>
                              <w:sz w:val="24"/>
                            </w:rPr>
                          </m:ctrlPr>
                        </m:sSubPr>
                        <m:e>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j</m:t>
                              </m:r>
                            </m:sub>
                          </m:sSub>
                          <m:r>
                            <w:rPr>
                              <w:rFonts w:ascii="Cambria Math" w:hAnsi="Cambria Math" w:cs="Times New Roman"/>
                              <w:sz w:val="24"/>
                            </w:rPr>
                            <m:t>β</m:t>
                          </m:r>
                        </m:e>
                        <m:sub>
                          <m:r>
                            <w:rPr>
                              <w:rFonts w:ascii="Cambria Math" w:hAnsi="Cambria Math" w:cs="Times New Roman"/>
                              <w:sz w:val="24"/>
                            </w:rPr>
                            <m:t>j</m:t>
                          </m:r>
                        </m:sub>
                      </m:sSub>
                      <m:r>
                        <w:rPr>
                          <w:rFonts w:ascii="Cambria Math" w:hAnsi="Cambria Math" w:cs="Times New Roman"/>
                          <w:sz w:val="24"/>
                        </w:rPr>
                        <m:t>(t+1)</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j</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1</m:t>
                          </m:r>
                        </m:sub>
                      </m:sSub>
                      <m:r>
                        <w:rPr>
                          <w:rFonts w:ascii="Cambria Math" w:hAnsi="Cambria Math" w:cs="Times New Roman"/>
                          <w:sz w:val="24"/>
                        </w:rPr>
                        <m:t>)</m:t>
                      </m:r>
                    </m:e>
                  </m:nary>
                </m:e>
              </m:nary>
            </m:den>
          </m:f>
          <m:r>
            <w:rPr>
              <w:rFonts w:ascii="Cambria Math" w:eastAsiaTheme="minorEastAsia" w:hAnsi="Cambria Math" w:cs="Times New Roman"/>
              <w:sz w:val="24"/>
            </w:rPr>
            <m:t xml:space="preserve"> </m:t>
          </m:r>
        </m:oMath>
      </m:oMathPara>
    </w:p>
    <w:p w:rsidR="00635E45" w:rsidRPr="00635E45" w:rsidRDefault="001E38B8" w:rsidP="00D006E3">
      <w:pPr>
        <w:rPr>
          <w:rFonts w:ascii="Times New Roman" w:eastAsiaTheme="minorEastAsia" w:hAnsi="Times New Roman" w:cs="Times New Roman"/>
          <w:sz w:val="24"/>
        </w:rPr>
      </w:pPr>
      <m:oMathPara>
        <m:oMath>
          <m:d>
            <m:dPr>
              <m:ctrlPr>
                <w:rPr>
                  <w:rFonts w:ascii="Cambria Math" w:eastAsiaTheme="minorEastAsia" w:hAnsi="Cambria Math" w:cs="Times New Roman"/>
                  <w:i/>
                  <w:sz w:val="24"/>
                </w:rPr>
              </m:ctrlPr>
            </m:dPr>
            <m:e>
              <m:r>
                <w:rPr>
                  <w:rFonts w:ascii="Cambria Math" w:eastAsiaTheme="minorEastAsia" w:hAnsi="Cambria Math" w:cs="Times New Roman"/>
                  <w:sz w:val="24"/>
                </w:rPr>
                <m:t>New estimation π</m:t>
              </m:r>
            </m:e>
          </m:d>
          <m:r>
            <w:rPr>
              <w:rFonts w:ascii="Cambria Math" w:eastAsiaTheme="minorEastAsia" w:hAnsi="Cambria Math" w:cs="Times New Roman"/>
              <w:sz w:val="24"/>
            </w:rPr>
            <m:t xml:space="preserve">    </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π</m:t>
              </m:r>
            </m:e>
            <m:sub>
              <m:r>
                <w:rPr>
                  <w:rFonts w:ascii="Cambria Math" w:eastAsiaTheme="minorEastAsia" w:hAnsi="Cambria Math" w:cs="Times New Roman"/>
                  <w:sz w:val="24"/>
                </w:rPr>
                <m:t>i</m:t>
              </m:r>
            </m:sub>
            <m:sup>
              <m:r>
                <w:rPr>
                  <w:rFonts w:ascii="Cambria Math" w:eastAsiaTheme="minorEastAsia" w:hAnsi="Cambria Math" w:cs="Times New Roman"/>
                  <w:sz w:val="24"/>
                </w:rPr>
                <m:t>*</m:t>
              </m:r>
            </m:sup>
          </m:sSubSup>
          <m:r>
            <w:rPr>
              <w:rFonts w:ascii="Cambria Math" w:hAnsi="Cambria Math" w:cs="Times New Roman"/>
              <w:sz w:val="24"/>
            </w:rPr>
            <m:t>=γ(1)</m:t>
          </m:r>
        </m:oMath>
      </m:oMathPara>
    </w:p>
    <w:p w:rsidR="00635E45" w:rsidRPr="00635E45" w:rsidRDefault="001E38B8" w:rsidP="00D006E3">
      <w:pPr>
        <w:rPr>
          <w:rFonts w:ascii="Times New Roman" w:eastAsiaTheme="minorEastAsia" w:hAnsi="Times New Roman" w:cs="Times New Roman"/>
          <w:sz w:val="24"/>
        </w:rPr>
      </w:pPr>
      <m:oMathPara>
        <m:oMath>
          <m:d>
            <m:dPr>
              <m:ctrlPr>
                <w:rPr>
                  <w:rFonts w:ascii="Cambria Math" w:eastAsiaTheme="minorEastAsia" w:hAnsi="Cambria Math" w:cs="Times New Roman"/>
                  <w:i/>
                  <w:sz w:val="24"/>
                </w:rPr>
              </m:ctrlPr>
            </m:dPr>
            <m:e>
              <m:r>
                <w:rPr>
                  <w:rFonts w:ascii="Cambria Math" w:eastAsiaTheme="minorEastAsia" w:hAnsi="Cambria Math" w:cs="Times New Roman"/>
                  <w:sz w:val="24"/>
                </w:rPr>
                <m:t>New estimation A</m:t>
              </m:r>
            </m:e>
          </m:d>
          <m:r>
            <w:rPr>
              <w:rFonts w:ascii="Cambria Math" w:eastAsiaTheme="minorEastAsia" w:hAnsi="Cambria Math" w:cs="Times New Roman"/>
              <w:sz w:val="24"/>
            </w:rPr>
            <m:t xml:space="preserve">    </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A</m:t>
              </m:r>
            </m:e>
            <m:sub>
              <m:r>
                <w:rPr>
                  <w:rFonts w:ascii="Cambria Math" w:eastAsiaTheme="minorEastAsia" w:hAnsi="Cambria Math" w:cs="Times New Roman"/>
                  <w:sz w:val="24"/>
                </w:rPr>
                <m:t>ij</m:t>
              </m:r>
            </m:sub>
            <m:sup>
              <m:r>
                <w:rPr>
                  <w:rFonts w:ascii="Cambria Math" w:eastAsiaTheme="minorEastAsia" w:hAnsi="Cambria Math" w:cs="Times New Roman"/>
                  <w:sz w:val="24"/>
                </w:rPr>
                <m:t>*</m:t>
              </m:r>
            </m:sup>
          </m:sSubSup>
          <m:r>
            <w:rPr>
              <w:rFonts w:ascii="Cambria Math" w:hAnsi="Cambria Math" w:cs="Times New Roman"/>
              <w:sz w:val="24"/>
            </w:rPr>
            <m:t>=</m:t>
          </m:r>
          <m:f>
            <m:fPr>
              <m:ctrlPr>
                <w:rPr>
                  <w:rFonts w:ascii="Cambria Math" w:hAnsi="Cambria Math" w:cs="Times New Roman"/>
                  <w:i/>
                  <w:sz w:val="24"/>
                </w:rPr>
              </m:ctrlPr>
            </m:fPr>
            <m:num>
              <m:nary>
                <m:naryPr>
                  <m:chr m:val="∑"/>
                  <m:limLoc m:val="subSup"/>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T-1</m:t>
                  </m:r>
                </m:sup>
                <m:e>
                  <m:sSub>
                    <m:sSubPr>
                      <m:ctrlPr>
                        <w:rPr>
                          <w:rFonts w:ascii="Cambria Math" w:hAnsi="Cambria Math" w:cs="Times New Roman"/>
                          <w:i/>
                          <w:sz w:val="24"/>
                        </w:rPr>
                      </m:ctrlPr>
                    </m:sSubPr>
                    <m:e>
                      <m:r>
                        <w:rPr>
                          <w:rFonts w:ascii="Cambria Math" w:hAnsi="Cambria Math" w:cs="Times New Roman"/>
                          <w:sz w:val="24"/>
                        </w:rPr>
                        <m:t>ξ</m:t>
                      </m:r>
                    </m:e>
                    <m:sub>
                      <m:r>
                        <w:rPr>
                          <w:rFonts w:ascii="Cambria Math" w:hAnsi="Cambria Math" w:cs="Times New Roman"/>
                          <w:sz w:val="24"/>
                        </w:rPr>
                        <m:t>ij</m:t>
                      </m:r>
                    </m:sub>
                  </m:sSub>
                  <m:r>
                    <w:rPr>
                      <w:rFonts w:ascii="Cambria Math" w:hAnsi="Cambria Math" w:cs="Times New Roman"/>
                      <w:sz w:val="24"/>
                    </w:rPr>
                    <m:t>(t)</m:t>
                  </m:r>
                </m:e>
              </m:nary>
            </m:num>
            <m:den>
              <m:nary>
                <m:naryPr>
                  <m:chr m:val="∑"/>
                  <m:limLoc m:val="subSup"/>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T-1</m:t>
                  </m:r>
                </m:sup>
                <m:e>
                  <m:sSub>
                    <m:sSubPr>
                      <m:ctrlPr>
                        <w:rPr>
                          <w:rFonts w:ascii="Cambria Math" w:hAnsi="Cambria Math" w:cs="Times New Roman"/>
                          <w:i/>
                          <w:sz w:val="24"/>
                        </w:rPr>
                      </m:ctrlPr>
                    </m:sSubPr>
                    <m:e>
                      <m:r>
                        <w:rPr>
                          <w:rFonts w:ascii="Cambria Math" w:hAnsi="Cambria Math" w:cs="Times New Roman"/>
                          <w:sz w:val="24"/>
                        </w:rPr>
                        <m:t>γ</m:t>
                      </m:r>
                    </m:e>
                    <m:sub>
                      <m:r>
                        <w:rPr>
                          <w:rFonts w:ascii="Cambria Math" w:hAnsi="Cambria Math" w:cs="Times New Roman"/>
                          <w:sz w:val="24"/>
                        </w:rPr>
                        <m:t>i</m:t>
                      </m:r>
                    </m:sub>
                  </m:sSub>
                  <m:r>
                    <w:rPr>
                      <w:rFonts w:ascii="Cambria Math" w:hAnsi="Cambria Math" w:cs="Times New Roman"/>
                      <w:sz w:val="24"/>
                    </w:rPr>
                    <m:t>(t)</m:t>
                  </m:r>
                </m:e>
              </m:nary>
            </m:den>
          </m:f>
        </m:oMath>
      </m:oMathPara>
    </w:p>
    <w:p w:rsidR="00C165F8" w:rsidRDefault="001E38B8" w:rsidP="00D006E3">
      <w:pPr>
        <w:rPr>
          <w:rFonts w:ascii="Times New Roman" w:eastAsiaTheme="minorEastAsia" w:hAnsi="Times New Roman" w:cs="Times New Roman"/>
          <w:sz w:val="24"/>
        </w:rPr>
      </w:pPr>
      <m:oMathPara>
        <m:oMath>
          <m:d>
            <m:dPr>
              <m:ctrlPr>
                <w:rPr>
                  <w:rFonts w:ascii="Cambria Math" w:eastAsiaTheme="minorEastAsia" w:hAnsi="Cambria Math" w:cs="Times New Roman"/>
                  <w:i/>
                  <w:sz w:val="24"/>
                </w:rPr>
              </m:ctrlPr>
            </m:dPr>
            <m:e>
              <m:r>
                <w:rPr>
                  <w:rFonts w:ascii="Cambria Math" w:eastAsiaTheme="minorEastAsia" w:hAnsi="Cambria Math" w:cs="Times New Roman"/>
                  <w:sz w:val="24"/>
                </w:rPr>
                <m:t>New estimation B</m:t>
              </m:r>
            </m:e>
          </m:d>
          <m:r>
            <w:rPr>
              <w:rFonts w:ascii="Cambria Math" w:eastAsiaTheme="minorEastAsia" w:hAnsi="Cambria Math" w:cs="Times New Roman"/>
              <w:sz w:val="24"/>
            </w:rPr>
            <m:t xml:space="preserve">    </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B</m:t>
              </m:r>
            </m:e>
            <m:sub>
              <m:r>
                <w:rPr>
                  <w:rFonts w:ascii="Cambria Math" w:eastAsiaTheme="minorEastAsia" w:hAnsi="Cambria Math" w:cs="Times New Roman"/>
                  <w:sz w:val="24"/>
                </w:rPr>
                <m:t>j</m:t>
              </m:r>
            </m:sub>
            <m:sup>
              <m:r>
                <w:rPr>
                  <w:rFonts w:ascii="Cambria Math" w:eastAsiaTheme="minorEastAsia" w:hAnsi="Cambria Math" w:cs="Times New Roman"/>
                  <w:sz w:val="24"/>
                </w:rPr>
                <m:t>*</m:t>
              </m:r>
            </m:sup>
          </m:sSubSup>
          <m:r>
            <w:rPr>
              <w:rFonts w:ascii="Cambria Math" w:hAnsi="Cambria Math" w:cs="Times New Roman"/>
              <w:sz w:val="24"/>
            </w:rPr>
            <m:t>=</m:t>
          </m:r>
          <m:f>
            <m:fPr>
              <m:ctrlPr>
                <w:rPr>
                  <w:rFonts w:ascii="Cambria Math" w:hAnsi="Cambria Math" w:cs="Times New Roman"/>
                  <w:i/>
                  <w:sz w:val="24"/>
                </w:rPr>
              </m:ctrlPr>
            </m:fPr>
            <m:num>
              <m:nary>
                <m:naryPr>
                  <m:chr m:val="∑"/>
                  <m:limLoc m:val="subSup"/>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T-1</m:t>
                  </m:r>
                </m:sup>
                <m:e>
                  <m:sSub>
                    <m:sSubPr>
                      <m:ctrlPr>
                        <w:rPr>
                          <w:rFonts w:ascii="Cambria Math" w:hAnsi="Cambria Math" w:cs="Times New Roman"/>
                          <w:i/>
                          <w:sz w:val="24"/>
                        </w:rPr>
                      </m:ctrlPr>
                    </m:sSubPr>
                    <m:e>
                      <m:r>
                        <w:rPr>
                          <w:rFonts w:ascii="Cambria Math" w:hAnsi="Cambria Math" w:cs="Times New Roman"/>
                          <w:sz w:val="24"/>
                        </w:rPr>
                        <m:t>1</m:t>
                      </m:r>
                    </m:e>
                    <m:sub>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k</m:t>
                          </m:r>
                        </m:sub>
                      </m:sSub>
                    </m:sub>
                  </m:sSub>
                  <m:sSub>
                    <m:sSubPr>
                      <m:ctrlPr>
                        <w:rPr>
                          <w:rFonts w:ascii="Cambria Math" w:hAnsi="Cambria Math" w:cs="Times New Roman"/>
                          <w:i/>
                          <w:sz w:val="24"/>
                        </w:rPr>
                      </m:ctrlPr>
                    </m:sSubPr>
                    <m:e>
                      <m:r>
                        <w:rPr>
                          <w:rFonts w:ascii="Cambria Math" w:hAnsi="Cambria Math" w:cs="Times New Roman"/>
                          <w:sz w:val="24"/>
                        </w:rPr>
                        <m:t>γ</m:t>
                      </m:r>
                    </m:e>
                    <m:sub>
                      <m:r>
                        <w:rPr>
                          <w:rFonts w:ascii="Cambria Math" w:hAnsi="Cambria Math" w:cs="Times New Roman"/>
                          <w:sz w:val="24"/>
                        </w:rPr>
                        <m:t>i</m:t>
                      </m:r>
                    </m:sub>
                  </m:sSub>
                  <m:r>
                    <w:rPr>
                      <w:rFonts w:ascii="Cambria Math" w:hAnsi="Cambria Math" w:cs="Times New Roman"/>
                      <w:sz w:val="24"/>
                    </w:rPr>
                    <m:t>(t)</m:t>
                  </m:r>
                </m:e>
              </m:nary>
            </m:num>
            <m:den>
              <m:nary>
                <m:naryPr>
                  <m:chr m:val="∑"/>
                  <m:limLoc m:val="subSup"/>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T-1</m:t>
                  </m:r>
                </m:sup>
                <m:e>
                  <m:sSub>
                    <m:sSubPr>
                      <m:ctrlPr>
                        <w:rPr>
                          <w:rFonts w:ascii="Cambria Math" w:hAnsi="Cambria Math" w:cs="Times New Roman"/>
                          <w:i/>
                          <w:sz w:val="24"/>
                        </w:rPr>
                      </m:ctrlPr>
                    </m:sSubPr>
                    <m:e>
                      <m:r>
                        <w:rPr>
                          <w:rFonts w:ascii="Cambria Math" w:hAnsi="Cambria Math" w:cs="Times New Roman"/>
                          <w:sz w:val="24"/>
                        </w:rPr>
                        <m:t>γ</m:t>
                      </m:r>
                    </m:e>
                    <m:sub>
                      <m:r>
                        <w:rPr>
                          <w:rFonts w:ascii="Cambria Math" w:hAnsi="Cambria Math" w:cs="Times New Roman"/>
                          <w:sz w:val="24"/>
                        </w:rPr>
                        <m:t>i</m:t>
                      </m:r>
                    </m:sub>
                  </m:sSub>
                  <m:r>
                    <w:rPr>
                      <w:rFonts w:ascii="Cambria Math" w:hAnsi="Cambria Math" w:cs="Times New Roman"/>
                      <w:sz w:val="24"/>
                    </w:rPr>
                    <m:t>(t)</m:t>
                  </m:r>
                </m:e>
              </m:nary>
            </m:den>
          </m:f>
          <m:r>
            <m:rPr>
              <m:sty m:val="p"/>
            </m:rPr>
            <w:rPr>
              <w:rFonts w:ascii="Times New Roman" w:eastAsiaTheme="minorEastAsia" w:hAnsi="Times New Roman" w:cs="Times New Roman"/>
              <w:sz w:val="24"/>
            </w:rPr>
            <w:br/>
          </m:r>
        </m:oMath>
      </m:oMathPara>
      <w:r w:rsidR="00C165F8">
        <w:rPr>
          <w:rFonts w:ascii="Times New Roman" w:eastAsiaTheme="minorEastAsia" w:hAnsi="Times New Roman" w:cs="Times New Roman"/>
          <w:sz w:val="24"/>
        </w:rPr>
        <w:t xml:space="preserve">for </w:t>
      </w:r>
    </w:p>
    <w:p w:rsidR="00C165F8" w:rsidRPr="00C165F8" w:rsidRDefault="001E38B8" w:rsidP="00D006E3">
      <w:pPr>
        <w:rPr>
          <w:rFonts w:ascii="Times New Roman" w:eastAsiaTheme="minorEastAsia" w:hAnsi="Times New Roman" w:cs="Times New Roman"/>
          <w:sz w:val="24"/>
        </w:rPr>
      </w:pPr>
      <m:oMathPara>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1</m:t>
              </m:r>
            </m:e>
            <m:sub>
              <m:sSub>
                <m:sSubPr>
                  <m:ctrlPr>
                    <w:rPr>
                      <w:rFonts w:ascii="Cambria Math" w:eastAsiaTheme="minorEastAsia" w:hAnsi="Cambria Math" w:cs="Times New Roman"/>
                      <w:i/>
                      <w:sz w:val="24"/>
                    </w:rPr>
                  </m:ctrlPr>
                </m:sSubPr>
                <m:e>
                  <m:r>
                    <w:rPr>
                      <w:rFonts w:ascii="Cambria Math" w:eastAsiaTheme="minorEastAsia" w:hAnsi="Cambria Math" w:cs="Times New Roman"/>
                      <w:sz w:val="24"/>
                    </w:rPr>
                    <m:t>y</m:t>
                  </m:r>
                </m:e>
                <m:sub>
                  <m:r>
                    <w:rPr>
                      <w:rFonts w:ascii="Cambria Math" w:eastAsiaTheme="minorEastAsia" w:hAnsi="Cambria Math" w:cs="Times New Roman"/>
                      <w:sz w:val="24"/>
                    </w:rPr>
                    <m:t>t</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v</m:t>
                  </m:r>
                </m:e>
                <m:sub>
                  <m:r>
                    <w:rPr>
                      <w:rFonts w:ascii="Cambria Math" w:eastAsiaTheme="minorEastAsia" w:hAnsi="Cambria Math" w:cs="Times New Roman"/>
                      <w:sz w:val="24"/>
                    </w:rPr>
                    <m:t>k</m:t>
                  </m:r>
                </m:sub>
              </m:sSub>
            </m:sub>
          </m:sSub>
          <m:r>
            <w:rPr>
              <w:rFonts w:ascii="Cambria Math" w:eastAsiaTheme="minorEastAsia" w:hAnsi="Cambria Math" w:cs="Times New Roman"/>
              <w:sz w:val="24"/>
            </w:rPr>
            <m:t xml:space="preserve">= </m:t>
          </m:r>
          <m:d>
            <m:dPr>
              <m:begChr m:val="{"/>
              <m:endChr m:val=""/>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 xml:space="preserve">1      if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y</m:t>
                      </m:r>
                    </m:e>
                    <m:sub>
                      <m:r>
                        <w:rPr>
                          <w:rFonts w:ascii="Cambria Math" w:eastAsiaTheme="minorEastAsia" w:hAnsi="Cambria Math" w:cs="Times New Roman"/>
                          <w:sz w:val="24"/>
                        </w:rPr>
                        <m:t>t</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v</m:t>
                      </m:r>
                    </m:e>
                    <m:sub>
                      <m:r>
                        <w:rPr>
                          <w:rFonts w:ascii="Cambria Math" w:eastAsiaTheme="minorEastAsia" w:hAnsi="Cambria Math" w:cs="Times New Roman"/>
                          <w:sz w:val="24"/>
                        </w:rPr>
                        <m:t>k</m:t>
                      </m:r>
                    </m:sub>
                  </m:sSub>
                  <m:r>
                    <w:rPr>
                      <w:rFonts w:ascii="Cambria Math" w:eastAsiaTheme="minorEastAsia" w:hAnsi="Cambria Math" w:cs="Times New Roman"/>
                      <w:sz w:val="24"/>
                    </w:rPr>
                    <m:t>,</m:t>
                  </m:r>
                </m:e>
                <m:e>
                  <m:r>
                    <w:rPr>
                      <w:rFonts w:ascii="Cambria Math" w:eastAsiaTheme="minorEastAsia" w:hAnsi="Cambria Math" w:cs="Times New Roman"/>
                      <w:sz w:val="24"/>
                    </w:rPr>
                    <m:t>0      otherwise</m:t>
                  </m:r>
                </m:e>
              </m:eqArr>
            </m:e>
          </m:d>
        </m:oMath>
      </m:oMathPara>
    </w:p>
    <w:p w:rsidR="000B6A96" w:rsidRPr="00C165F8" w:rsidRDefault="00C165F8" w:rsidP="002621CF">
      <w:r>
        <w:t xml:space="preserve">Where A is the state transition matrix, B is the emission matrix, π is the initial state probability vector, </w:t>
      </w:r>
      <w:r w:rsidRPr="00B13AEA">
        <w:rPr>
          <w:noProof/>
        </w:rPr>
        <w:t>y</w:t>
      </w:r>
      <w:r w:rsidRPr="00B13AEA">
        <w:rPr>
          <w:noProof/>
          <w:vertAlign w:val="subscript"/>
        </w:rPr>
        <w:t>t</w:t>
      </w:r>
      <w:r>
        <w:rPr>
          <w:vertAlign w:val="subscript"/>
        </w:rPr>
        <w:t xml:space="preserve"> </w:t>
      </w:r>
      <w:r>
        <w:t>the observation sequence, N the length of the observation sequence, T the last value in a vector, α the FA resulting vector of probabilities, β the BA resulting vector of probabilities</w:t>
      </w:r>
      <w:r w:rsidR="009E5F16">
        <w:t xml:space="preserve">. </w:t>
      </w:r>
    </w:p>
    <w:p w:rsidR="003159E2" w:rsidRDefault="003159E2">
      <w:pPr>
        <w:rPr>
          <w:rFonts w:ascii="Times New Roman" w:eastAsiaTheme="minorEastAsia" w:hAnsi="Times New Roman" w:cs="Times New Roman"/>
          <w:sz w:val="24"/>
        </w:rPr>
      </w:pPr>
    </w:p>
    <w:p w:rsidR="008E1057" w:rsidRPr="008E1057" w:rsidRDefault="00F67332" w:rsidP="008E1057">
      <w:pPr>
        <w:rPr>
          <w:rFonts w:ascii="Times New Roman" w:hAnsi="Times New Roman" w:cs="Times New Roman"/>
          <w:sz w:val="24"/>
        </w:rPr>
      </w:pPr>
      <w:r>
        <w:rPr>
          <w:rFonts w:ascii="Times New Roman" w:hAnsi="Times New Roman" w:cs="Times New Roman"/>
          <w:sz w:val="24"/>
        </w:rPr>
        <w:br/>
      </w:r>
      <w:r w:rsidR="008E1057" w:rsidRPr="008E1057">
        <w:rPr>
          <w:rFonts w:ascii="Times New Roman" w:hAnsi="Times New Roman" w:cs="Times New Roman"/>
          <w:sz w:val="36"/>
        </w:rPr>
        <w:br w:type="page"/>
      </w:r>
    </w:p>
    <w:p w:rsidR="008E1057" w:rsidRDefault="008E1057" w:rsidP="008E1057">
      <w:pPr>
        <w:widowControl w:val="0"/>
        <w:jc w:val="center"/>
        <w:rPr>
          <w:rFonts w:ascii="Times New Roman" w:hAnsi="Times New Roman" w:cs="Times New Roman"/>
          <w:sz w:val="36"/>
        </w:rPr>
      </w:pPr>
    </w:p>
    <w:p w:rsidR="008E1057" w:rsidRDefault="008E1057" w:rsidP="008E1057">
      <w:pPr>
        <w:widowControl w:val="0"/>
        <w:jc w:val="center"/>
        <w:rPr>
          <w:rFonts w:ascii="Times New Roman" w:hAnsi="Times New Roman" w:cs="Times New Roman"/>
          <w:sz w:val="36"/>
        </w:rPr>
      </w:pPr>
    </w:p>
    <w:p w:rsidR="008E1057" w:rsidRDefault="008E1057" w:rsidP="008E1057">
      <w:pPr>
        <w:widowControl w:val="0"/>
        <w:jc w:val="center"/>
        <w:rPr>
          <w:rFonts w:ascii="Times New Roman" w:hAnsi="Times New Roman" w:cs="Times New Roman"/>
          <w:sz w:val="36"/>
        </w:rPr>
      </w:pPr>
    </w:p>
    <w:p w:rsidR="008E1057" w:rsidRDefault="008E1057" w:rsidP="008E1057">
      <w:pPr>
        <w:widowControl w:val="0"/>
        <w:jc w:val="center"/>
        <w:rPr>
          <w:rFonts w:ascii="Times New Roman" w:hAnsi="Times New Roman" w:cs="Times New Roman"/>
          <w:sz w:val="36"/>
        </w:rPr>
      </w:pPr>
    </w:p>
    <w:p w:rsidR="008E1057" w:rsidRDefault="008E1057" w:rsidP="00A57D09">
      <w:pPr>
        <w:pStyle w:val="chapters"/>
        <w:rPr>
          <w:sz w:val="40"/>
        </w:rPr>
      </w:pPr>
      <w:bookmarkStart w:id="81" w:name="_Toc515823167"/>
      <w:r w:rsidRPr="008E1057">
        <w:t xml:space="preserve">CHAPTER </w:t>
      </w:r>
      <w:r w:rsidRPr="008E1057">
        <w:rPr>
          <w:sz w:val="40"/>
        </w:rPr>
        <w:t>III</w:t>
      </w:r>
      <w:bookmarkEnd w:id="81"/>
    </w:p>
    <w:p w:rsidR="008E1057" w:rsidRDefault="008E1057" w:rsidP="00A57D09">
      <w:pPr>
        <w:pStyle w:val="chapters"/>
      </w:pPr>
      <w:bookmarkStart w:id="82" w:name="_Toc515823168"/>
      <w:r w:rsidRPr="008E1057">
        <w:t>CONCEPTUAL MODEL</w:t>
      </w:r>
      <w:bookmarkEnd w:id="82"/>
    </w:p>
    <w:p w:rsidR="00F03D47" w:rsidRDefault="008E1057" w:rsidP="002621CF">
      <w:r>
        <w:br w:type="page"/>
      </w:r>
      <w:r w:rsidR="00F03D47">
        <w:lastRenderedPageBreak/>
        <w:t xml:space="preserve">After gaining sufficient background on the topic the purpose of the master thesis project can </w:t>
      </w:r>
      <w:r w:rsidR="00D42BB4">
        <w:t xml:space="preserve">be </w:t>
      </w:r>
      <w:r w:rsidR="00F03D47">
        <w:t>outlined in more detail. The goal</w:t>
      </w:r>
      <w:r w:rsidR="001667F5">
        <w:t>s</w:t>
      </w:r>
      <w:r w:rsidR="00F03D47">
        <w:t xml:space="preserve"> of the research can be set as follows: </w:t>
      </w:r>
      <w:r w:rsidR="00F03D47" w:rsidRPr="00352C67">
        <w:t xml:space="preserve">extracting multiple distinct feature sets </w:t>
      </w:r>
      <w:r w:rsidR="00F03D47">
        <w:t xml:space="preserve">from a single channel EEG signal </w:t>
      </w:r>
      <w:r w:rsidR="00F03D47" w:rsidRPr="00352C67">
        <w:t xml:space="preserve">and testing them separately </w:t>
      </w:r>
      <w:r w:rsidR="00F03D47">
        <w:t>on varying ML algorithms in order to achieve the highest accuracy, sensitivity and specificity</w:t>
      </w:r>
      <w:r w:rsidR="001667F5">
        <w:t>;</w:t>
      </w:r>
      <w:r w:rsidR="00F03D47">
        <w:t xml:space="preserve"> evaluating the single EEG channel which yields the highest accuracy by testing all channels under the selected conditions. Furthermore, the focus of the thesis can be narrowed down even further into: analyzing the influence of the feature sets and evaluating their individual importance, where the importance is given by how high they factor into the decisions made by the algorithm.</w:t>
      </w:r>
    </w:p>
    <w:p w:rsidR="00F03D47" w:rsidRDefault="00F03D47" w:rsidP="002621CF">
      <w:r>
        <w:t xml:space="preserve">Before the goals can be separately described, the limitations of the system must be addressed. The first limitation </w:t>
      </w:r>
      <w:r w:rsidR="00594213">
        <w:t>is concerning the supervised ML algorithms</w:t>
      </w:r>
      <w:r>
        <w:t xml:space="preserve">. </w:t>
      </w:r>
      <w:r w:rsidR="00594213">
        <w:t xml:space="preserve">As already mentioned in the first chapter, even if the performance of the algorithm is perfect (100% accuracy), it will only be as good as the scorer that was used for reference. </w:t>
      </w:r>
      <w:r>
        <w:t xml:space="preserve">In order to objectively evaluate the performance </w:t>
      </w:r>
      <w:r w:rsidR="00594213">
        <w:t xml:space="preserve">of the self-learning algorithm independent data from a different dataset will also be fed for classification. Additionally, a comparison with the non-supervised HMM/Viterbi algorithm will be made. </w:t>
      </w:r>
    </w:p>
    <w:p w:rsidR="00592C55" w:rsidRDefault="00F03D47" w:rsidP="002621CF">
      <w:r w:rsidRPr="00592C55">
        <w:t xml:space="preserve">As described above, understanding the influence of feature sets on the performance of the ML algorithms is the goal. In order to achieve it the project work will follow a closed loop. This loop is defined as follows: extracting a feature set, training a ML algorithm with these features, testing on unknown data, analysing the performance of the system by looking at incorrectly classified data, drawing conclusions on how the feature set might be responsible for the confusion, trying to adjust by extracting features accounting for the confusion. </w:t>
      </w:r>
    </w:p>
    <w:p w:rsidR="00592C55" w:rsidRDefault="00592C55" w:rsidP="002621CF">
      <w:r>
        <w:t xml:space="preserve">Features in the time domain are expected to yield a relatively low accuracy. Nevertheless, we expect the occurrence of patterns in the progression of the features correlating to the sleep stages. </w:t>
      </w:r>
    </w:p>
    <w:p w:rsidR="00592C55" w:rsidRDefault="00592C55" w:rsidP="002621CF">
      <w:r>
        <w:t xml:space="preserve">Features from the frequency domain </w:t>
      </w:r>
      <w:r w:rsidR="000F147F">
        <w:t>are expected to</w:t>
      </w:r>
      <w:r>
        <w:t xml:space="preserve"> yield an overall better accuracy since they are directly related to how a human scores the data in the PSD case. However, we expect to see a poor distinction between Stage 1 and REM sleep since their characteristics are very similar. Again a pattern in the data is to be expected in correlation to sleep stages. It will be interesting to examine the correlation between the AR parameters and sleep stages as the </w:t>
      </w:r>
      <w:r w:rsidR="00935C4E">
        <w:t xml:space="preserve">exact characteristic which they represent is somewhat obscure. </w:t>
      </w:r>
      <w:r>
        <w:t xml:space="preserve"> </w:t>
      </w:r>
    </w:p>
    <w:p w:rsidR="00592C55" w:rsidRDefault="00592C55" w:rsidP="002621CF">
      <w:r>
        <w:t xml:space="preserve">Features from the time-frequency domain </w:t>
      </w:r>
      <w:r w:rsidR="000F147F">
        <w:t>are expected to</w:t>
      </w:r>
      <w:r>
        <w:t xml:space="preserve"> yield</w:t>
      </w:r>
      <w:r w:rsidR="00935C4E">
        <w:t xml:space="preserve"> the best results from all techniques. Again a clear correlation between the values of the features and the sleep stages should be observed. In particular, the CWT features should provide the fullest description of the epochs. </w:t>
      </w:r>
    </w:p>
    <w:p w:rsidR="00935C4E" w:rsidRDefault="00935C4E" w:rsidP="002621CF">
      <w:r>
        <w:t xml:space="preserve">The non-linear features might prove too time-consuming for extraction. Furthermore, they are a measure which presents information similar to the time domain features. It is unknown if the benefit of having these features will outweigh the cost of extracting them. </w:t>
      </w:r>
    </w:p>
    <w:p w:rsidR="00935C4E" w:rsidRDefault="00935C4E" w:rsidP="002621CF">
      <w:r>
        <w:t xml:space="preserve">The development of the HMM is ultimately aimed at examining whether the sleeping brain follows a process described by a Markov process. However, answering that question is quite possibly involving many more parameters and experiments. As far as this study is concerned, the HMM will be used as a comparison for the evaluation of the ML algorithm outside of the limits imposed by the reference scorer. In a </w:t>
      </w:r>
      <w:r w:rsidRPr="00B13AEA">
        <w:rPr>
          <w:noProof/>
        </w:rPr>
        <w:t>way</w:t>
      </w:r>
      <w:r w:rsidR="00B13AEA">
        <w:rPr>
          <w:noProof/>
        </w:rPr>
        <w:t>,</w:t>
      </w:r>
      <w:r>
        <w:t xml:space="preserve"> this can be interpre</w:t>
      </w:r>
      <w:r w:rsidR="009C3150">
        <w:t xml:space="preserve">ted as simulating the scores given by an independent scorer on the same data. </w:t>
      </w:r>
    </w:p>
    <w:p w:rsidR="008E1057" w:rsidRPr="008E1057" w:rsidRDefault="009C3150" w:rsidP="002621CF">
      <w:r>
        <w:t xml:space="preserve">It is to be expected that the difference in accuracy, sensitivity, and specificity will vary between different sets of features. Other studies suggest that the best performance will be achieved by the RF algorithm. Moreover, we expect that there will be </w:t>
      </w:r>
      <w:r w:rsidRPr="00B13AEA">
        <w:rPr>
          <w:noProof/>
        </w:rPr>
        <w:t>difference</w:t>
      </w:r>
      <w:r>
        <w:t xml:space="preserve"> in the performance parameters in </w:t>
      </w:r>
      <w:r>
        <w:lastRenderedPageBreak/>
        <w:t xml:space="preserve">between the EEG channels. Additionally, the effect of dimensionality reduction techniques such as principal component analysis (PCA) is to be examined. Finally, computational performance techniques such as parallel processing might be discussed. </w:t>
      </w:r>
    </w:p>
    <w:p w:rsidR="008E1057" w:rsidRDefault="008E1057">
      <w:pPr>
        <w:rPr>
          <w:rFonts w:ascii="Times New Roman" w:hAnsi="Times New Roman" w:cs="Times New Roman"/>
          <w:sz w:val="24"/>
        </w:rPr>
      </w:pPr>
      <w:r>
        <w:rPr>
          <w:rFonts w:ascii="Times New Roman" w:hAnsi="Times New Roman" w:cs="Times New Roman"/>
          <w:sz w:val="24"/>
        </w:rPr>
        <w:br w:type="page"/>
      </w:r>
    </w:p>
    <w:p w:rsidR="008E1057" w:rsidRDefault="008E1057" w:rsidP="008E1057">
      <w:pPr>
        <w:widowControl w:val="0"/>
        <w:jc w:val="center"/>
        <w:rPr>
          <w:rFonts w:ascii="Times New Roman" w:hAnsi="Times New Roman" w:cs="Times New Roman"/>
        </w:rPr>
      </w:pPr>
    </w:p>
    <w:p w:rsidR="008E1057" w:rsidRDefault="008E1057" w:rsidP="008E1057">
      <w:pPr>
        <w:widowControl w:val="0"/>
        <w:jc w:val="center"/>
        <w:rPr>
          <w:rFonts w:ascii="Times New Roman" w:hAnsi="Times New Roman" w:cs="Times New Roman"/>
        </w:rPr>
      </w:pPr>
    </w:p>
    <w:p w:rsidR="008E1057" w:rsidRDefault="008E1057" w:rsidP="008E1057">
      <w:pPr>
        <w:widowControl w:val="0"/>
        <w:jc w:val="center"/>
        <w:rPr>
          <w:rFonts w:ascii="Times New Roman" w:hAnsi="Times New Roman" w:cs="Times New Roman"/>
        </w:rPr>
      </w:pPr>
    </w:p>
    <w:p w:rsidR="008E1057" w:rsidRDefault="008E1057" w:rsidP="008E1057">
      <w:pPr>
        <w:widowControl w:val="0"/>
        <w:jc w:val="center"/>
        <w:rPr>
          <w:rFonts w:ascii="Times New Roman" w:hAnsi="Times New Roman" w:cs="Times New Roman"/>
        </w:rPr>
      </w:pPr>
    </w:p>
    <w:p w:rsidR="008E1057" w:rsidRDefault="008E1057" w:rsidP="00A57D09">
      <w:pPr>
        <w:pStyle w:val="chapters"/>
        <w:rPr>
          <w:sz w:val="40"/>
        </w:rPr>
      </w:pPr>
      <w:bookmarkStart w:id="83" w:name="_Toc515823169"/>
      <w:r w:rsidRPr="008E1057">
        <w:t xml:space="preserve">CHAPTER </w:t>
      </w:r>
      <w:r w:rsidRPr="008E1057">
        <w:rPr>
          <w:sz w:val="40"/>
        </w:rPr>
        <w:t>IV</w:t>
      </w:r>
      <w:bookmarkEnd w:id="83"/>
    </w:p>
    <w:p w:rsidR="008E1057" w:rsidRDefault="008E1057" w:rsidP="00A57D09">
      <w:pPr>
        <w:pStyle w:val="chapters"/>
      </w:pPr>
      <w:bookmarkStart w:id="84" w:name="_Toc515823170"/>
      <w:r w:rsidRPr="008E1057">
        <w:t>RESEARCH DESIGN</w:t>
      </w:r>
      <w:bookmarkEnd w:id="84"/>
    </w:p>
    <w:p w:rsidR="008E1057" w:rsidRDefault="008E1057">
      <w:pPr>
        <w:rPr>
          <w:rFonts w:ascii="Times New Roman" w:hAnsi="Times New Roman" w:cs="Times New Roman"/>
          <w:sz w:val="24"/>
        </w:rPr>
      </w:pPr>
      <w:r>
        <w:rPr>
          <w:rFonts w:ascii="Times New Roman" w:hAnsi="Times New Roman" w:cs="Times New Roman"/>
          <w:sz w:val="24"/>
        </w:rPr>
        <w:br w:type="page"/>
      </w:r>
    </w:p>
    <w:p w:rsidR="006A156A" w:rsidRDefault="006A156A" w:rsidP="00687576">
      <w:pPr>
        <w:pStyle w:val="mainsection"/>
      </w:pPr>
      <w:bookmarkStart w:id="85" w:name="_Toc515823171"/>
      <w:r>
        <w:lastRenderedPageBreak/>
        <w:t xml:space="preserve">4.1 </w:t>
      </w:r>
      <w:r w:rsidR="00302839">
        <w:t xml:space="preserve">Criteria, data, and </w:t>
      </w:r>
      <w:r>
        <w:t>equipment</w:t>
      </w:r>
      <w:bookmarkEnd w:id="85"/>
    </w:p>
    <w:p w:rsidR="00302839" w:rsidRDefault="00302839" w:rsidP="00302839">
      <w:pPr>
        <w:pStyle w:val="Lowersection"/>
      </w:pPr>
      <w:bookmarkStart w:id="86" w:name="_Toc515823172"/>
      <w:r>
        <w:t>4.1.1 Criteria and equipment</w:t>
      </w:r>
      <w:bookmarkEnd w:id="86"/>
    </w:p>
    <w:p w:rsidR="00302839" w:rsidRPr="00302839" w:rsidRDefault="00302839" w:rsidP="00302839">
      <w:r w:rsidRPr="00302839">
        <w:t>The performance will be evaluated by comparing the Accuracy, Specificity, and Sensitivity of each technique, given by the following formulas:</w:t>
      </w:r>
    </w:p>
    <w:p w:rsidR="00302839" w:rsidRPr="00302839" w:rsidRDefault="00302839" w:rsidP="00302839">
      <m:oMathPara>
        <m:oMath>
          <m:r>
            <w:rPr>
              <w:rFonts w:ascii="Cambria Math" w:hAnsi="Cambria Math"/>
            </w:rPr>
            <m:t>Sensitivity</m:t>
          </m:r>
          <m:r>
            <m:rPr>
              <m:sty m:val="p"/>
            </m:rPr>
            <w:rPr>
              <w:rFonts w:ascii="Cambria Math" w:hAnsi="Cambria Math"/>
            </w:rPr>
            <m:t xml:space="preserve">= </m:t>
          </m:r>
          <m:f>
            <m:fPr>
              <m:ctrlPr>
                <w:rPr>
                  <w:rFonts w:ascii="Cambria Math" w:hAnsi="Cambria Math"/>
                </w:rPr>
              </m:ctrlPr>
            </m:fPr>
            <m:num>
              <m:r>
                <w:rPr>
                  <w:rFonts w:ascii="Cambria Math" w:hAnsi="Cambria Math"/>
                </w:rPr>
                <m:t>TP</m:t>
              </m:r>
            </m:num>
            <m:den>
              <m:r>
                <m:rPr>
                  <m:sty m:val="p"/>
                </m:rPr>
                <w:rPr>
                  <w:rFonts w:ascii="Cambria Math" w:hAnsi="Cambria Math"/>
                </w:rPr>
                <m:t>(</m:t>
              </m:r>
              <m:r>
                <w:rPr>
                  <w:rFonts w:ascii="Cambria Math" w:hAnsi="Cambria Math"/>
                </w:rPr>
                <m:t>TP</m:t>
              </m:r>
              <m:r>
                <m:rPr>
                  <m:sty m:val="p"/>
                </m:rPr>
                <w:rPr>
                  <w:rFonts w:ascii="Cambria Math" w:hAnsi="Cambria Math"/>
                </w:rPr>
                <m:t>+</m:t>
              </m:r>
              <m:r>
                <w:rPr>
                  <w:rFonts w:ascii="Cambria Math" w:hAnsi="Cambria Math"/>
                </w:rPr>
                <m:t>FN</m:t>
              </m:r>
              <m:r>
                <m:rPr>
                  <m:sty m:val="p"/>
                </m:rPr>
                <w:rPr>
                  <w:rFonts w:ascii="Cambria Math" w:hAnsi="Cambria Math"/>
                </w:rPr>
                <m:t>)</m:t>
              </m:r>
            </m:den>
          </m:f>
        </m:oMath>
      </m:oMathPara>
    </w:p>
    <w:p w:rsidR="00302839" w:rsidRPr="00302839" w:rsidRDefault="00302839" w:rsidP="00302839">
      <m:oMathPara>
        <m:oMath>
          <m:r>
            <w:rPr>
              <w:rFonts w:ascii="Cambria Math" w:hAnsi="Cambria Math"/>
            </w:rPr>
            <m:t>Specificity</m:t>
          </m:r>
          <m:r>
            <m:rPr>
              <m:sty m:val="p"/>
            </m:rPr>
            <w:rPr>
              <w:rFonts w:ascii="Cambria Math" w:hAnsi="Cambria Math"/>
            </w:rPr>
            <m:t xml:space="preserve">= </m:t>
          </m:r>
          <m:f>
            <m:fPr>
              <m:ctrlPr>
                <w:rPr>
                  <w:rFonts w:ascii="Cambria Math" w:hAnsi="Cambria Math"/>
                </w:rPr>
              </m:ctrlPr>
            </m:fPr>
            <m:num>
              <m:r>
                <w:rPr>
                  <w:rFonts w:ascii="Cambria Math" w:hAnsi="Cambria Math"/>
                </w:rPr>
                <m:t>TN</m:t>
              </m:r>
            </m:num>
            <m:den>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den>
          </m:f>
        </m:oMath>
      </m:oMathPara>
    </w:p>
    <w:p w:rsidR="00302839" w:rsidRPr="00302839" w:rsidRDefault="00302839" w:rsidP="00302839">
      <m:oMathPara>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d>
                <m:dPr>
                  <m:ctrlPr>
                    <w:rPr>
                      <w:rFonts w:ascii="Cambria Math" w:hAnsi="Cambria Math"/>
                    </w:rPr>
                  </m:ctrlPr>
                </m:dPr>
                <m:e>
                  <m:r>
                    <w:rPr>
                      <w:rFonts w:ascii="Cambria Math" w:hAnsi="Cambria Math"/>
                    </w:rPr>
                    <m:t>TP</m:t>
                  </m:r>
                  <m:r>
                    <m:rPr>
                      <m:sty m:val="p"/>
                    </m:rPr>
                    <w:rPr>
                      <w:rFonts w:ascii="Cambria Math" w:hAnsi="Cambria Math"/>
                    </w:rPr>
                    <m:t>+</m:t>
                  </m:r>
                  <m:r>
                    <w:rPr>
                      <w:rFonts w:ascii="Cambria Math" w:hAnsi="Cambria Math"/>
                    </w:rPr>
                    <m:t>TN</m:t>
                  </m:r>
                </m:e>
              </m:d>
            </m:num>
            <m:den>
              <m:r>
                <m:rPr>
                  <m:sty m:val="p"/>
                </m:rPr>
                <w:rPr>
                  <w:rFonts w:ascii="Cambria Math" w:hAnsi="Cambria Math"/>
                </w:rPr>
                <m:t>(</m:t>
              </m:r>
              <m:r>
                <w:rPr>
                  <w:rFonts w:ascii="Cambria Math" w:hAnsi="Cambria Math"/>
                </w:rPr>
                <m:t>TP</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r>
                <m:rPr>
                  <m:sty m:val="p"/>
                </m:rPr>
                <w:rPr>
                  <w:rFonts w:ascii="Cambria Math" w:hAnsi="Cambria Math"/>
                </w:rPr>
                <m:t>+</m:t>
              </m:r>
              <m:r>
                <w:rPr>
                  <w:rFonts w:ascii="Cambria Math" w:hAnsi="Cambria Math"/>
                </w:rPr>
                <m:t>TN</m:t>
              </m:r>
              <m:r>
                <m:rPr>
                  <m:sty m:val="p"/>
                </m:rPr>
                <w:rPr>
                  <w:rFonts w:ascii="Cambria Math" w:hAnsi="Cambria Math"/>
                </w:rPr>
                <m:t>)</m:t>
              </m:r>
            </m:den>
          </m:f>
        </m:oMath>
      </m:oMathPara>
    </w:p>
    <w:p w:rsidR="00302839" w:rsidRPr="00302839" w:rsidRDefault="00302839" w:rsidP="00302839">
      <w:r>
        <w:t>w</w:t>
      </w:r>
      <w:r w:rsidRPr="00302839">
        <w:t>here:</w:t>
      </w:r>
    </w:p>
    <w:p w:rsidR="00302839" w:rsidRPr="00302839" w:rsidRDefault="00302839" w:rsidP="00302839">
      <w:pPr>
        <w:jc w:val="center"/>
      </w:pPr>
      <w:r w:rsidRPr="00302839">
        <w:t>TP: True Positives (data which has been correctly identified)</w:t>
      </w:r>
    </w:p>
    <w:p w:rsidR="00302839" w:rsidRPr="00302839" w:rsidRDefault="00302839" w:rsidP="00302839">
      <w:pPr>
        <w:jc w:val="center"/>
      </w:pPr>
      <w:r w:rsidRPr="00302839">
        <w:t>FP: False Positives (data which has been incorrectly identified)</w:t>
      </w:r>
    </w:p>
    <w:p w:rsidR="00302839" w:rsidRPr="00302839" w:rsidRDefault="00302839" w:rsidP="00302839">
      <w:pPr>
        <w:jc w:val="center"/>
      </w:pPr>
      <w:r w:rsidRPr="00302839">
        <w:t>FN: False Negatives (data which has been incorrectly rejected)</w:t>
      </w:r>
    </w:p>
    <w:p w:rsidR="00302839" w:rsidRPr="00302839" w:rsidRDefault="00302839" w:rsidP="00302839">
      <w:pPr>
        <w:jc w:val="center"/>
      </w:pPr>
      <w:r w:rsidRPr="00302839">
        <w:t>TN: True Negatives (data which has been correctly rejected)</w:t>
      </w:r>
    </w:p>
    <w:p w:rsidR="00302839" w:rsidRDefault="00302839" w:rsidP="00302839">
      <w:r w:rsidRPr="00302839">
        <w:t xml:space="preserve">The ML techniques will be coded in a Python 3.7 environment running on an Intel® Core™ i7-4710MQ CPU @ 2.50GHz with 8.00 GB of RAM memory with a 64-bit Operating System. </w:t>
      </w:r>
    </w:p>
    <w:p w:rsidR="00302839" w:rsidRDefault="00302839" w:rsidP="00302839">
      <w:pPr>
        <w:pStyle w:val="Lowersection"/>
      </w:pPr>
      <w:bookmarkStart w:id="87" w:name="_Toc515823173"/>
      <w:r>
        <w:t>4.1.2 Data</w:t>
      </w:r>
      <w:bookmarkEnd w:id="87"/>
    </w:p>
    <w:p w:rsidR="00564337" w:rsidRDefault="00564337" w:rsidP="00564337">
      <w:pPr>
        <w:pStyle w:val="Lowersection"/>
        <w:ind w:firstLine="0"/>
        <w:rPr>
          <w:rFonts w:cstheme="minorBidi"/>
          <w:sz w:val="22"/>
        </w:rPr>
      </w:pPr>
      <w:bookmarkStart w:id="88" w:name="_Toc515823174"/>
      <w:r>
        <w:rPr>
          <w:rFonts w:cstheme="minorBidi"/>
          <w:sz w:val="22"/>
        </w:rPr>
        <w:t>Hut lab Dataset</w:t>
      </w:r>
      <w:bookmarkEnd w:id="88"/>
    </w:p>
    <w:p w:rsidR="008809EF" w:rsidRPr="008809EF" w:rsidRDefault="008809EF" w:rsidP="008809EF">
      <w:r w:rsidRPr="008809EF">
        <w:t xml:space="preserve">The Hut lab dataset was provided by the HUT sleep lab at the Chronobiology </w:t>
      </w:r>
      <w:r>
        <w:t xml:space="preserve">department at the Rijksuniversiteit Groningen. The data has been collected over 2 years (from November 2014 until May 2016). The number of subjects varies on the length of the epochs. For the 10 second </w:t>
      </w:r>
      <w:r w:rsidRPr="00B13AEA">
        <w:rPr>
          <w:noProof/>
        </w:rPr>
        <w:t>epochs</w:t>
      </w:r>
      <w:r w:rsidR="00B13AEA">
        <w:rPr>
          <w:noProof/>
        </w:rPr>
        <w:t>,</w:t>
      </w:r>
      <w:r>
        <w:t xml:space="preserve"> the number of subjects is 50. For the </w:t>
      </w:r>
      <w:r w:rsidRPr="00B13AEA">
        <w:rPr>
          <w:noProof/>
        </w:rPr>
        <w:t>30</w:t>
      </w:r>
      <w:r w:rsidR="00B13AEA">
        <w:rPr>
          <w:noProof/>
        </w:rPr>
        <w:t>-</w:t>
      </w:r>
      <w:r w:rsidRPr="00B13AEA">
        <w:rPr>
          <w:noProof/>
        </w:rPr>
        <w:t>second</w:t>
      </w:r>
      <w:r>
        <w:t xml:space="preserve"> length </w:t>
      </w:r>
      <w:r w:rsidRPr="00B13AEA">
        <w:rPr>
          <w:noProof/>
        </w:rPr>
        <w:t>epochs</w:t>
      </w:r>
      <w:r w:rsidR="00B13AEA">
        <w:rPr>
          <w:noProof/>
        </w:rPr>
        <w:t>,</w:t>
      </w:r>
      <w:r>
        <w:t xml:space="preserve"> the number of subjects is 40. </w:t>
      </w:r>
      <w:r w:rsidR="00EF162D">
        <w:t xml:space="preserve">The data is sampled at 128 Hz. The data is collected for full night sleep and the length varies between 10 to 14 hours. The EEG electrodes from which the data is collected are the Cz, Fpz, Oz, C3, and C4. </w:t>
      </w:r>
    </w:p>
    <w:p w:rsidR="00564337" w:rsidRDefault="00564337" w:rsidP="00564337">
      <w:pPr>
        <w:pStyle w:val="Lowersection"/>
        <w:ind w:firstLine="0"/>
        <w:rPr>
          <w:rFonts w:cstheme="minorBidi"/>
          <w:sz w:val="22"/>
        </w:rPr>
      </w:pPr>
      <w:bookmarkStart w:id="89" w:name="_Toc515823175"/>
      <w:r>
        <w:rPr>
          <w:rFonts w:cstheme="minorBidi"/>
          <w:sz w:val="22"/>
        </w:rPr>
        <w:t>DREAMS dataset</w:t>
      </w:r>
      <w:bookmarkEnd w:id="89"/>
    </w:p>
    <w:p w:rsidR="005B3E2E" w:rsidRPr="00AD30B3" w:rsidRDefault="005B3E2E" w:rsidP="001204C5">
      <w:r w:rsidRPr="00AD30B3">
        <w:t xml:space="preserve">The data from the DREAMS sleep EEG subjects dataset contains the full-night sleep EEG data of 20 subjects. The data is sampled at 200 Hz and the epochs are of </w:t>
      </w:r>
      <w:r w:rsidRPr="00B13AEA">
        <w:rPr>
          <w:noProof/>
        </w:rPr>
        <w:t>5</w:t>
      </w:r>
      <w:r w:rsidR="00B13AEA">
        <w:rPr>
          <w:noProof/>
        </w:rPr>
        <w:t>-</w:t>
      </w:r>
      <w:r w:rsidRPr="00B13AEA">
        <w:rPr>
          <w:noProof/>
        </w:rPr>
        <w:t>second</w:t>
      </w:r>
      <w:r w:rsidRPr="00AD30B3">
        <w:t xml:space="preserve"> length. </w:t>
      </w:r>
      <w:r w:rsidR="009F6AF6">
        <w:t xml:space="preserve">The length of the signals ranges from 8 to 10 hours. </w:t>
      </w:r>
      <w:r w:rsidRPr="00AD30B3">
        <w:t xml:space="preserve">The electrodes which </w:t>
      </w:r>
      <w:r w:rsidR="00AD30B3" w:rsidRPr="00AD30B3">
        <w:t xml:space="preserve">are used to record the EEG signals </w:t>
      </w:r>
      <w:r w:rsidR="00AD30B3" w:rsidRPr="00B13AEA">
        <w:rPr>
          <w:noProof/>
        </w:rPr>
        <w:t>are</w:t>
      </w:r>
      <w:r w:rsidR="00AD30B3" w:rsidRPr="00AD30B3">
        <w:t xml:space="preserve"> Fp1, Cz, O1, Fp2, O2, and Cz2</w:t>
      </w:r>
      <w:r w:rsidR="00AD30B3">
        <w:t xml:space="preserve">. </w:t>
      </w:r>
    </w:p>
    <w:p w:rsidR="00827D67" w:rsidRDefault="00827D67">
      <w:pPr>
        <w:rPr>
          <w:rFonts w:cstheme="minorHAnsi"/>
          <w:b/>
          <w:color w:val="000000" w:themeColor="text1"/>
          <w:sz w:val="24"/>
        </w:rPr>
      </w:pPr>
      <w:r>
        <w:br w:type="page"/>
      </w:r>
    </w:p>
    <w:p w:rsidR="00295FE7" w:rsidRDefault="006A156A" w:rsidP="00687576">
      <w:pPr>
        <w:pStyle w:val="mainsection"/>
      </w:pPr>
      <w:bookmarkStart w:id="90" w:name="_Toc515823176"/>
      <w:r>
        <w:lastRenderedPageBreak/>
        <w:t>4.2 Experiments</w:t>
      </w:r>
      <w:bookmarkEnd w:id="90"/>
    </w:p>
    <w:p w:rsidR="000D6E16" w:rsidRDefault="000D6E16" w:rsidP="006016E9">
      <w:pPr>
        <w:pStyle w:val="Lowersection"/>
      </w:pPr>
      <w:bookmarkStart w:id="91" w:name="_Toc515823177"/>
      <w:r>
        <w:t>4.2.1 Feature sets evaluation</w:t>
      </w:r>
      <w:r w:rsidR="004675BB">
        <w:t xml:space="preserve"> over different channels</w:t>
      </w:r>
      <w:bookmarkEnd w:id="91"/>
    </w:p>
    <w:p w:rsidR="00295FE7" w:rsidRDefault="00295FE7" w:rsidP="001600A4">
      <w:r>
        <w:t xml:space="preserve">The first set of experiments is the evaluation of different feature set performance. The procedure that was followed for feature extraction in all domains </w:t>
      </w:r>
      <w:r w:rsidR="00B5638D">
        <w:t xml:space="preserve">for all datasets </w:t>
      </w:r>
      <w:r>
        <w:t>was the following.</w:t>
      </w:r>
    </w:p>
    <w:p w:rsidR="00295FE7" w:rsidRDefault="00295FE7" w:rsidP="001600A4">
      <w:pPr>
        <w:pStyle w:val="ListParagraph"/>
        <w:numPr>
          <w:ilvl w:val="0"/>
          <w:numId w:val="14"/>
        </w:numPr>
      </w:pPr>
      <w:r>
        <w:t xml:space="preserve">Convert the. </w:t>
      </w:r>
      <w:r w:rsidRPr="00B13AEA">
        <w:rPr>
          <w:noProof/>
        </w:rPr>
        <w:t>edf</w:t>
      </w:r>
      <w:r>
        <w:t xml:space="preserve"> files and the hypnogram .txt files containing the EEG signals into .csv files.</w:t>
      </w:r>
    </w:p>
    <w:p w:rsidR="00295FE7" w:rsidRDefault="00295FE7" w:rsidP="001600A4">
      <w:pPr>
        <w:pStyle w:val="ListParagraph"/>
        <w:numPr>
          <w:ilvl w:val="0"/>
          <w:numId w:val="14"/>
        </w:numPr>
      </w:pPr>
      <w:r>
        <w:t xml:space="preserve">Calculate the length in data points of each sample based on the sampling frequency and save them as the columns of a new .csv file. </w:t>
      </w:r>
    </w:p>
    <w:p w:rsidR="00295FE7" w:rsidRDefault="00295FE7" w:rsidP="001600A4">
      <w:pPr>
        <w:pStyle w:val="ListParagraph"/>
        <w:numPr>
          <w:ilvl w:val="0"/>
          <w:numId w:val="14"/>
        </w:numPr>
      </w:pPr>
      <w:r>
        <w:t>Use a python library implementation to calculate the features based on the techniques described in section 2.2.2</w:t>
      </w:r>
    </w:p>
    <w:p w:rsidR="00295FE7" w:rsidRDefault="00295FE7" w:rsidP="001600A4">
      <w:pPr>
        <w:pStyle w:val="ListParagraph"/>
        <w:numPr>
          <w:ilvl w:val="0"/>
          <w:numId w:val="14"/>
        </w:numPr>
      </w:pPr>
      <w:r>
        <w:t>Save the features for each epoch as rows in a new .csv file and append the score given by the hypnogram files.</w:t>
      </w:r>
    </w:p>
    <w:p w:rsidR="00295FE7" w:rsidRDefault="00295FE7" w:rsidP="001600A4">
      <w:pPr>
        <w:pStyle w:val="ListParagraph"/>
        <w:numPr>
          <w:ilvl w:val="0"/>
          <w:numId w:val="14"/>
        </w:numPr>
      </w:pPr>
      <w:r>
        <w:t>Remove any rows (epochs) that have invalid values (NULL, inf, or epoch scores higher than 6)</w:t>
      </w:r>
    </w:p>
    <w:p w:rsidR="00295FE7" w:rsidRDefault="00295FE7" w:rsidP="001600A4">
      <w:pPr>
        <w:pStyle w:val="ListParagraph"/>
        <w:numPr>
          <w:ilvl w:val="0"/>
          <w:numId w:val="14"/>
        </w:numPr>
      </w:pPr>
      <w:r>
        <w:t>Combine the feature files for all subjects into 1 large file containing all epochs for all subjects.</w:t>
      </w:r>
    </w:p>
    <w:p w:rsidR="00295FE7" w:rsidRDefault="00295FE7" w:rsidP="001600A4">
      <w:pPr>
        <w:pStyle w:val="ListParagraph"/>
        <w:numPr>
          <w:ilvl w:val="0"/>
          <w:numId w:val="14"/>
        </w:numPr>
      </w:pPr>
      <w:r>
        <w:t>Separate the data into training and testing sets with a ratio of 70:30</w:t>
      </w:r>
    </w:p>
    <w:p w:rsidR="00295FE7" w:rsidRDefault="00B70232" w:rsidP="001600A4">
      <w:pPr>
        <w:pStyle w:val="ListParagraph"/>
        <w:numPr>
          <w:ilvl w:val="0"/>
          <w:numId w:val="14"/>
        </w:numPr>
      </w:pPr>
      <w:r>
        <w:t xml:space="preserve">Feed the training data into </w:t>
      </w:r>
      <w:r w:rsidRPr="00B13AEA">
        <w:rPr>
          <w:noProof/>
        </w:rPr>
        <w:t>a</w:t>
      </w:r>
      <w:r w:rsidR="00B13AEA">
        <w:rPr>
          <w:noProof/>
        </w:rPr>
        <w:t>n</w:t>
      </w:r>
      <w:r w:rsidRPr="00B13AEA">
        <w:rPr>
          <w:noProof/>
        </w:rPr>
        <w:t xml:space="preserve"> ML</w:t>
      </w:r>
      <w:r>
        <w:t xml:space="preserve"> algorithm implementation </w:t>
      </w:r>
      <w:r w:rsidR="006016E9">
        <w:t xml:space="preserve">(RF </w:t>
      </w:r>
      <w:r w:rsidR="006016E9" w:rsidRPr="00B13AEA">
        <w:rPr>
          <w:noProof/>
        </w:rPr>
        <w:t>taken</w:t>
      </w:r>
      <w:r w:rsidR="006016E9">
        <w:t xml:space="preserve"> as a base reference)</w:t>
      </w:r>
      <w:r>
        <w:t xml:space="preserve"> to train a model. </w:t>
      </w:r>
    </w:p>
    <w:p w:rsidR="00B70232" w:rsidRDefault="00B70232" w:rsidP="001600A4">
      <w:pPr>
        <w:pStyle w:val="ListParagraph"/>
        <w:numPr>
          <w:ilvl w:val="0"/>
          <w:numId w:val="14"/>
        </w:numPr>
      </w:pPr>
      <w:r>
        <w:t xml:space="preserve">Predict the scores of the testing data based on the trained model. </w:t>
      </w:r>
    </w:p>
    <w:p w:rsidR="00B70232" w:rsidRDefault="00B70232" w:rsidP="001600A4">
      <w:pPr>
        <w:pStyle w:val="ListParagraph"/>
        <w:numPr>
          <w:ilvl w:val="0"/>
          <w:numId w:val="14"/>
        </w:numPr>
      </w:pPr>
      <w:r>
        <w:t xml:space="preserve">Calculate the Accuracy, Sensitivity, and Specificity of the model. </w:t>
      </w:r>
    </w:p>
    <w:p w:rsidR="00B7233E" w:rsidRPr="00295FE7" w:rsidRDefault="00B7233E" w:rsidP="001600A4">
      <w:pPr>
        <w:pStyle w:val="ListParagraph"/>
        <w:numPr>
          <w:ilvl w:val="0"/>
          <w:numId w:val="14"/>
        </w:numPr>
      </w:pPr>
      <w:r>
        <w:t>Repeat for all channels of the data</w:t>
      </w:r>
    </w:p>
    <w:p w:rsidR="000D6E16" w:rsidRDefault="00B5638D" w:rsidP="001600A4">
      <w:r>
        <w:t xml:space="preserve">This procedure was performed for two separations of the data. The variable was the number of scores as the first time the number of scores remained as in the original data (7 classes) and for the other case the number of classes was reduced to 3 in which case the movement and wake were combined into one class with the NREM and REM forming the other 2. </w:t>
      </w:r>
    </w:p>
    <w:p w:rsidR="006016E9" w:rsidRDefault="006016E9" w:rsidP="001600A4">
      <w:pPr>
        <w:pStyle w:val="Lowersection"/>
      </w:pPr>
      <w:bookmarkStart w:id="92" w:name="_Toc515823178"/>
      <w:r>
        <w:t xml:space="preserve">4.2.2 </w:t>
      </w:r>
      <w:r w:rsidR="001600A4">
        <w:t>Evaluation of different ML algorithms</w:t>
      </w:r>
      <w:bookmarkEnd w:id="92"/>
    </w:p>
    <w:p w:rsidR="001600A4" w:rsidRPr="001600A4" w:rsidRDefault="001600A4" w:rsidP="001204C5">
      <w:r w:rsidRPr="001600A4">
        <w:t xml:space="preserve">In this experiment the goal was to examine which of the ML algorithms gives us the best results. In order to do that the same procedure as in the previous experiment was followed with the difference being the type of model being trained. </w:t>
      </w:r>
    </w:p>
    <w:p w:rsidR="001600A4" w:rsidRDefault="001600A4" w:rsidP="001600A4">
      <w:pPr>
        <w:pStyle w:val="Lowersection"/>
      </w:pPr>
      <w:bookmarkStart w:id="93" w:name="_Toc515823179"/>
      <w:r w:rsidRPr="001600A4">
        <w:t>4.2.3 Individual feature evaluation</w:t>
      </w:r>
      <w:bookmarkEnd w:id="93"/>
    </w:p>
    <w:p w:rsidR="001600A4" w:rsidRDefault="001600A4" w:rsidP="001204C5">
      <w:r w:rsidRPr="001600A4">
        <w:t>After the feature sets have been evaluated as a whole and the best ML algorithm selected, a deeper look at the individual features themselves was done.</w:t>
      </w:r>
      <w:r>
        <w:t xml:space="preserve"> </w:t>
      </w:r>
      <w:r w:rsidR="00F12D9C">
        <w:t xml:space="preserve">The files with different features were combined into one in order to have a full feature set form all domains. </w:t>
      </w:r>
      <w:r>
        <w:t xml:space="preserve">The importance of the features was examined by looking at their weights for the SVM, the </w:t>
      </w:r>
      <w:r w:rsidR="00F12D9C">
        <w:t xml:space="preserve">number of decisions that stemmed from a particular branch for the RF, and by evaluating the distance for the KNN. In every case the implementations for the algorithms from </w:t>
      </w:r>
      <w:r w:rsidR="00B13AEA" w:rsidRPr="00B13AEA">
        <w:rPr>
          <w:noProof/>
        </w:rPr>
        <w:t>s</w:t>
      </w:r>
      <w:r w:rsidR="00B13AEA">
        <w:rPr>
          <w:noProof/>
        </w:rPr>
        <w:t>k</w:t>
      </w:r>
      <w:r w:rsidR="00F12D9C" w:rsidRPr="00B13AEA">
        <w:rPr>
          <w:noProof/>
        </w:rPr>
        <w:t>it</w:t>
      </w:r>
      <w:r w:rsidR="00F12D9C">
        <w:t xml:space="preserve">-learn python library were used. After the evaluation was done, </w:t>
      </w:r>
      <w:r w:rsidR="00F12D9C" w:rsidRPr="00B13AEA">
        <w:rPr>
          <w:noProof/>
        </w:rPr>
        <w:t>Princip</w:t>
      </w:r>
      <w:r w:rsidR="00B13AEA">
        <w:rPr>
          <w:noProof/>
        </w:rPr>
        <w:t>al</w:t>
      </w:r>
      <w:r w:rsidR="00F12D9C">
        <w:t xml:space="preserve"> Component Analysis was performed to create a feature space with the highest variation. Then the ML algorithms were trained again to examine if any improvement on the accuracy was achieved. </w:t>
      </w:r>
    </w:p>
    <w:p w:rsidR="008809EF" w:rsidRDefault="008809EF" w:rsidP="008809EF">
      <w:pPr>
        <w:pStyle w:val="Lowersection"/>
      </w:pPr>
      <w:bookmarkStart w:id="94" w:name="_Toc515823180"/>
      <w:r w:rsidRPr="008809EF">
        <w:t>4.2.4 Hidden Markov Model evaluation</w:t>
      </w:r>
      <w:bookmarkEnd w:id="94"/>
    </w:p>
    <w:p w:rsidR="008809EF" w:rsidRPr="008809EF" w:rsidRDefault="008809EF" w:rsidP="001204C5">
      <w:pPr>
        <w:jc w:val="center"/>
      </w:pPr>
      <w:r w:rsidRPr="001204C5">
        <w:rPr>
          <w:highlight w:val="yellow"/>
        </w:rPr>
        <w:t>To be performed…</w:t>
      </w:r>
    </w:p>
    <w:p w:rsidR="005A4F85" w:rsidRDefault="005A4F85">
      <w:pPr>
        <w:rPr>
          <w:rFonts w:cstheme="minorHAnsi"/>
          <w:b/>
          <w:color w:val="000000" w:themeColor="text1"/>
          <w:sz w:val="24"/>
        </w:rPr>
      </w:pPr>
      <w:r>
        <w:br w:type="page"/>
      </w:r>
    </w:p>
    <w:p w:rsidR="008E1057" w:rsidRDefault="006A156A" w:rsidP="00687576">
      <w:pPr>
        <w:pStyle w:val="mainsection"/>
      </w:pPr>
      <w:bookmarkStart w:id="95" w:name="_Toc515823181"/>
      <w:r>
        <w:lastRenderedPageBreak/>
        <w:t>4.3</w:t>
      </w:r>
      <w:r w:rsidR="00687576">
        <w:t xml:space="preserve"> H</w:t>
      </w:r>
      <w:r>
        <w:t>ypothese</w:t>
      </w:r>
      <w:r w:rsidR="00687576">
        <w:t>s</w:t>
      </w:r>
      <w:bookmarkEnd w:id="95"/>
    </w:p>
    <w:p w:rsidR="008E1057" w:rsidRPr="00073823" w:rsidRDefault="008E1057" w:rsidP="00687576">
      <w:pPr>
        <w:pStyle w:val="Lowersection"/>
      </w:pPr>
      <w:r w:rsidRPr="00073823">
        <w:t xml:space="preserve"> </w:t>
      </w:r>
      <w:bookmarkStart w:id="96" w:name="_Toc515823182"/>
      <w:r w:rsidR="006A156A">
        <w:t>4.3.</w:t>
      </w:r>
      <w:r w:rsidR="00687576">
        <w:t xml:space="preserve">1 </w:t>
      </w:r>
      <w:r w:rsidR="00073823" w:rsidRPr="00073823">
        <w:t xml:space="preserve">Time </w:t>
      </w:r>
      <w:r w:rsidR="00073823">
        <w:t>domain feature</w:t>
      </w:r>
      <w:r w:rsidR="00073823" w:rsidRPr="00073823">
        <w:t xml:space="preserve"> hypothesis:</w:t>
      </w:r>
      <w:bookmarkEnd w:id="96"/>
    </w:p>
    <w:p w:rsidR="006A156A" w:rsidRDefault="006A156A" w:rsidP="00302839">
      <w:r>
        <w:t>Since we said that the accuracy yielded by the time features is not to be expected in the higher end it is reasonable to concentrate our hypotheses for this section on how the time domain features will correlate with the sleep stages. However, the</w:t>
      </w:r>
      <w:r w:rsidR="00073823">
        <w:t xml:space="preserve"> hypothesis </w:t>
      </w:r>
      <w:r>
        <w:t xml:space="preserve">that </w:t>
      </w:r>
      <w:r w:rsidR="00687576" w:rsidRPr="00302839">
        <w:t>each of the statistical</w:t>
      </w:r>
      <w:r w:rsidR="00687576">
        <w:t xml:space="preserve"> moments will</w:t>
      </w:r>
      <w:r w:rsidR="00073823">
        <w:t xml:space="preserve"> represent the signal better than the raw data</w:t>
      </w:r>
      <w:r>
        <w:t xml:space="preserve"> remains</w:t>
      </w:r>
      <w:r w:rsidR="00073823">
        <w:t xml:space="preserve">. </w:t>
      </w:r>
    </w:p>
    <w:p w:rsidR="00073823" w:rsidRDefault="00073823" w:rsidP="00302839">
      <w:r>
        <w:t xml:space="preserve">The mean is perhaps not the most useful feature, because in most case its value in most cases will be around due to the fact that sleep EEG is often described as a stochastic process. That being said, the signals we have at our disposal are actual recordings from sleep experiments which include artifacts. It has been argued that these artifacts are created by imperfections in the recording due to movement </w:t>
      </w:r>
      <w:r w:rsidRPr="00302839">
        <w:t xml:space="preserve">of the electrode, sweat or another source of </w:t>
      </w:r>
      <w:r w:rsidRPr="00B13AEA">
        <w:rPr>
          <w:noProof/>
        </w:rPr>
        <w:t>noise</w:t>
      </w:r>
      <w:r w:rsidRPr="00302839">
        <w:t>. They often take the form of a highly positive or negative peak which does not necessarily have a mirrored image later on to equalize the mean. Therefore, we hope that the mean will be useful when segregating the artifacts and consequently the movement stages. It must be mentioned that we do not explicitly support the conclusion that artifacts are mostly due to movement but nevertheless the data we have was scored</w:t>
      </w:r>
      <w:r>
        <w:t xml:space="preserve"> under that assumption. </w:t>
      </w:r>
    </w:p>
    <w:p w:rsidR="00073823" w:rsidRDefault="00073823" w:rsidP="00302839">
      <w:r>
        <w:t xml:space="preserve">The standard deviation explains the spread of the data. We believe that this is </w:t>
      </w:r>
      <w:r w:rsidR="00B13AEA">
        <w:t xml:space="preserve">a </w:t>
      </w:r>
      <w:r w:rsidRPr="00B13AEA">
        <w:rPr>
          <w:noProof/>
        </w:rPr>
        <w:t>suitable</w:t>
      </w:r>
      <w:r>
        <w:t xml:space="preserve"> feature because different sleep stages are characterized by waves of varying amplitude. SWS is typically represented by a lower frequency but higher amplitude waves, while stage 1 and REM sleep is characterized by higher frequency but lower amplitude waves. Thus, the standard deviation value should help distinguish between those. </w:t>
      </w:r>
    </w:p>
    <w:p w:rsidR="00073823" w:rsidRDefault="00073823" w:rsidP="00302839">
      <w:r>
        <w:t xml:space="preserve">The third moment, </w:t>
      </w:r>
      <w:r w:rsidRPr="00B13AEA">
        <w:rPr>
          <w:noProof/>
        </w:rPr>
        <w:t>skewness</w:t>
      </w:r>
      <w:r>
        <w:t xml:space="preserve"> is a measure which, as the name suggests, shows how skewed the distribution of values is. This </w:t>
      </w:r>
      <w:r w:rsidRPr="00302839">
        <w:t>essentially tells us is how the data is divided</w:t>
      </w:r>
      <w:r>
        <w:t xml:space="preserve"> between the mean, whether there are values which are extremely abundant on one side even though the rest is standardly distributed. Taking into account that our data oscillates around zero, the skewness factor tells us how much time the signal spent above and below the zero time and more specifically if there was something that caused the data to be over or under the zero-line for a significant portion of the epoch. In this sense, skewness is directly related to the mean of the population and could be representative of the artifacts in the signal. </w:t>
      </w:r>
    </w:p>
    <w:p w:rsidR="00073823" w:rsidRDefault="00073823" w:rsidP="00302839">
      <w:r>
        <w:t xml:space="preserve">The kurtosis feature shows how much of the data is close to </w:t>
      </w:r>
      <w:r w:rsidR="00B13AEA">
        <w:t xml:space="preserve">the </w:t>
      </w:r>
      <w:r w:rsidRPr="00B13AEA">
        <w:rPr>
          <w:noProof/>
        </w:rPr>
        <w:t>center</w:t>
      </w:r>
      <w:r>
        <w:t xml:space="preserve"> of the distribution and how much of it is further away. As with the relationship between mean and skewness, the kurtosis feature and the standard deviation of the population share a relation. Again it shows the distinction between the high-amplitude and low-amplitude waves, meaning distinguishing between SWS and faster oscillating waves. </w:t>
      </w:r>
    </w:p>
    <w:p w:rsidR="000B601B" w:rsidRDefault="000B601B" w:rsidP="00302839">
      <w:r>
        <w:t xml:space="preserve">We hope that the zero-crossing rate will help distinguish between the different sleep </w:t>
      </w:r>
      <w:r w:rsidRPr="00B13AEA">
        <w:rPr>
          <w:noProof/>
        </w:rPr>
        <w:t>stages</w:t>
      </w:r>
      <w:r>
        <w:t xml:space="preserve"> since Rechtshafen and Kales heavily rely on the cps (crossing per second) factor to define them </w:t>
      </w:r>
      <w:r>
        <w:fldChar w:fldCharType="begin" w:fldLock="1"/>
      </w:r>
      <w:r>
        <w:instrText>ADDIN CSL_CITATION {"citationItems":[{"id":"ITEM-1","itemData":{"DOI":"10.1016/0013-4694(69)90021-2","ISBN":"NIH publication no. 204","ISSN":"00134694","PMID":"11422885","abstract":"A manual of standardized techniques and scoring system for sleep stages in humans subjects","author":[{"dropping-particle":"","family":"Rechtschaffen","given":"Allan","non-dropping-particle":"","parse-names":false,"suffix":""},{"dropping-particle":"","family":"Kales","given":"A","non-dropping-particle":"","parse-names":false,"suffix":""}],"container-title":"Washington, D.C.: U.S. Government Printing Office","id":"ITEM-1","issued":{"date-parts":[["1968"]]},"page":"12","title":"A manual of standardized techniques and scoring system for sleep stages of human subjects","type":"article-journal","volume":"NIH Public"},"uris":["http://www.mendeley.com/documents/?uuid=a9b86d07-faf2-4acd-b5a5-eb3d243e4179"]}],"mendeley":{"formattedCitation":"[5]","plainTextFormattedCitation":"[5]","previouslyFormattedCitation":"[5]"},"properties":{"noteIndex":0},"schema":"https://github.com/citation-style-language/schema/raw/master/csl-citation.json"}</w:instrText>
      </w:r>
      <w:r>
        <w:fldChar w:fldCharType="separate"/>
      </w:r>
      <w:r w:rsidRPr="00CE33B2">
        <w:rPr>
          <w:noProof/>
        </w:rPr>
        <w:t>[5]</w:t>
      </w:r>
      <w:r>
        <w:fldChar w:fldCharType="end"/>
      </w:r>
      <w:r>
        <w:t>. It is</w:t>
      </w:r>
      <w:r w:rsidR="00B13AEA">
        <w:t>, however,</w:t>
      </w:r>
      <w:r>
        <w:t xml:space="preserve"> important to distinguish between zero-crossing rate and frequency since they are not the same concept. </w:t>
      </w:r>
    </w:p>
    <w:p w:rsidR="00C6013E" w:rsidRDefault="000B601B" w:rsidP="00302839">
      <w:pPr>
        <w:rPr>
          <w:rFonts w:eastAsiaTheme="minorEastAsia"/>
        </w:rPr>
      </w:pPr>
      <w:r>
        <w:t xml:space="preserve">Hjorth activity </w:t>
      </w:r>
      <w:r w:rsidRPr="00D05BA7">
        <w:rPr>
          <w:rFonts w:eastAsiaTheme="minorEastAsia"/>
        </w:rPr>
        <w:t xml:space="preserve">gives us information concerning the amplitude of the signal. This should mean that high values of activity correspond to SWS and low levels </w:t>
      </w:r>
      <w:r w:rsidR="00B13AEA">
        <w:rPr>
          <w:rFonts w:eastAsiaTheme="minorEastAsia"/>
          <w:noProof/>
        </w:rPr>
        <w:t>to</w:t>
      </w:r>
      <w:r w:rsidRPr="00D05BA7">
        <w:rPr>
          <w:rFonts w:eastAsiaTheme="minorEastAsia"/>
        </w:rPr>
        <w:t xml:space="preserve"> REM sleep.</w:t>
      </w:r>
      <w:r w:rsidR="00C6013E">
        <w:rPr>
          <w:rFonts w:eastAsiaTheme="minorEastAsia"/>
        </w:rPr>
        <w:t xml:space="preserve"> </w:t>
      </w:r>
      <w:r w:rsidR="00BA228D">
        <w:t xml:space="preserve">In </w:t>
      </w:r>
      <w:r w:rsidR="00BA228D" w:rsidRPr="00B13AEA">
        <w:rPr>
          <w:noProof/>
        </w:rPr>
        <w:t>Hjorth</w:t>
      </w:r>
      <w:r w:rsidR="00B13AEA">
        <w:rPr>
          <w:noProof/>
        </w:rPr>
        <w:t>,</w:t>
      </w:r>
      <w:r w:rsidR="00BA228D">
        <w:t xml:space="preserve"> mobility</w:t>
      </w:r>
      <w:r w:rsidR="00BA228D" w:rsidRPr="00D05BA7">
        <w:rPr>
          <w:rFonts w:eastAsiaTheme="minorEastAsia"/>
        </w:rPr>
        <w:t xml:space="preserve"> higher values </w:t>
      </w:r>
      <w:r w:rsidR="00C6013E">
        <w:rPr>
          <w:rFonts w:eastAsiaTheme="minorEastAsia"/>
        </w:rPr>
        <w:t>should be</w:t>
      </w:r>
      <w:r w:rsidR="00BA228D" w:rsidRPr="00D05BA7">
        <w:rPr>
          <w:rFonts w:eastAsiaTheme="minorEastAsia"/>
        </w:rPr>
        <w:t xml:space="preserve"> related to SWS while lower values are connected to REM.</w:t>
      </w:r>
      <w:r w:rsidR="00C6013E">
        <w:rPr>
          <w:rFonts w:eastAsiaTheme="minorEastAsia"/>
        </w:rPr>
        <w:t xml:space="preserve"> In Hjorth </w:t>
      </w:r>
      <w:r w:rsidR="00C6013E" w:rsidRPr="00B13AEA">
        <w:rPr>
          <w:rFonts w:eastAsiaTheme="minorEastAsia"/>
          <w:noProof/>
        </w:rPr>
        <w:t>complexity</w:t>
      </w:r>
      <w:r w:rsidR="00B13AEA">
        <w:rPr>
          <w:rFonts w:eastAsiaTheme="minorEastAsia"/>
          <w:noProof/>
        </w:rPr>
        <w:t>,</w:t>
      </w:r>
      <w:r w:rsidR="00C6013E">
        <w:rPr>
          <w:rFonts w:eastAsiaTheme="minorEastAsia"/>
        </w:rPr>
        <w:t xml:space="preserve"> </w:t>
      </w:r>
      <w:r w:rsidR="00C6013E" w:rsidRPr="00D05BA7">
        <w:rPr>
          <w:rFonts w:eastAsiaTheme="minorEastAsia"/>
        </w:rPr>
        <w:t xml:space="preserve">higher values </w:t>
      </w:r>
      <w:r w:rsidR="00C6013E">
        <w:rPr>
          <w:rFonts w:eastAsiaTheme="minorEastAsia"/>
        </w:rPr>
        <w:t>should be</w:t>
      </w:r>
      <w:r w:rsidR="00C6013E" w:rsidRPr="00D05BA7">
        <w:rPr>
          <w:rFonts w:eastAsiaTheme="minorEastAsia"/>
        </w:rPr>
        <w:t xml:space="preserve"> associated with SWS and lower with REM.</w:t>
      </w:r>
      <w:r w:rsidR="006A156A">
        <w:rPr>
          <w:rFonts w:eastAsiaTheme="minorEastAsia"/>
        </w:rPr>
        <w:t xml:space="preserve"> As we can see we expect a clear pattern of higher Hjorth parameters for the SWS and lower for the REM stages.</w:t>
      </w:r>
    </w:p>
    <w:p w:rsidR="006A156A" w:rsidRPr="00FE0D3F" w:rsidRDefault="006A156A" w:rsidP="00FE0D3F">
      <w:pPr>
        <w:pStyle w:val="Lowersection"/>
      </w:pPr>
      <w:bookmarkStart w:id="97" w:name="_Toc515823183"/>
      <w:r w:rsidRPr="00FE0D3F">
        <w:lastRenderedPageBreak/>
        <w:t>4.3.2 Frequency features</w:t>
      </w:r>
      <w:bookmarkEnd w:id="97"/>
    </w:p>
    <w:p w:rsidR="00563B34" w:rsidRPr="00FE0D3F" w:rsidRDefault="00563B34" w:rsidP="001204C5">
      <w:r w:rsidRPr="00FE0D3F">
        <w:t xml:space="preserve">The features extracted from the frequency domain are expected to yield a higher accuracy than the ones </w:t>
      </w:r>
      <w:r w:rsidRPr="00B13AEA">
        <w:rPr>
          <w:noProof/>
        </w:rPr>
        <w:t>f</w:t>
      </w:r>
      <w:r w:rsidR="00B13AEA">
        <w:rPr>
          <w:noProof/>
        </w:rPr>
        <w:t>ro</w:t>
      </w:r>
      <w:r w:rsidRPr="00B13AEA">
        <w:rPr>
          <w:noProof/>
        </w:rPr>
        <w:t>m</w:t>
      </w:r>
      <w:r w:rsidRPr="00FE0D3F">
        <w:t xml:space="preserve"> the time domain. The basis for that assumption comes from the fact that the frequency bands which are part of the features are the characteristics which human scorers use. It is obvious that the expectation of high power in the Delta band will be connected to SWS and rises in the </w:t>
      </w:r>
      <w:r w:rsidR="00297058" w:rsidRPr="00FE0D3F">
        <w:t>Theta</w:t>
      </w:r>
      <w:r w:rsidRPr="00FE0D3F">
        <w:t xml:space="preserve"> and </w:t>
      </w:r>
      <w:r w:rsidR="00297058" w:rsidRPr="00FE0D3F">
        <w:t>Alpha</w:t>
      </w:r>
      <w:r w:rsidRPr="00FE0D3F">
        <w:t xml:space="preserve"> band</w:t>
      </w:r>
      <w:r w:rsidR="00297058" w:rsidRPr="00FE0D3F">
        <w:t>s connected to S1, S2, and REM.</w:t>
      </w:r>
    </w:p>
    <w:p w:rsidR="00297058" w:rsidRPr="00FE0D3F" w:rsidRDefault="00297058" w:rsidP="001204C5">
      <w:r w:rsidRPr="00FE0D3F">
        <w:t xml:space="preserve">The parametric features are also expected to yield a better performance than the time domain ones but the performance relative to the non-parametric is difficult to predict. In any case, the expectation is that the SWS will have lowered values for the higher coefficients. </w:t>
      </w:r>
    </w:p>
    <w:p w:rsidR="00FE0D3F" w:rsidRDefault="006A156A" w:rsidP="00FE0D3F">
      <w:pPr>
        <w:pStyle w:val="Lowersection"/>
      </w:pPr>
      <w:bookmarkStart w:id="98" w:name="_Toc515823184"/>
      <w:r w:rsidRPr="00FE0D3F">
        <w:t>4.3.3 Time-frequency features</w:t>
      </w:r>
      <w:bookmarkEnd w:id="98"/>
    </w:p>
    <w:p w:rsidR="00FE0D3F" w:rsidRPr="00FE0D3F" w:rsidRDefault="00FE0D3F" w:rsidP="001204C5">
      <w:r w:rsidRPr="00FE0D3F">
        <w:t xml:space="preserve">The features based on the time-frequency domain are expected to have the highest accuracy of all. In this case again as for both the STFT and the </w:t>
      </w:r>
      <w:r w:rsidRPr="00B13AEA">
        <w:rPr>
          <w:noProof/>
        </w:rPr>
        <w:t>CWT</w:t>
      </w:r>
      <w:r w:rsidR="00B13AEA">
        <w:rPr>
          <w:noProof/>
        </w:rPr>
        <w:t>,</w:t>
      </w:r>
      <w:r w:rsidRPr="00FE0D3F">
        <w:t xml:space="preserve"> the expectation is that the power in the frequency bands will follow the logic set by the rules for scoring, namely high power in the Delta band for SWS and high power in the Theta and Alpha bands for S1, S2</w:t>
      </w:r>
      <w:r w:rsidR="00B13AEA">
        <w:t>,</w:t>
      </w:r>
      <w:r w:rsidRPr="00FE0D3F">
        <w:t xml:space="preserve"> </w:t>
      </w:r>
      <w:r w:rsidRPr="00B13AEA">
        <w:rPr>
          <w:noProof/>
        </w:rPr>
        <w:t>and</w:t>
      </w:r>
      <w:r w:rsidRPr="00FE0D3F">
        <w:t xml:space="preserve"> SWS. </w:t>
      </w:r>
    </w:p>
    <w:p w:rsidR="006A156A" w:rsidRDefault="006A156A" w:rsidP="006A156A">
      <w:pPr>
        <w:pStyle w:val="Lowersection"/>
      </w:pPr>
      <w:bookmarkStart w:id="99" w:name="_Toc515823185"/>
      <w:r>
        <w:t>4.3.4 ML algorithm performance</w:t>
      </w:r>
      <w:bookmarkEnd w:id="99"/>
    </w:p>
    <w:p w:rsidR="009B6B5B" w:rsidRDefault="009B6B5B" w:rsidP="001204C5">
      <w:r>
        <w:t>Literature suggests that the performance of the Random Forest classifier will be the best. Nevertheless, k-nearest neighbors and support vector machines have also shown promise in their respective accuracies. However, it is impossible to make predictions for the separate algorithms without reviewing the characteristics of the data first.</w:t>
      </w:r>
    </w:p>
    <w:p w:rsidR="009B6B5B" w:rsidRDefault="009B6B5B" w:rsidP="009B6B5B">
      <w:pPr>
        <w:pStyle w:val="Lowersection"/>
        <w:ind w:firstLine="0"/>
      </w:pPr>
    </w:p>
    <w:p w:rsidR="006A156A" w:rsidRPr="006A156A" w:rsidRDefault="006A156A" w:rsidP="006A156A">
      <w:pPr>
        <w:pStyle w:val="Lowersection"/>
        <w:ind w:firstLine="0"/>
      </w:pPr>
    </w:p>
    <w:p w:rsidR="008E1057" w:rsidRDefault="008E1057">
      <w:pPr>
        <w:rPr>
          <w:rFonts w:ascii="Times New Roman" w:hAnsi="Times New Roman" w:cs="Times New Roman"/>
          <w:sz w:val="24"/>
        </w:rPr>
      </w:pPr>
      <w:r>
        <w:rPr>
          <w:rFonts w:ascii="Times New Roman" w:hAnsi="Times New Roman" w:cs="Times New Roman"/>
          <w:sz w:val="24"/>
        </w:rPr>
        <w:br w:type="page"/>
      </w:r>
    </w:p>
    <w:p w:rsidR="008E1057" w:rsidRDefault="008E1057" w:rsidP="008E1057">
      <w:pPr>
        <w:widowControl w:val="0"/>
        <w:jc w:val="center"/>
        <w:rPr>
          <w:rFonts w:ascii="Times New Roman" w:hAnsi="Times New Roman" w:cs="Times New Roman"/>
          <w:sz w:val="40"/>
        </w:rPr>
      </w:pPr>
    </w:p>
    <w:p w:rsidR="008E1057" w:rsidRDefault="008E1057" w:rsidP="008E1057">
      <w:pPr>
        <w:widowControl w:val="0"/>
        <w:jc w:val="center"/>
        <w:rPr>
          <w:rFonts w:ascii="Times New Roman" w:hAnsi="Times New Roman" w:cs="Times New Roman"/>
          <w:sz w:val="40"/>
        </w:rPr>
      </w:pPr>
    </w:p>
    <w:p w:rsidR="008E1057" w:rsidRDefault="008E1057" w:rsidP="008E1057">
      <w:pPr>
        <w:widowControl w:val="0"/>
        <w:jc w:val="center"/>
        <w:rPr>
          <w:rFonts w:ascii="Times New Roman" w:hAnsi="Times New Roman" w:cs="Times New Roman"/>
          <w:sz w:val="40"/>
        </w:rPr>
      </w:pPr>
    </w:p>
    <w:p w:rsidR="008E1057" w:rsidRDefault="008E1057" w:rsidP="008E1057">
      <w:pPr>
        <w:widowControl w:val="0"/>
        <w:jc w:val="center"/>
        <w:rPr>
          <w:rFonts w:ascii="Times New Roman" w:hAnsi="Times New Roman" w:cs="Times New Roman"/>
          <w:sz w:val="40"/>
        </w:rPr>
      </w:pPr>
    </w:p>
    <w:p w:rsidR="008E1057" w:rsidRDefault="008E1057" w:rsidP="00A57D09">
      <w:pPr>
        <w:pStyle w:val="chapters"/>
        <w:rPr>
          <w:sz w:val="40"/>
        </w:rPr>
      </w:pPr>
      <w:bookmarkStart w:id="100" w:name="_Toc515823186"/>
      <w:r w:rsidRPr="008E1057">
        <w:t xml:space="preserve">CHAPTER </w:t>
      </w:r>
      <w:r>
        <w:rPr>
          <w:sz w:val="40"/>
        </w:rPr>
        <w:t>V</w:t>
      </w:r>
      <w:bookmarkEnd w:id="100"/>
    </w:p>
    <w:p w:rsidR="008E1057" w:rsidRDefault="008E1057" w:rsidP="00A57D09">
      <w:pPr>
        <w:pStyle w:val="chapters"/>
      </w:pPr>
      <w:bookmarkStart w:id="101" w:name="_Toc515823187"/>
      <w:r w:rsidRPr="008E1057">
        <w:t>RESEARCH RESULTS</w:t>
      </w:r>
      <w:bookmarkEnd w:id="101"/>
    </w:p>
    <w:p w:rsidR="008E1057" w:rsidRDefault="008E1057">
      <w:pPr>
        <w:rPr>
          <w:rFonts w:ascii="Times New Roman" w:hAnsi="Times New Roman" w:cs="Times New Roman"/>
          <w:sz w:val="24"/>
        </w:rPr>
      </w:pPr>
      <w:r>
        <w:rPr>
          <w:rFonts w:ascii="Times New Roman" w:hAnsi="Times New Roman" w:cs="Times New Roman"/>
          <w:sz w:val="24"/>
        </w:rPr>
        <w:br w:type="page"/>
      </w:r>
    </w:p>
    <w:p w:rsidR="00627BC4" w:rsidRDefault="00DB1246" w:rsidP="00627BC4">
      <w:pPr>
        <w:pStyle w:val="mainsection"/>
      </w:pPr>
      <w:bookmarkStart w:id="102" w:name="_Toc515823188"/>
      <w:r>
        <w:lastRenderedPageBreak/>
        <w:t>5.1 Feature set evaluation and channel evaluation</w:t>
      </w:r>
      <w:bookmarkEnd w:id="102"/>
    </w:p>
    <w:p w:rsidR="00855D70" w:rsidRDefault="00D46A54" w:rsidP="00A27D2A">
      <w:pPr>
        <w:pStyle w:val="Lowersection"/>
      </w:pPr>
      <w:bookmarkStart w:id="103" w:name="_Toc515823189"/>
      <w:r>
        <w:t xml:space="preserve">5.1.1 </w:t>
      </w:r>
      <w:r w:rsidR="00855D70">
        <w:t>Time domain features</w:t>
      </w:r>
    </w:p>
    <w:p w:rsidR="00855D70" w:rsidRDefault="00855D70" w:rsidP="00627BC4">
      <w:pPr>
        <w:pStyle w:val="mainsection"/>
        <w:rPr>
          <w:b w:val="0"/>
        </w:rPr>
      </w:pPr>
      <w:r>
        <w:rPr>
          <w:b w:val="0"/>
        </w:rPr>
        <w:t>As we have already discussed the features extracted from the time domain are:</w:t>
      </w:r>
    </w:p>
    <w:p w:rsidR="00855D70" w:rsidRDefault="00855D70" w:rsidP="00855D70">
      <w:pPr>
        <w:pStyle w:val="mainsection"/>
        <w:numPr>
          <w:ilvl w:val="0"/>
          <w:numId w:val="15"/>
        </w:numPr>
        <w:rPr>
          <w:b w:val="0"/>
        </w:rPr>
      </w:pPr>
      <w:r>
        <w:rPr>
          <w:b w:val="0"/>
        </w:rPr>
        <w:t>Mean</w:t>
      </w:r>
    </w:p>
    <w:p w:rsidR="00855D70" w:rsidRDefault="00855D70" w:rsidP="00855D70">
      <w:pPr>
        <w:pStyle w:val="mainsection"/>
        <w:numPr>
          <w:ilvl w:val="0"/>
          <w:numId w:val="15"/>
        </w:numPr>
        <w:rPr>
          <w:b w:val="0"/>
        </w:rPr>
      </w:pPr>
      <w:r>
        <w:rPr>
          <w:b w:val="0"/>
        </w:rPr>
        <w:t>Standard deviation</w:t>
      </w:r>
    </w:p>
    <w:p w:rsidR="00855D70" w:rsidRDefault="00855D70" w:rsidP="00855D70">
      <w:pPr>
        <w:pStyle w:val="mainsection"/>
        <w:numPr>
          <w:ilvl w:val="0"/>
          <w:numId w:val="15"/>
        </w:numPr>
        <w:rPr>
          <w:b w:val="0"/>
        </w:rPr>
      </w:pPr>
      <w:r>
        <w:rPr>
          <w:b w:val="0"/>
        </w:rPr>
        <w:t>Minimum value</w:t>
      </w:r>
    </w:p>
    <w:p w:rsidR="00855D70" w:rsidRDefault="00855D70" w:rsidP="00855D70">
      <w:pPr>
        <w:pStyle w:val="mainsection"/>
        <w:numPr>
          <w:ilvl w:val="0"/>
          <w:numId w:val="15"/>
        </w:numPr>
        <w:rPr>
          <w:b w:val="0"/>
        </w:rPr>
      </w:pPr>
      <w:r>
        <w:rPr>
          <w:b w:val="0"/>
        </w:rPr>
        <w:t>Maximum value</w:t>
      </w:r>
    </w:p>
    <w:p w:rsidR="00855D70" w:rsidRDefault="00855D70" w:rsidP="00855D70">
      <w:pPr>
        <w:pStyle w:val="mainsection"/>
        <w:numPr>
          <w:ilvl w:val="0"/>
          <w:numId w:val="15"/>
        </w:numPr>
        <w:rPr>
          <w:b w:val="0"/>
        </w:rPr>
      </w:pPr>
      <w:r>
        <w:rPr>
          <w:b w:val="0"/>
        </w:rPr>
        <w:t>Zero-crossing rate</w:t>
      </w:r>
    </w:p>
    <w:p w:rsidR="00855D70" w:rsidRDefault="00855D70" w:rsidP="00855D70">
      <w:pPr>
        <w:pStyle w:val="mainsection"/>
        <w:numPr>
          <w:ilvl w:val="0"/>
          <w:numId w:val="15"/>
        </w:numPr>
        <w:rPr>
          <w:b w:val="0"/>
        </w:rPr>
      </w:pPr>
      <w:r>
        <w:rPr>
          <w:b w:val="0"/>
        </w:rPr>
        <w:t>Hjorth mobility</w:t>
      </w:r>
    </w:p>
    <w:p w:rsidR="00855D70" w:rsidRDefault="00855D70" w:rsidP="00855D70">
      <w:pPr>
        <w:pStyle w:val="mainsection"/>
        <w:numPr>
          <w:ilvl w:val="0"/>
          <w:numId w:val="15"/>
        </w:numPr>
        <w:rPr>
          <w:b w:val="0"/>
        </w:rPr>
      </w:pPr>
      <w:r>
        <w:rPr>
          <w:b w:val="0"/>
        </w:rPr>
        <w:t>Hjorth complexity</w:t>
      </w:r>
    </w:p>
    <w:p w:rsidR="00855D70" w:rsidRDefault="00855D70" w:rsidP="00855D70">
      <w:pPr>
        <w:pStyle w:val="mainsection"/>
        <w:rPr>
          <w:b w:val="0"/>
        </w:rPr>
      </w:pPr>
      <w:r>
        <w:rPr>
          <w:b w:val="0"/>
        </w:rPr>
        <w:t xml:space="preserve">Figure 5.1 illustrates the average value of each of these features for the different classes for our classifier algorithm. This gives an initial idea of how well these features would segregate the classes. </w:t>
      </w:r>
      <w:r w:rsidR="00223057">
        <w:rPr>
          <w:b w:val="0"/>
        </w:rPr>
        <w:t xml:space="preserve">We can see that the means of the Zero-crossing rate, minimum </w:t>
      </w:r>
      <w:r w:rsidR="000A2408">
        <w:rPr>
          <w:b w:val="0"/>
        </w:rPr>
        <w:t>value,</w:t>
      </w:r>
      <w:r w:rsidR="00223057">
        <w:rPr>
          <w:b w:val="0"/>
        </w:rPr>
        <w:t xml:space="preserve"> and maximum value have the highest variance suggesting that they will have the highest importance when training a model.</w:t>
      </w:r>
    </w:p>
    <w:p w:rsidR="00223057" w:rsidRDefault="00AE40E9" w:rsidP="00223057">
      <w:pPr>
        <w:pStyle w:val="mainsection"/>
        <w:keepNext/>
        <w:jc w:val="center"/>
      </w:pPr>
      <w:r>
        <w:rPr>
          <w:noProof/>
        </w:rPr>
        <w:drawing>
          <wp:inline distT="0" distB="0" distL="0" distR="0" wp14:anchorId="03F0BFF9" wp14:editId="460166EF">
            <wp:extent cx="5760000" cy="307208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dian_t_features.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000" cy="3072085"/>
                    </a:xfrm>
                    <a:prstGeom prst="rect">
                      <a:avLst/>
                    </a:prstGeom>
                  </pic:spPr>
                </pic:pic>
              </a:graphicData>
            </a:graphic>
          </wp:inline>
        </w:drawing>
      </w:r>
    </w:p>
    <w:p w:rsidR="00855D70" w:rsidRDefault="00223057" w:rsidP="00223057">
      <w:pPr>
        <w:pStyle w:val="Caption"/>
        <w:jc w:val="center"/>
      </w:pPr>
      <w:r>
        <w:t xml:space="preserve">Figure </w:t>
      </w:r>
      <w:r>
        <w:fldChar w:fldCharType="begin"/>
      </w:r>
      <w:r>
        <w:instrText xml:space="preserve"> SEQ Figure \* ARABIC </w:instrText>
      </w:r>
      <w:r>
        <w:fldChar w:fldCharType="separate"/>
      </w:r>
      <w:r w:rsidR="008850CD">
        <w:rPr>
          <w:noProof/>
        </w:rPr>
        <w:t>27</w:t>
      </w:r>
      <w:r>
        <w:fldChar w:fldCharType="end"/>
      </w:r>
      <w:r>
        <w:t>. Feature variation across different classes. The features with highest variance in mean values are best suited for segregation of the classes.</w:t>
      </w:r>
    </w:p>
    <w:p w:rsidR="00223057" w:rsidRPr="00223057" w:rsidRDefault="00223057" w:rsidP="00223057">
      <w:pPr>
        <w:rPr>
          <w:lang w:val="en-GB"/>
        </w:rPr>
      </w:pPr>
      <w:r>
        <w:rPr>
          <w:lang w:val="en-GB"/>
        </w:rPr>
        <w:t xml:space="preserve">While looking at the mean is a useful first step, </w:t>
      </w:r>
      <w:r w:rsidR="00EE109F">
        <w:rPr>
          <w:lang w:val="en-GB"/>
        </w:rPr>
        <w:t>it can be deceiving because the y-axis has one range for all features. I</w:t>
      </w:r>
      <w:r>
        <w:rPr>
          <w:lang w:val="en-GB"/>
        </w:rPr>
        <w:t xml:space="preserve">t is perhaps better to look at the variance in distributions. Therefore, the pair plot shown in figure 5.2 is a better representation of how well the feature sets will segregate classes. </w:t>
      </w:r>
      <w:r w:rsidR="00600DCB">
        <w:rPr>
          <w:lang w:val="en-GB"/>
        </w:rPr>
        <w:t xml:space="preserve">As with figure 5.1 here we can also see that the most variance is found in the pairs containing the ZCR, minimum, and maximum. However, here Hjorth mobility pairs also have a larger distribution. </w:t>
      </w:r>
    </w:p>
    <w:p w:rsidR="00223057" w:rsidRDefault="003E6D8D" w:rsidP="00223057">
      <w:pPr>
        <w:pStyle w:val="mainsection"/>
        <w:keepNext/>
        <w:jc w:val="center"/>
      </w:pPr>
      <w:r>
        <w:rPr>
          <w:noProof/>
        </w:rPr>
        <w:lastRenderedPageBreak/>
        <w:drawing>
          <wp:inline distT="0" distB="0" distL="0" distR="0" wp14:anchorId="3ED6B07F" wp14:editId="4D3DD187">
            <wp:extent cx="5760000" cy="499612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t_features_pairplot.png"/>
                    <pic:cNvPicPr/>
                  </pic:nvPicPr>
                  <pic:blipFill>
                    <a:blip r:embed="rId42">
                      <a:extLst>
                        <a:ext uri="{28A0092B-C50C-407E-A947-70E740481C1C}">
                          <a14:useLocalDpi xmlns:a14="http://schemas.microsoft.com/office/drawing/2010/main" val="0"/>
                        </a:ext>
                      </a:extLst>
                    </a:blip>
                    <a:stretch>
                      <a:fillRect/>
                    </a:stretch>
                  </pic:blipFill>
                  <pic:spPr>
                    <a:xfrm>
                      <a:off x="0" y="0"/>
                      <a:ext cx="5760000" cy="4996127"/>
                    </a:xfrm>
                    <a:prstGeom prst="rect">
                      <a:avLst/>
                    </a:prstGeom>
                  </pic:spPr>
                </pic:pic>
              </a:graphicData>
            </a:graphic>
          </wp:inline>
        </w:drawing>
      </w:r>
    </w:p>
    <w:p w:rsidR="00855D70" w:rsidRDefault="00223057" w:rsidP="00223057">
      <w:pPr>
        <w:pStyle w:val="Caption"/>
        <w:jc w:val="center"/>
      </w:pPr>
      <w:r>
        <w:t xml:space="preserve">Figure </w:t>
      </w:r>
      <w:r>
        <w:fldChar w:fldCharType="begin"/>
      </w:r>
      <w:r>
        <w:instrText xml:space="preserve"> SEQ Figure \* ARABIC </w:instrText>
      </w:r>
      <w:r>
        <w:fldChar w:fldCharType="separate"/>
      </w:r>
      <w:r w:rsidR="008850CD">
        <w:rPr>
          <w:noProof/>
        </w:rPr>
        <w:t>28</w:t>
      </w:r>
      <w:r>
        <w:fldChar w:fldCharType="end"/>
      </w:r>
      <w:r>
        <w:t xml:space="preserve">. Pair plot of the time domain features. </w:t>
      </w:r>
      <w:r w:rsidR="00600DCB">
        <w:t xml:space="preserve">The plot shows the relationship between separate feature sets. Ideally the data points with the same colours would form separate clusters, therefore larger variance is desirable. </w:t>
      </w:r>
    </w:p>
    <w:p w:rsidR="0095509D" w:rsidRPr="00600DCB" w:rsidRDefault="007E4E38" w:rsidP="00CE4C4E">
      <w:pPr>
        <w:rPr>
          <w:lang w:val="en-GB"/>
        </w:rPr>
      </w:pPr>
      <w:r>
        <w:rPr>
          <w:lang w:val="en-GB"/>
        </w:rPr>
        <w:t>Now that</w:t>
      </w:r>
      <w:r w:rsidR="000A2408">
        <w:rPr>
          <w:lang w:val="en-GB"/>
        </w:rPr>
        <w:t xml:space="preserve"> we have a better idea of the characteristics of the feature set,</w:t>
      </w:r>
      <w:r>
        <w:rPr>
          <w:lang w:val="en-GB"/>
        </w:rPr>
        <w:t xml:space="preserve"> </w:t>
      </w:r>
      <w:r w:rsidR="000A2408">
        <w:rPr>
          <w:lang w:val="en-GB"/>
        </w:rPr>
        <w:t>a model can be trained to classify the sleep stages. In this case a RF and an KNN model has been trained to classify the sleep stages. A separate model is trained for each channel. The ratio of training to testing data is 80:20. For the KNN a k of 30 is chosen. A 10-fold cross-validation is performed in order to achieve an unbiased result f</w:t>
      </w:r>
      <w:r w:rsidR="00CE4C4E">
        <w:rPr>
          <w:lang w:val="en-GB"/>
        </w:rPr>
        <w:t xml:space="preserve">or accuracy. </w:t>
      </w:r>
      <w:r w:rsidR="00CE4C4E">
        <w:rPr>
          <w:lang w:val="en-GB"/>
        </w:rPr>
        <w:t xml:space="preserve">We see </w:t>
      </w:r>
      <w:r w:rsidR="00CE4C4E">
        <w:rPr>
          <w:lang w:val="en-GB"/>
        </w:rPr>
        <w:t xml:space="preserve">from the results in figure 5.3 </w:t>
      </w:r>
      <w:r w:rsidR="00CE4C4E">
        <w:rPr>
          <w:lang w:val="en-GB"/>
        </w:rPr>
        <w:t xml:space="preserve">that the performance of the RF algorithm is greater than the KNN for all channels in </w:t>
      </w:r>
      <w:r w:rsidR="00B70637">
        <w:rPr>
          <w:lang w:val="en-GB"/>
        </w:rPr>
        <w:t>both a 3-class and a 6</w:t>
      </w:r>
      <w:r w:rsidR="00CE4C4E">
        <w:rPr>
          <w:lang w:val="en-GB"/>
        </w:rPr>
        <w:t xml:space="preserve">-class classifier. Additionally, we see that the best performance is given by the RF for 3 classes on the Oz-C3 channel with a value of 80.8 </w:t>
      </w:r>
      <w:r w:rsidR="00CE4C4E">
        <w:rPr>
          <w:rFonts w:cstheme="minorHAnsi"/>
          <w:lang w:val="en-GB"/>
        </w:rPr>
        <w:t>±</w:t>
      </w:r>
      <w:r w:rsidR="00CE4C4E">
        <w:rPr>
          <w:lang w:val="en-GB"/>
        </w:rPr>
        <w:t xml:space="preserve"> 0.5.</w:t>
      </w:r>
      <w:r w:rsidR="00CE4C4E">
        <w:rPr>
          <w:lang w:val="en-GB"/>
        </w:rPr>
        <w:t xml:space="preserve"> It is worth noting that there is a difference in the channel giving the highest accuracy between the RF and the KNN.  While the </w:t>
      </w:r>
      <w:r w:rsidR="00E016ED">
        <w:rPr>
          <w:lang w:val="en-GB"/>
        </w:rPr>
        <w:t xml:space="preserve">Oz-C3 gives the greatest accuracy for the RF algorithm, the KNN works best under the features from the Oz-Fpz. However, both algorithms yield the lowest accuracy under the Cz-C4. The Cz-C3 channel yields similar accuracy. These two can be easily distinguished from the rest as they make for a much lower accuracy than the rest. However, it is also worth noting that the C3-C4 channel shares their level of accuracy only at the 3 classes RF model. Looking at the system for electrode positioning we can clearly see that all three electrodes (Cz, C3, and C4) are on top of the head, as their abbreviations suggest: C for Centre.  </w:t>
      </w:r>
    </w:p>
    <w:p w:rsidR="00D72213" w:rsidRDefault="00B70637" w:rsidP="00D72213">
      <w:pPr>
        <w:keepNext/>
        <w:jc w:val="center"/>
      </w:pPr>
      <w:r>
        <w:rPr>
          <w:noProof/>
        </w:rPr>
        <w:lastRenderedPageBreak/>
        <w:drawing>
          <wp:inline distT="0" distB="0" distL="0" distR="0" wp14:anchorId="579BF644" wp14:editId="154380D2">
            <wp:extent cx="5760000" cy="2726868"/>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60000" cy="2726868"/>
                    </a:xfrm>
                    <a:prstGeom prst="rect">
                      <a:avLst/>
                    </a:prstGeom>
                    <a:noFill/>
                  </pic:spPr>
                </pic:pic>
              </a:graphicData>
            </a:graphic>
          </wp:inline>
        </w:drawing>
      </w:r>
    </w:p>
    <w:p w:rsidR="00855D70" w:rsidRDefault="00D72213" w:rsidP="00D72213">
      <w:pPr>
        <w:pStyle w:val="Caption"/>
        <w:jc w:val="center"/>
      </w:pPr>
      <w:r>
        <w:t xml:space="preserve">Figure </w:t>
      </w:r>
      <w:r>
        <w:fldChar w:fldCharType="begin"/>
      </w:r>
      <w:r>
        <w:instrText xml:space="preserve"> SEQ Figure \* ARABIC </w:instrText>
      </w:r>
      <w:r>
        <w:fldChar w:fldCharType="separate"/>
      </w:r>
      <w:r w:rsidR="008850CD">
        <w:rPr>
          <w:noProof/>
        </w:rPr>
        <w:t>29</w:t>
      </w:r>
      <w:r>
        <w:fldChar w:fldCharType="end"/>
      </w:r>
      <w:r>
        <w:t>. 10-fold cross-validated Accuracy with error ranges for each EEG channel of the 10 second Hut lab data for the time domain feature set under both a Random Forest and a K-nearest neighbour (k=</w:t>
      </w:r>
      <w:r w:rsidR="00D07050">
        <w:t>30) classifiers for both 3 and 6</w:t>
      </w:r>
      <w:r>
        <w:t xml:space="preserve"> classes. </w:t>
      </w:r>
    </w:p>
    <w:p w:rsidR="007E4E38" w:rsidRDefault="007E4E38" w:rsidP="007E4E38">
      <w:pPr>
        <w:keepNext/>
        <w:rPr>
          <w:noProof/>
        </w:rPr>
      </w:pPr>
      <w:r>
        <w:rPr>
          <w:lang w:val="en-GB"/>
        </w:rPr>
        <w:t>While this is an impressive result, given the feature set we fed into the algorithm it is important to understand where the errors come from. The confusion matrices shown in figure 5.4 helps analyse this.</w:t>
      </w:r>
      <w:r w:rsidRPr="007E4E38">
        <w:rPr>
          <w:noProof/>
        </w:rPr>
        <w:t xml:space="preserve"> </w:t>
      </w:r>
      <w:r>
        <w:rPr>
          <w:noProof/>
        </w:rPr>
        <w:t xml:space="preserve">We can see from the first matrix that the Wake </w:t>
      </w:r>
      <w:r w:rsidR="009A6D52">
        <w:rPr>
          <w:noProof/>
        </w:rPr>
        <w:t>class has a very high rate of true positives. The S2 and S4 calsses are also relaively well pred</w:t>
      </w:r>
      <w:r w:rsidR="00B70637">
        <w:rPr>
          <w:noProof/>
        </w:rPr>
        <w:t>icted with rates of 0.7 in the 6</w:t>
      </w:r>
      <w:r w:rsidR="009A6D52">
        <w:rPr>
          <w:noProof/>
        </w:rPr>
        <w:t xml:space="preserve"> class classifier. The other 2 NREM classes are more often misclassified than correctly predicted. As</w:t>
      </w:r>
      <w:r w:rsidR="003A64C6">
        <w:rPr>
          <w:noProof/>
        </w:rPr>
        <w:t xml:space="preserve"> for the REM class, it is onlyy classified correctly roughly half of the time. These observations lead to the conclusion that combining the NREM stages into one would account for some of the errors. As we can see formt he matrix on the right and the accuracy from figure 5.3, this is indeed the case. In this case the classification of Wake and NREM is above 90% correct, but the issue for the REM class continues. One solution to this problem is to extract features that better characterize the REM stages such that they are more easily segregated. </w:t>
      </w:r>
    </w:p>
    <w:p w:rsidR="009A6D52" w:rsidRDefault="009A6D52" w:rsidP="007E4E38">
      <w:pPr>
        <w:keepNext/>
      </w:pPr>
      <w:r>
        <w:rPr>
          <w:noProof/>
        </w:rPr>
        <mc:AlternateContent>
          <mc:Choice Requires="wpg">
            <w:drawing>
              <wp:inline distT="0" distB="0" distL="0" distR="0" wp14:anchorId="59B1C444" wp14:editId="13C34597">
                <wp:extent cx="5727700" cy="2809875"/>
                <wp:effectExtent l="0" t="0" r="6350" b="9525"/>
                <wp:docPr id="28" name="Group 28"/>
                <wp:cNvGraphicFramePr/>
                <a:graphic xmlns:a="http://schemas.openxmlformats.org/drawingml/2006/main">
                  <a:graphicData uri="http://schemas.microsoft.com/office/word/2010/wordprocessingGroup">
                    <wpg:wgp>
                      <wpg:cNvGrpSpPr/>
                      <wpg:grpSpPr>
                        <a:xfrm>
                          <a:off x="0" y="0"/>
                          <a:ext cx="5727700" cy="2809875"/>
                          <a:chOff x="0" y="0"/>
                          <a:chExt cx="5727700" cy="2143125"/>
                        </a:xfrm>
                      </wpg:grpSpPr>
                      <pic:pic xmlns:pic="http://schemas.openxmlformats.org/drawingml/2006/picture">
                        <pic:nvPicPr>
                          <pic:cNvPr id="25" name="Picture 25"/>
                          <pic:cNvPicPr>
                            <a:picLocks noChangeAspect="1"/>
                          </pic:cNvPicPr>
                        </pic:nvPicPr>
                        <pic:blipFill rotWithShape="1">
                          <a:blip r:embed="rId44">
                            <a:extLst>
                              <a:ext uri="{28A0092B-C50C-407E-A947-70E740481C1C}">
                                <a14:useLocalDpi xmlns:a14="http://schemas.microsoft.com/office/drawing/2010/main" val="0"/>
                              </a:ext>
                            </a:extLst>
                          </a:blip>
                          <a:srcRect l="8476" t="10209" r="13749" b="8357"/>
                          <a:stretch/>
                        </pic:blipFill>
                        <pic:spPr bwMode="auto">
                          <a:xfrm>
                            <a:off x="2847975" y="0"/>
                            <a:ext cx="2879725" cy="21107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 name="Picture 26"/>
                          <pic:cNvPicPr>
                            <a:picLocks noChangeAspect="1"/>
                          </pic:cNvPicPr>
                        </pic:nvPicPr>
                        <pic:blipFill rotWithShape="1">
                          <a:blip r:embed="rId45">
                            <a:extLst>
                              <a:ext uri="{28A0092B-C50C-407E-A947-70E740481C1C}">
                                <a14:useLocalDpi xmlns:a14="http://schemas.microsoft.com/office/drawing/2010/main" val="0"/>
                              </a:ext>
                            </a:extLst>
                          </a:blip>
                          <a:srcRect l="7977" t="10447" r="14414" b="7407"/>
                          <a:stretch/>
                        </pic:blipFill>
                        <pic:spPr bwMode="auto">
                          <a:xfrm>
                            <a:off x="0" y="9525"/>
                            <a:ext cx="2879725" cy="213360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218F6E0D" id="Group 28" o:spid="_x0000_s1026" style="width:451pt;height:221.25pt;mso-position-horizontal-relative:char;mso-position-vertical-relative:line" coordsize="57277,21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style="position:absolute;left:28479;width:28798;height:21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">
                  <v:imagedata r:id="rId46" o:title="" croptop="6691f" cropbottom="5477f" cropleft="5555f" cropright="9011f"/>
                  <v:path arrowok="t"/>
                </v:shape>
                <v:shape id="Picture 26" o:spid="_x0000_s1028" type="#_x0000_t75" style="position:absolute;top:95;width:28797;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">
                  <v:imagedata r:id="rId47" o:title="" croptop="6847f" cropbottom="4854f" cropleft="5228f" cropright="9446f"/>
                  <v:path arrowok="t"/>
                </v:shape>
                <w10:anchorlock/>
              </v:group>
            </w:pict>
          </mc:Fallback>
        </mc:AlternateContent>
      </w:r>
    </w:p>
    <w:p w:rsidR="001E38B8" w:rsidRPr="001E38B8" w:rsidRDefault="007E4E38" w:rsidP="00B70637">
      <w:pPr>
        <w:pStyle w:val="Caption"/>
        <w:jc w:val="center"/>
      </w:pPr>
      <w:r>
        <w:t xml:space="preserve">Figure </w:t>
      </w:r>
      <w:r>
        <w:fldChar w:fldCharType="begin"/>
      </w:r>
      <w:r>
        <w:instrText xml:space="preserve"> SEQ Figure \* ARABIC </w:instrText>
      </w:r>
      <w:r>
        <w:fldChar w:fldCharType="separate"/>
      </w:r>
      <w:r w:rsidR="008850CD">
        <w:rPr>
          <w:noProof/>
        </w:rPr>
        <w:t>30</w:t>
      </w:r>
      <w:r>
        <w:fldChar w:fldCharType="end"/>
      </w:r>
      <w:r>
        <w:t xml:space="preserve">. Normalized confusion matrix for </w:t>
      </w:r>
      <w:r w:rsidR="00B70637">
        <w:t>6</w:t>
      </w:r>
      <w:r>
        <w:t xml:space="preserve"> class (left) and 3 class (right) RF classifiers of the Oz-C3 channel for the time-domain 10 second Hut lab data model.</w:t>
      </w:r>
    </w:p>
    <w:p w:rsidR="00E66BFD" w:rsidRDefault="009C5A4F" w:rsidP="007E4E38">
      <w:pPr>
        <w:rPr>
          <w:lang w:val="en-GB"/>
        </w:rPr>
      </w:pPr>
      <w:r>
        <w:rPr>
          <w:lang w:val="en-GB"/>
        </w:rPr>
        <w:lastRenderedPageBreak/>
        <w:t xml:space="preserve">Before moving onto the next type of features a final look at what characterizes the performance of the algorithms in the form of the Sensitivity and Specificity of the model can be useful. Table 5.1 summarizes these characteristics for </w:t>
      </w:r>
      <w:r w:rsidR="00103314">
        <w:rPr>
          <w:lang w:val="en-GB"/>
        </w:rPr>
        <w:t xml:space="preserve">the best and the worst models and their respective channels. </w:t>
      </w:r>
      <w:r w:rsidR="00AB7A38">
        <w:rPr>
          <w:lang w:val="en-GB"/>
        </w:rPr>
        <w:t xml:space="preserve">The full table can be seen in Appendix A. The table shows the best results, shown in green, and their respective changes in the worst </w:t>
      </w:r>
      <w:r w:rsidR="003B4150">
        <w:rPr>
          <w:lang w:val="en-GB"/>
        </w:rPr>
        <w:t>results shown in red.</w:t>
      </w:r>
      <w:r w:rsidR="00E66BFD">
        <w:rPr>
          <w:lang w:val="en-GB"/>
        </w:rPr>
        <w:t xml:space="preserve"> </w:t>
      </w:r>
      <w:r w:rsidR="00E66BFD">
        <w:rPr>
          <w:lang w:val="en-GB"/>
        </w:rPr>
        <w:t>Table 5.1 confirms the observations from the confusion matrices that stages Wake, S2, and S4 have are recognize</w:t>
      </w:r>
      <w:r w:rsidR="00E66BFD">
        <w:rPr>
          <w:lang w:val="en-GB"/>
        </w:rPr>
        <w:t>d better, while the rest suffer from poor sensitivity.</w:t>
      </w:r>
      <w:r w:rsidR="003B4150">
        <w:rPr>
          <w:lang w:val="en-GB"/>
        </w:rPr>
        <w:t xml:space="preserve"> We can see that logically, there is a drop in sensitivity across almost all classes for the worst case. Specificity however, is barely affected at all, with only a few values slightly dropping. Both of these observations, show us that the models are too specific.</w:t>
      </w:r>
      <w:r w:rsidR="008451A1">
        <w:rPr>
          <w:lang w:val="en-GB"/>
        </w:rPr>
        <w:t xml:space="preserve"> This means that almost all of our negatives are correctly labelled as negatives. However, it also means that many positives are also labelled as negatives.</w:t>
      </w:r>
    </w:p>
    <w:p w:rsidR="00FD6163" w:rsidRDefault="00FD6163" w:rsidP="00FD6163">
      <w:pPr>
        <w:pStyle w:val="Caption"/>
        <w:keepNext/>
        <w:jc w:val="center"/>
      </w:pPr>
      <w:r>
        <w:t xml:space="preserve">Table </w:t>
      </w:r>
      <w:r>
        <w:fldChar w:fldCharType="begin"/>
      </w:r>
      <w:r>
        <w:instrText xml:space="preserve"> SEQ Table \* ARABIC </w:instrText>
      </w:r>
      <w:r>
        <w:fldChar w:fldCharType="separate"/>
      </w:r>
      <w:r w:rsidR="00992C4B">
        <w:rPr>
          <w:noProof/>
        </w:rPr>
        <w:t>2</w:t>
      </w:r>
      <w:r>
        <w:fldChar w:fldCharType="end"/>
      </w:r>
      <w:r>
        <w:t>. Sensitivity and Specificity of the best (Oz-C3 for RF and Oz-Fpz for KNN) channels and the worst channel. The best performance data is shown in green while the corresponding changes for the worst channel are outlined in red.</w:t>
      </w:r>
    </w:p>
    <w:p w:rsidR="00103314" w:rsidRDefault="00B70637" w:rsidP="00B70637">
      <w:pPr>
        <w:jc w:val="center"/>
        <w:rPr>
          <w:lang w:val="en-GB"/>
        </w:rPr>
      </w:pPr>
      <w:r w:rsidRPr="00B70637">
        <w:drawing>
          <wp:inline distT="0" distB="0" distL="0" distR="0" wp14:anchorId="45516003" wp14:editId="5DDD28BB">
            <wp:extent cx="5730657" cy="2038350"/>
            <wp:effectExtent l="0" t="0" r="381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3178" cy="2039247"/>
                    </a:xfrm>
                    <a:prstGeom prst="rect">
                      <a:avLst/>
                    </a:prstGeom>
                    <a:noFill/>
                    <a:ln>
                      <a:noFill/>
                    </a:ln>
                  </pic:spPr>
                </pic:pic>
              </a:graphicData>
            </a:graphic>
          </wp:inline>
        </w:drawing>
      </w:r>
    </w:p>
    <w:p w:rsidR="00E66BFD" w:rsidRDefault="00E66BFD" w:rsidP="00E66BFD">
      <w:pPr>
        <w:rPr>
          <w:lang w:val="en-GB"/>
        </w:rPr>
      </w:pPr>
      <w:r>
        <w:rPr>
          <w:lang w:val="en-GB"/>
        </w:rPr>
        <w:t>Looking at the data can give us an idea of why there is a high specificity. Typically, the RF and KNN implementations in Python have a classification threshold of 0.5 by default. What this means is that the probability of something being put in a class is 50%. This works very well in balanced binary classification problems. However, in our case, the data is largely unbalanced as seen from the number of epochs in each sleep stage. Additionally, the problem is not binary which is unfortunate, because adjusting the decision threshold is a solution in unbalanced binary problems. In this case however, even if the problem is made binary by using a one vs all method where each class is taken versus a combination of all the rest, multiple optima can be found for a threshold value. This is confirmed by the ROC plot shown in figure 5.5</w:t>
      </w:r>
      <w:r w:rsidR="009F37DA">
        <w:rPr>
          <w:lang w:val="en-GB"/>
        </w:rPr>
        <w:t xml:space="preserve">. Logically, the area under the curve for the Wake (class 0) and S4 (class 4) is highest as also given by </w:t>
      </w:r>
      <w:r w:rsidR="004A64B8">
        <w:rPr>
          <w:lang w:val="en-GB"/>
        </w:rPr>
        <w:t xml:space="preserve">their respective sensitivities. Moreover, sleep stage 1 has the lowest area, while the S2 and S3 share similar results. It is also seen that the REM curve is also in the same range as S2 and S3. This means that the threshold value affects the S1 class the most. </w:t>
      </w:r>
      <w:r w:rsidR="00C648EC">
        <w:rPr>
          <w:lang w:val="en-GB"/>
        </w:rPr>
        <w:t xml:space="preserve">This means that multiple legitimate S1 epochs were misclassified which can also be seen from the S1 row in the confusion matrix. </w:t>
      </w:r>
      <w:r w:rsidR="004A64B8">
        <w:rPr>
          <w:lang w:val="en-GB"/>
        </w:rPr>
        <w:t xml:space="preserve">This confirms the earlier hypothesis that features describing the S1, S2, S3 and REM better are required for a better model. </w:t>
      </w:r>
      <w:r w:rsidR="00B70637">
        <w:rPr>
          <w:lang w:val="en-GB"/>
        </w:rPr>
        <w:t xml:space="preserve">Additionally, changing the threshold value in the algorithm implementation yields the same results as the original one. </w:t>
      </w:r>
    </w:p>
    <w:p w:rsidR="00FD6163" w:rsidRDefault="003E6D8D" w:rsidP="00FD6163">
      <w:pPr>
        <w:keepNext/>
        <w:jc w:val="center"/>
      </w:pPr>
      <w:r>
        <w:rPr>
          <w:noProof/>
        </w:rPr>
        <w:lastRenderedPageBreak/>
        <w:drawing>
          <wp:inline distT="0" distB="0" distL="0" distR="0" wp14:anchorId="08707F61" wp14:editId="5ED35FDD">
            <wp:extent cx="5760000" cy="307208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ROC_RF_time.jpg"/>
                    <pic:cNvPicPr/>
                  </pic:nvPicPr>
                  <pic:blipFill>
                    <a:blip r:embed="rId49">
                      <a:extLst>
                        <a:ext uri="{28A0092B-C50C-407E-A947-70E740481C1C}">
                          <a14:useLocalDpi xmlns:a14="http://schemas.microsoft.com/office/drawing/2010/main" val="0"/>
                        </a:ext>
                      </a:extLst>
                    </a:blip>
                    <a:stretch>
                      <a:fillRect/>
                    </a:stretch>
                  </pic:blipFill>
                  <pic:spPr>
                    <a:xfrm>
                      <a:off x="0" y="0"/>
                      <a:ext cx="5760000" cy="3072085"/>
                    </a:xfrm>
                    <a:prstGeom prst="rect">
                      <a:avLst/>
                    </a:prstGeom>
                  </pic:spPr>
                </pic:pic>
              </a:graphicData>
            </a:graphic>
          </wp:inline>
        </w:drawing>
      </w:r>
    </w:p>
    <w:p w:rsidR="00B70637" w:rsidRDefault="00FD6163" w:rsidP="00B70637">
      <w:pPr>
        <w:pStyle w:val="Caption"/>
        <w:jc w:val="center"/>
      </w:pPr>
      <w:r>
        <w:t xml:space="preserve">Figure </w:t>
      </w:r>
      <w:r>
        <w:fldChar w:fldCharType="begin"/>
      </w:r>
      <w:r>
        <w:instrText xml:space="preserve"> SEQ Figure \* ARABIC </w:instrText>
      </w:r>
      <w:r>
        <w:fldChar w:fldCharType="separate"/>
      </w:r>
      <w:r w:rsidR="008850CD">
        <w:rPr>
          <w:noProof/>
        </w:rPr>
        <w:t>31</w:t>
      </w:r>
      <w:r>
        <w:fldChar w:fldCharType="end"/>
      </w:r>
      <w:r>
        <w:t>. ROC curves for all class</w:t>
      </w:r>
      <w:r w:rsidR="00B70637">
        <w:t>es under the Oz-C3 channel for 6</w:t>
      </w:r>
      <w:r>
        <w:t xml:space="preserve"> classes using RF. The classes go as follows:</w:t>
      </w:r>
      <w:r>
        <w:tab/>
      </w:r>
      <w:r>
        <w:tab/>
        <w:t xml:space="preserve"> 0-Wake ;1-S1;2-S2; 3-S3; 4-S4; 5-REM</w:t>
      </w:r>
    </w:p>
    <w:p w:rsidR="00FD6163" w:rsidRDefault="00FD6163" w:rsidP="00FD6163">
      <w:pPr>
        <w:rPr>
          <w:lang w:val="en-GB"/>
        </w:rPr>
      </w:pPr>
      <w:r>
        <w:rPr>
          <w:lang w:val="en-GB"/>
        </w:rPr>
        <w:t xml:space="preserve">At the end of the time domain feature analysis it is important to show which features have the highest influence on the decisions made by the algorithm. </w:t>
      </w:r>
      <w:r w:rsidR="00E572B9">
        <w:rPr>
          <w:lang w:val="en-GB"/>
        </w:rPr>
        <w:t xml:space="preserve">The RF algorithm can also yield the rate of classification decisions originating from each feature, meaning how many times the feature was responsible for classification. There are 10 separate models (1 per EEG channel) which assign different weights to each feature. In order to rate the importance overall a system which assigns scores to the feature was made. The most important feature receives a score of 7 and the least important a score of one. Summing the scores for each channel results in the values presented in figure 5.6. We see that the ZCR, Hjorth mobility and Hjorth complexity have a higher overall importance than the rest. </w:t>
      </w:r>
    </w:p>
    <w:p w:rsidR="00E572B9" w:rsidRDefault="00E572B9" w:rsidP="00E572B9">
      <w:pPr>
        <w:keepNext/>
        <w:jc w:val="center"/>
      </w:pPr>
      <w:r>
        <w:rPr>
          <w:noProof/>
        </w:rPr>
        <w:drawing>
          <wp:inline distT="0" distB="0" distL="0" distR="0" wp14:anchorId="6E1180E4" wp14:editId="308AA257">
            <wp:extent cx="5400000" cy="2973112"/>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00000" cy="2973112"/>
                    </a:xfrm>
                    <a:prstGeom prst="rect">
                      <a:avLst/>
                    </a:prstGeom>
                    <a:noFill/>
                  </pic:spPr>
                </pic:pic>
              </a:graphicData>
            </a:graphic>
          </wp:inline>
        </w:drawing>
      </w:r>
    </w:p>
    <w:p w:rsidR="00E572B9" w:rsidRDefault="00E572B9" w:rsidP="00E572B9">
      <w:pPr>
        <w:pStyle w:val="Caption"/>
        <w:jc w:val="center"/>
      </w:pPr>
      <w:r>
        <w:t xml:space="preserve">Figure </w:t>
      </w:r>
      <w:r>
        <w:fldChar w:fldCharType="begin"/>
      </w:r>
      <w:r>
        <w:instrText xml:space="preserve"> SEQ Figure \* ARABIC </w:instrText>
      </w:r>
      <w:r>
        <w:fldChar w:fldCharType="separate"/>
      </w:r>
      <w:r w:rsidR="008850CD">
        <w:rPr>
          <w:noProof/>
        </w:rPr>
        <w:t>32</w:t>
      </w:r>
      <w:r>
        <w:fldChar w:fldCharType="end"/>
      </w:r>
      <w:r>
        <w:t>. Feature importance for the RF algorithm derived through summing the importance of the features across all channels.</w:t>
      </w:r>
    </w:p>
    <w:p w:rsidR="00A27D2A" w:rsidRPr="00A27D2A" w:rsidRDefault="00A27D2A" w:rsidP="00A27D2A">
      <w:pPr>
        <w:pStyle w:val="Lowersection"/>
        <w:rPr>
          <w:lang w:val="en-GB"/>
        </w:rPr>
      </w:pPr>
      <w:r>
        <w:rPr>
          <w:lang w:val="en-GB"/>
        </w:rPr>
        <w:lastRenderedPageBreak/>
        <w:t>5.1.2 Parametric features</w:t>
      </w:r>
    </w:p>
    <w:p w:rsidR="00A27D2A" w:rsidRDefault="001074EB" w:rsidP="00A27D2A">
      <w:pPr>
        <w:rPr>
          <w:lang w:val="en-GB"/>
        </w:rPr>
      </w:pPr>
      <w:r>
        <w:rPr>
          <w:lang w:val="en-GB"/>
        </w:rPr>
        <w:t>As with the features from the time domain we first look at the distribution of</w:t>
      </w:r>
      <w:r w:rsidR="000619F0">
        <w:rPr>
          <w:lang w:val="en-GB"/>
        </w:rPr>
        <w:t xml:space="preserve"> the features. </w:t>
      </w:r>
    </w:p>
    <w:p w:rsidR="000619F0" w:rsidRDefault="000619F0" w:rsidP="000619F0">
      <w:pPr>
        <w:keepNext/>
        <w:jc w:val="center"/>
      </w:pPr>
      <w:r>
        <w:rPr>
          <w:noProof/>
        </w:rPr>
        <w:drawing>
          <wp:inline distT="0" distB="0" distL="0" distR="0" wp14:anchorId="5182B2A7" wp14:editId="1E0CA2B6">
            <wp:extent cx="5446959" cy="2905125"/>
            <wp:effectExtent l="0" t="0" r="190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edian_param_feature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49345" cy="2906398"/>
                    </a:xfrm>
                    <a:prstGeom prst="rect">
                      <a:avLst/>
                    </a:prstGeom>
                  </pic:spPr>
                </pic:pic>
              </a:graphicData>
            </a:graphic>
          </wp:inline>
        </w:drawing>
      </w:r>
      <w:r>
        <w:rPr>
          <w:noProof/>
        </w:rPr>
        <w:drawing>
          <wp:inline distT="0" distB="0" distL="0" distR="0" wp14:anchorId="65CAE520" wp14:editId="33C4E1A1">
            <wp:extent cx="5400000" cy="4829249"/>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aram_features_pairplot.png"/>
                    <pic:cNvPicPr/>
                  </pic:nvPicPr>
                  <pic:blipFill>
                    <a:blip r:embed="rId52">
                      <a:extLst>
                        <a:ext uri="{28A0092B-C50C-407E-A947-70E740481C1C}">
                          <a14:useLocalDpi xmlns:a14="http://schemas.microsoft.com/office/drawing/2010/main" val="0"/>
                        </a:ext>
                      </a:extLst>
                    </a:blip>
                    <a:stretch>
                      <a:fillRect/>
                    </a:stretch>
                  </pic:blipFill>
                  <pic:spPr>
                    <a:xfrm>
                      <a:off x="0" y="0"/>
                      <a:ext cx="5400000" cy="4829249"/>
                    </a:xfrm>
                    <a:prstGeom prst="rect">
                      <a:avLst/>
                    </a:prstGeom>
                  </pic:spPr>
                </pic:pic>
              </a:graphicData>
            </a:graphic>
          </wp:inline>
        </w:drawing>
      </w:r>
    </w:p>
    <w:p w:rsidR="000619F0" w:rsidRDefault="000619F0" w:rsidP="000619F0">
      <w:pPr>
        <w:pStyle w:val="Caption"/>
        <w:jc w:val="center"/>
      </w:pPr>
      <w:r>
        <w:t xml:space="preserve">Figure </w:t>
      </w:r>
      <w:r>
        <w:fldChar w:fldCharType="begin"/>
      </w:r>
      <w:r>
        <w:instrText xml:space="preserve"> SEQ Figure \* ARABIC </w:instrText>
      </w:r>
      <w:r>
        <w:fldChar w:fldCharType="separate"/>
      </w:r>
      <w:r w:rsidR="008850CD">
        <w:rPr>
          <w:noProof/>
        </w:rPr>
        <w:t>33</w:t>
      </w:r>
      <w:r>
        <w:fldChar w:fldCharType="end"/>
      </w:r>
      <w:r>
        <w:t>. Means of the features for the different classes (top), and the respective pair plot showing the distribution of the features in respect to each other.</w:t>
      </w:r>
    </w:p>
    <w:p w:rsidR="000619F0" w:rsidRPr="000619F0" w:rsidRDefault="000619F0" w:rsidP="000619F0">
      <w:pPr>
        <w:rPr>
          <w:lang w:val="en-GB"/>
        </w:rPr>
      </w:pPr>
      <w:r>
        <w:rPr>
          <w:lang w:val="en-GB"/>
        </w:rPr>
        <w:lastRenderedPageBreak/>
        <w:t xml:space="preserve">These distributions suggest that the first defining weight will have the highest importance because of the largest distribution that it presents. </w:t>
      </w:r>
    </w:p>
    <w:p w:rsidR="00D07050" w:rsidRDefault="00D07050" w:rsidP="00D07050">
      <w:pPr>
        <w:keepNext/>
        <w:jc w:val="center"/>
      </w:pPr>
      <w:r>
        <w:rPr>
          <w:noProof/>
        </w:rPr>
        <w:drawing>
          <wp:inline distT="0" distB="0" distL="0" distR="0" wp14:anchorId="2310B1A3" wp14:editId="527B6D04">
            <wp:extent cx="5760000" cy="3462382"/>
            <wp:effectExtent l="0" t="0" r="0" b="508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0000" cy="3462382"/>
                    </a:xfrm>
                    <a:prstGeom prst="rect">
                      <a:avLst/>
                    </a:prstGeom>
                    <a:noFill/>
                  </pic:spPr>
                </pic:pic>
              </a:graphicData>
            </a:graphic>
          </wp:inline>
        </w:drawing>
      </w:r>
    </w:p>
    <w:p w:rsidR="007E4E38" w:rsidRPr="00D72213" w:rsidRDefault="00D07050" w:rsidP="00D07050">
      <w:pPr>
        <w:pStyle w:val="Caption"/>
        <w:jc w:val="center"/>
      </w:pPr>
      <w:r>
        <w:t xml:space="preserve">Figure </w:t>
      </w:r>
      <w:r>
        <w:fldChar w:fldCharType="begin"/>
      </w:r>
      <w:r>
        <w:instrText xml:space="preserve"> SEQ Figure \* ARABIC </w:instrText>
      </w:r>
      <w:r>
        <w:fldChar w:fldCharType="separate"/>
      </w:r>
      <w:r w:rsidR="008850CD">
        <w:rPr>
          <w:noProof/>
        </w:rPr>
        <w:t>34</w:t>
      </w:r>
      <w:r>
        <w:fldChar w:fldCharType="end"/>
      </w:r>
      <w:r>
        <w:t xml:space="preserve">. </w:t>
      </w:r>
      <w:r w:rsidRPr="001533E4">
        <w:t xml:space="preserve">10-fold cross-validated Accuracy with error ranges for each EEG channel of the 10 second Hut lab data for the </w:t>
      </w:r>
      <w:r>
        <w:t>parametric frequency</w:t>
      </w:r>
      <w:r w:rsidRPr="001533E4">
        <w:t xml:space="preserve"> domain feature set under both a Random Forest and a K-nearest neighbour (k=30) classifiers for both 3 and 6 classes.</w:t>
      </w:r>
    </w:p>
    <w:p w:rsidR="00D07050" w:rsidRDefault="00D07050" w:rsidP="00D07050">
      <w:pPr>
        <w:pStyle w:val="mainsection"/>
        <w:keepNext/>
      </w:pPr>
      <w:r>
        <w:rPr>
          <w:noProof/>
        </w:rPr>
        <mc:AlternateContent>
          <mc:Choice Requires="wpg">
            <w:drawing>
              <wp:inline distT="0" distB="0" distL="0" distR="0" wp14:anchorId="64121222" wp14:editId="244EA0D5">
                <wp:extent cx="5727700" cy="2142490"/>
                <wp:effectExtent l="0" t="0" r="6350" b="0"/>
                <wp:docPr id="93" name="Group 93"/>
                <wp:cNvGraphicFramePr/>
                <a:graphic xmlns:a="http://schemas.openxmlformats.org/drawingml/2006/main">
                  <a:graphicData uri="http://schemas.microsoft.com/office/word/2010/wordprocessingGroup">
                    <wpg:wgp>
                      <wpg:cNvGrpSpPr/>
                      <wpg:grpSpPr>
                        <a:xfrm>
                          <a:off x="0" y="0"/>
                          <a:ext cx="5727700" cy="2142490"/>
                          <a:chOff x="0" y="0"/>
                          <a:chExt cx="5727700" cy="2142490"/>
                        </a:xfrm>
                      </wpg:grpSpPr>
                      <pic:pic xmlns:pic="http://schemas.openxmlformats.org/drawingml/2006/picture">
                        <pic:nvPicPr>
                          <pic:cNvPr id="91" name="Picture 91"/>
                          <pic:cNvPicPr>
                            <a:picLocks noChangeAspect="1"/>
                          </pic:cNvPicPr>
                        </pic:nvPicPr>
                        <pic:blipFill rotWithShape="1">
                          <a:blip r:embed="rId54">
                            <a:extLst>
                              <a:ext uri="{28A0092B-C50C-407E-A947-70E740481C1C}">
                                <a14:useLocalDpi xmlns:a14="http://schemas.microsoft.com/office/drawing/2010/main" val="0"/>
                              </a:ext>
                            </a:extLst>
                          </a:blip>
                          <a:srcRect l="7645" t="9259" r="12586" b="7170"/>
                          <a:stretch/>
                        </pic:blipFill>
                        <pic:spPr bwMode="auto">
                          <a:xfrm>
                            <a:off x="2847975" y="0"/>
                            <a:ext cx="2879725" cy="2111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2" name="Picture 92"/>
                          <pic:cNvPicPr>
                            <a:picLocks noChangeAspect="1"/>
                          </pic:cNvPicPr>
                        </pic:nvPicPr>
                        <pic:blipFill rotWithShape="1">
                          <a:blip r:embed="rId55">
                            <a:extLst>
                              <a:ext uri="{28A0092B-C50C-407E-A947-70E740481C1C}">
                                <a14:useLocalDpi xmlns:a14="http://schemas.microsoft.com/office/drawing/2010/main" val="0"/>
                              </a:ext>
                            </a:extLst>
                          </a:blip>
                          <a:srcRect l="8143" t="10446" r="13084" b="6932"/>
                          <a:stretch/>
                        </pic:blipFill>
                        <pic:spPr bwMode="auto">
                          <a:xfrm>
                            <a:off x="0" y="28575"/>
                            <a:ext cx="2879725" cy="211391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73182742" id="Group 93" o:spid="_x0000_s1026" style="width:451pt;height:168.7pt;mso-position-horizontal-relative:char;mso-position-vertical-relative:line" coordsize="57277,214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">
                <v:shape id="Picture 91" o:spid="_x0000_s1027" type="#_x0000_t75" style="position:absolute;left:28479;width:28798;height:21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">
                  <v:imagedata r:id="rId56" o:title="" croptop="6068f" cropbottom="4699f" cropleft="5010f" cropright="8248f"/>
                  <v:path arrowok="t"/>
                </v:shape>
                <v:shape id="Picture 92" o:spid="_x0000_s1028" type="#_x0000_t75" style="position:absolute;top:285;width:28797;height:21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">
                  <v:imagedata r:id="rId57" o:title="" croptop="6846f" cropbottom="4543f" cropleft="5337f" cropright="8575f"/>
                  <v:path arrowok="t"/>
                </v:shape>
                <w10:anchorlock/>
              </v:group>
            </w:pict>
          </mc:Fallback>
        </mc:AlternateContent>
      </w:r>
    </w:p>
    <w:p w:rsidR="001E71AB" w:rsidRDefault="00D07050" w:rsidP="00D07050">
      <w:pPr>
        <w:pStyle w:val="Caption"/>
        <w:jc w:val="center"/>
      </w:pPr>
      <w:r>
        <w:t xml:space="preserve">Figure </w:t>
      </w:r>
      <w:r>
        <w:fldChar w:fldCharType="begin"/>
      </w:r>
      <w:r>
        <w:instrText xml:space="preserve"> SEQ Figure \* ARABIC </w:instrText>
      </w:r>
      <w:r>
        <w:fldChar w:fldCharType="separate"/>
      </w:r>
      <w:r w:rsidR="008850CD">
        <w:rPr>
          <w:noProof/>
        </w:rPr>
        <w:t>35</w:t>
      </w:r>
      <w:r>
        <w:fldChar w:fldCharType="end"/>
      </w:r>
      <w:r>
        <w:t xml:space="preserve">. </w:t>
      </w:r>
      <w:r w:rsidRPr="00385914">
        <w:t xml:space="preserve">Normalized confusion matrix for 6 class (left) and 3 class (right) </w:t>
      </w:r>
      <w:r>
        <w:t>KNN classifiers of the Oz-C4</w:t>
      </w:r>
      <w:r w:rsidRPr="00385914">
        <w:t xml:space="preserve"> channel for the </w:t>
      </w:r>
      <w:r>
        <w:t xml:space="preserve">parametric frequency </w:t>
      </w:r>
      <w:r w:rsidRPr="00385914">
        <w:t>domain 10 second Hut lab data model.</w:t>
      </w:r>
    </w:p>
    <w:p w:rsidR="00E7193B" w:rsidRDefault="00E7193B" w:rsidP="00E7193B">
      <w:pPr>
        <w:pStyle w:val="Caption"/>
        <w:keepNext/>
        <w:jc w:val="center"/>
      </w:pPr>
      <w:r>
        <w:lastRenderedPageBreak/>
        <w:t xml:space="preserve">Table </w:t>
      </w:r>
      <w:r>
        <w:fldChar w:fldCharType="begin"/>
      </w:r>
      <w:r>
        <w:instrText xml:space="preserve"> SEQ Table \* ARABIC </w:instrText>
      </w:r>
      <w:r>
        <w:fldChar w:fldCharType="separate"/>
      </w:r>
      <w:r w:rsidR="00992C4B">
        <w:rPr>
          <w:noProof/>
        </w:rPr>
        <w:t>3</w:t>
      </w:r>
      <w:r>
        <w:fldChar w:fldCharType="end"/>
      </w:r>
      <w:r w:rsidRPr="000C0197">
        <w:t>Sensitivity an</w:t>
      </w:r>
      <w:r>
        <w:t>d Specificity of the best (Oz-C4)</w:t>
      </w:r>
      <w:r w:rsidRPr="000C0197">
        <w:t xml:space="preserve"> channels and the worst </w:t>
      </w:r>
      <w:r>
        <w:t xml:space="preserve">(Cz-C3) </w:t>
      </w:r>
      <w:r w:rsidRPr="000C0197">
        <w:t>channel. The best performance data is shown in green while the corresponding changes for the worst channel are outlined in red.</w:t>
      </w:r>
    </w:p>
    <w:p w:rsidR="00B30EED" w:rsidRDefault="00B30EED" w:rsidP="00E7193B">
      <w:pPr>
        <w:jc w:val="center"/>
        <w:rPr>
          <w:lang w:val="en-GB"/>
        </w:rPr>
      </w:pPr>
      <w:r w:rsidRPr="00B30EED">
        <w:drawing>
          <wp:inline distT="0" distB="0" distL="0" distR="0" wp14:anchorId="777CD63B" wp14:editId="0B3380E2">
            <wp:extent cx="5731510" cy="1443768"/>
            <wp:effectExtent l="0" t="0" r="2540"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31510" cy="1443768"/>
                    </a:xfrm>
                    <a:prstGeom prst="rect">
                      <a:avLst/>
                    </a:prstGeom>
                    <a:noFill/>
                    <a:ln>
                      <a:noFill/>
                    </a:ln>
                  </pic:spPr>
                </pic:pic>
              </a:graphicData>
            </a:graphic>
          </wp:inline>
        </w:drawing>
      </w:r>
    </w:p>
    <w:p w:rsidR="00A8342D" w:rsidRDefault="00A8342D" w:rsidP="00A8342D">
      <w:pPr>
        <w:keepNext/>
        <w:jc w:val="center"/>
      </w:pPr>
      <w:r>
        <w:rPr>
          <w:noProof/>
        </w:rPr>
        <w:drawing>
          <wp:inline distT="0" distB="0" distL="0" distR="0" wp14:anchorId="51E423DC" wp14:editId="38408CE2">
            <wp:extent cx="5731510" cy="3056890"/>
            <wp:effectExtent l="0" t="0" r="254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ROC_RF_param.jpg"/>
                    <pic:cNvPicPr/>
                  </pic:nvPicPr>
                  <pic:blipFill>
                    <a:blip r:embed="rId59">
                      <a:extLst>
                        <a:ext uri="{28A0092B-C50C-407E-A947-70E740481C1C}">
                          <a14:useLocalDpi xmlns:a14="http://schemas.microsoft.com/office/drawing/2010/main" val="0"/>
                        </a:ext>
                      </a:extLst>
                    </a:blip>
                    <a:stretch>
                      <a:fillRect/>
                    </a:stretch>
                  </pic:blipFill>
                  <pic:spPr>
                    <a:xfrm>
                      <a:off x="0" y="0"/>
                      <a:ext cx="5731510" cy="3056890"/>
                    </a:xfrm>
                    <a:prstGeom prst="rect">
                      <a:avLst/>
                    </a:prstGeom>
                  </pic:spPr>
                </pic:pic>
              </a:graphicData>
            </a:graphic>
          </wp:inline>
        </w:drawing>
      </w:r>
    </w:p>
    <w:p w:rsidR="00E7193B" w:rsidRDefault="00A8342D" w:rsidP="00A8342D">
      <w:pPr>
        <w:pStyle w:val="Caption"/>
        <w:jc w:val="center"/>
      </w:pPr>
      <w:r>
        <w:t xml:space="preserve">Figure </w:t>
      </w:r>
      <w:r>
        <w:fldChar w:fldCharType="begin"/>
      </w:r>
      <w:r>
        <w:instrText xml:space="preserve"> SEQ Figure \* ARABIC </w:instrText>
      </w:r>
      <w:r>
        <w:fldChar w:fldCharType="separate"/>
      </w:r>
      <w:r w:rsidR="008850CD">
        <w:rPr>
          <w:noProof/>
        </w:rPr>
        <w:t>36</w:t>
      </w:r>
      <w:r>
        <w:fldChar w:fldCharType="end"/>
      </w:r>
      <w:r>
        <w:t xml:space="preserve">. </w:t>
      </w:r>
      <w:r>
        <w:t>ROC curves for all classes under the Oz-C3 channel for 6 classes using RF. The classes go as follows:</w:t>
      </w:r>
      <w:r>
        <w:tab/>
      </w:r>
      <w:r>
        <w:tab/>
        <w:t xml:space="preserve"> 0-Wake ;1-S1;2-S2; 3-S3; 4-S4; 5-REM</w:t>
      </w:r>
      <w:r>
        <w:rPr>
          <w:noProof/>
        </w:rPr>
        <w:t xml:space="preserve"> </w:t>
      </w:r>
      <w:r w:rsidR="00E7193B">
        <w:rPr>
          <w:noProof/>
        </w:rPr>
        <w:drawing>
          <wp:inline distT="0" distB="0" distL="0" distR="0" wp14:anchorId="1F698B67" wp14:editId="2F15A4F8">
            <wp:extent cx="5760000" cy="2913591"/>
            <wp:effectExtent l="0" t="0" r="0" b="127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00" cy="2913591"/>
                    </a:xfrm>
                    <a:prstGeom prst="rect">
                      <a:avLst/>
                    </a:prstGeom>
                    <a:noFill/>
                  </pic:spPr>
                </pic:pic>
              </a:graphicData>
            </a:graphic>
          </wp:inline>
        </w:drawing>
      </w:r>
    </w:p>
    <w:p w:rsidR="00620206" w:rsidRDefault="00E7193B" w:rsidP="00620206">
      <w:pPr>
        <w:pStyle w:val="Caption"/>
        <w:jc w:val="center"/>
      </w:pPr>
      <w:r>
        <w:t xml:space="preserve">Figure </w:t>
      </w:r>
      <w:r>
        <w:fldChar w:fldCharType="begin"/>
      </w:r>
      <w:r>
        <w:instrText xml:space="preserve"> SEQ Figure \* ARABIC </w:instrText>
      </w:r>
      <w:r>
        <w:fldChar w:fldCharType="separate"/>
      </w:r>
      <w:r w:rsidR="008850CD">
        <w:rPr>
          <w:noProof/>
        </w:rPr>
        <w:t>37</w:t>
      </w:r>
      <w:r>
        <w:fldChar w:fldCharType="end"/>
      </w:r>
      <w:r>
        <w:t xml:space="preserve">. </w:t>
      </w:r>
      <w:r w:rsidRPr="00683F75">
        <w:t>Feature importance for the RF algorithm derived through summing the importance of the features across all channels.</w:t>
      </w:r>
      <w:bookmarkEnd w:id="103"/>
    </w:p>
    <w:p w:rsidR="00620206" w:rsidRDefault="00620206" w:rsidP="00620206">
      <w:pPr>
        <w:pStyle w:val="Lowersection"/>
        <w:rPr>
          <w:lang w:val="en-GB"/>
        </w:rPr>
      </w:pPr>
      <w:r>
        <w:rPr>
          <w:lang w:val="en-GB"/>
        </w:rPr>
        <w:lastRenderedPageBreak/>
        <w:t>5.1.3 Continuous wavelet transform features</w:t>
      </w:r>
    </w:p>
    <w:p w:rsidR="00620206" w:rsidRDefault="00620206" w:rsidP="00620206">
      <w:pPr>
        <w:pStyle w:val="Lowersection"/>
        <w:ind w:firstLine="0"/>
        <w:rPr>
          <w:b w:val="0"/>
          <w:lang w:val="en-GB"/>
        </w:rPr>
      </w:pPr>
      <w:r>
        <w:rPr>
          <w:b w:val="0"/>
          <w:lang w:val="en-GB"/>
        </w:rPr>
        <w:t xml:space="preserve">The procedure of describing the time-frequency domain features will be slightly different. Since there are many more features than in the previous section the pair plots will be given in multiple figures as a function of frequency bands. </w:t>
      </w:r>
    </w:p>
    <w:p w:rsidR="008F1E4A" w:rsidRDefault="002F0DB0" w:rsidP="008F1E4A">
      <w:pPr>
        <w:pStyle w:val="Lowersection"/>
        <w:ind w:firstLine="0"/>
      </w:pPr>
      <w:r>
        <w:rPr>
          <w:b w:val="0"/>
          <w:noProof/>
        </w:rPr>
        <mc:AlternateContent>
          <mc:Choice Requires="wpg">
            <w:drawing>
              <wp:inline distT="0" distB="0" distL="0" distR="0" wp14:anchorId="05F0F209" wp14:editId="07820223">
                <wp:extent cx="5731510" cy="7280738"/>
                <wp:effectExtent l="0" t="0" r="2540" b="0"/>
                <wp:docPr id="105" name="Group 105"/>
                <wp:cNvGraphicFramePr/>
                <a:graphic xmlns:a="http://schemas.openxmlformats.org/drawingml/2006/main">
                  <a:graphicData uri="http://schemas.microsoft.com/office/word/2010/wordprocessingGroup">
                    <wpg:wgp>
                      <wpg:cNvGrpSpPr/>
                      <wpg:grpSpPr>
                        <a:xfrm>
                          <a:off x="0" y="0"/>
                          <a:ext cx="5731510" cy="7280738"/>
                          <a:chOff x="0" y="0"/>
                          <a:chExt cx="5732145" cy="7281545"/>
                        </a:xfrm>
                      </wpg:grpSpPr>
                      <pic:pic xmlns:pic="http://schemas.openxmlformats.org/drawingml/2006/picture">
                        <pic:nvPicPr>
                          <pic:cNvPr id="99" name="Picture 99"/>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19050"/>
                            <a:ext cx="2807970" cy="2380615"/>
                          </a:xfrm>
                          <a:prstGeom prst="rect">
                            <a:avLst/>
                          </a:prstGeom>
                        </pic:spPr>
                      </pic:pic>
                      <pic:pic xmlns:pic="http://schemas.openxmlformats.org/drawingml/2006/picture">
                        <pic:nvPicPr>
                          <pic:cNvPr id="100" name="Picture 100"/>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2924175" y="0"/>
                            <a:ext cx="2807970" cy="2401570"/>
                          </a:xfrm>
                          <a:prstGeom prst="rect">
                            <a:avLst/>
                          </a:prstGeom>
                        </pic:spPr>
                      </pic:pic>
                      <pic:pic xmlns:pic="http://schemas.openxmlformats.org/drawingml/2006/picture">
                        <pic:nvPicPr>
                          <pic:cNvPr id="101" name="Picture 101"/>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2362200"/>
                            <a:ext cx="2807970" cy="2423795"/>
                          </a:xfrm>
                          <a:prstGeom prst="rect">
                            <a:avLst/>
                          </a:prstGeom>
                        </pic:spPr>
                      </pic:pic>
                      <pic:pic xmlns:pic="http://schemas.openxmlformats.org/drawingml/2006/picture">
                        <pic:nvPicPr>
                          <pic:cNvPr id="102" name="Picture 10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2924175" y="2343150"/>
                            <a:ext cx="2807970" cy="2461895"/>
                          </a:xfrm>
                          <a:prstGeom prst="rect">
                            <a:avLst/>
                          </a:prstGeom>
                        </pic:spPr>
                      </pic:pic>
                      <pic:pic xmlns:pic="http://schemas.openxmlformats.org/drawingml/2006/picture">
                        <pic:nvPicPr>
                          <pic:cNvPr id="103" name="Picture 103"/>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4819650"/>
                            <a:ext cx="2807970" cy="2461895"/>
                          </a:xfrm>
                          <a:prstGeom prst="rect">
                            <a:avLst/>
                          </a:prstGeom>
                        </pic:spPr>
                      </pic:pic>
                      <pic:pic xmlns:pic="http://schemas.openxmlformats.org/drawingml/2006/picture">
                        <pic:nvPicPr>
                          <pic:cNvPr id="104" name="Picture 104"/>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2924175" y="4819650"/>
                            <a:ext cx="2807970" cy="2461895"/>
                          </a:xfrm>
                          <a:prstGeom prst="rect">
                            <a:avLst/>
                          </a:prstGeom>
                        </pic:spPr>
                      </pic:pic>
                    </wpg:wgp>
                  </a:graphicData>
                </a:graphic>
              </wp:inline>
            </w:drawing>
          </mc:Choice>
          <mc:Fallback>
            <w:pict>
              <v:group w14:anchorId="097C178D" id="Group 105" o:spid="_x0000_s1026" style="width:451.3pt;height:573.3pt;mso-position-horizontal-relative:char;mso-position-vertical-relative:line" coordsize="57321,728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">
                <v:shape id="Picture 99" o:spid="_x0000_s1027" type="#_x0000_t75" style="position:absolute;top:190;width:28079;height:23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">
                  <v:imagedata r:id="rId67" o:title=""/>
                  <v:path arrowok="t"/>
                </v:shape>
                <v:shape id="Picture 100" o:spid="_x0000_s1028" type="#_x0000_t75" style="position:absolute;left:29241;width:28080;height:240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">
                  <v:imagedata r:id="rId68" o:title=""/>
                  <v:path arrowok="t"/>
                </v:shape>
                <v:shape id="Picture 101" o:spid="_x0000_s1029" type="#_x0000_t75" style="position:absolute;top:23622;width:28079;height:24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">
                  <v:imagedata r:id="rId69" o:title=""/>
                  <v:path arrowok="t"/>
                </v:shape>
                <v:shape id="Picture 102" o:spid="_x0000_s1030" type="#_x0000_t75" style="position:absolute;left:29241;top:23431;width:28080;height:24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">
                  <v:imagedata r:id="rId70" o:title=""/>
                  <v:path arrowok="t"/>
                </v:shape>
                <v:shape id="Picture 103" o:spid="_x0000_s1031" type="#_x0000_t75" style="position:absolute;top:48196;width:28079;height:24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">
                  <v:imagedata r:id="rId71" o:title=""/>
                  <v:path arrowok="t"/>
                </v:shape>
                <v:shape id="Picture 104" o:spid="_x0000_s1032" type="#_x0000_t75" style="position:absolute;left:29241;top:48196;width:28080;height:24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">
                  <v:imagedata r:id="rId72" o:title=""/>
                  <v:path arrowok="t"/>
                </v:shape>
                <w10:anchorlock/>
              </v:group>
            </w:pict>
          </mc:Fallback>
        </mc:AlternateContent>
      </w:r>
    </w:p>
    <w:p w:rsidR="00620206" w:rsidRDefault="008F1E4A" w:rsidP="008F1E4A">
      <w:pPr>
        <w:pStyle w:val="Caption"/>
        <w:jc w:val="center"/>
      </w:pPr>
      <w:r>
        <w:t xml:space="preserve">Figure </w:t>
      </w:r>
      <w:r>
        <w:fldChar w:fldCharType="begin"/>
      </w:r>
      <w:r>
        <w:instrText xml:space="preserve"> SEQ Figure \* ARABIC </w:instrText>
      </w:r>
      <w:r>
        <w:fldChar w:fldCharType="separate"/>
      </w:r>
      <w:r w:rsidR="008850CD">
        <w:rPr>
          <w:noProof/>
        </w:rPr>
        <w:t>38</w:t>
      </w:r>
      <w:r>
        <w:fldChar w:fldCharType="end"/>
      </w:r>
      <w:r>
        <w:t>. distributions of different features across the bands: means (top left), middle-crossing rate (top right), total band power (middle left), inequality (middle right), variance (bottom left), spectral edge frequency (bottom right)</w:t>
      </w:r>
    </w:p>
    <w:p w:rsidR="008F1E4A" w:rsidRDefault="008F1E4A" w:rsidP="008F1E4A">
      <w:pPr>
        <w:keepNext/>
        <w:jc w:val="center"/>
      </w:pPr>
      <w:r>
        <w:rPr>
          <w:noProof/>
        </w:rPr>
        <w:lastRenderedPageBreak/>
        <w:drawing>
          <wp:inline distT="0" distB="0" distL="0" distR="0" wp14:anchorId="0CC046FF" wp14:editId="47706945">
            <wp:extent cx="5760000" cy="3326656"/>
            <wp:effectExtent l="0" t="0" r="0" b="762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60000" cy="3326656"/>
                    </a:xfrm>
                    <a:prstGeom prst="rect">
                      <a:avLst/>
                    </a:prstGeom>
                    <a:noFill/>
                  </pic:spPr>
                </pic:pic>
              </a:graphicData>
            </a:graphic>
          </wp:inline>
        </w:drawing>
      </w:r>
    </w:p>
    <w:p w:rsidR="008F1E4A" w:rsidRDefault="008F1E4A" w:rsidP="008F1E4A">
      <w:pPr>
        <w:pStyle w:val="Caption"/>
        <w:jc w:val="center"/>
      </w:pPr>
      <w:r>
        <w:t xml:space="preserve">Figure </w:t>
      </w:r>
      <w:r>
        <w:fldChar w:fldCharType="begin"/>
      </w:r>
      <w:r>
        <w:instrText xml:space="preserve"> SEQ Figure \* ARABIC </w:instrText>
      </w:r>
      <w:r>
        <w:fldChar w:fldCharType="separate"/>
      </w:r>
      <w:r w:rsidR="008850CD">
        <w:rPr>
          <w:noProof/>
        </w:rPr>
        <w:t>39</w:t>
      </w:r>
      <w:r>
        <w:fldChar w:fldCharType="end"/>
      </w:r>
      <w:r>
        <w:t xml:space="preserve">. </w:t>
      </w:r>
      <w:r w:rsidRPr="008A6C54">
        <w:t xml:space="preserve">10-fold cross-validated Accuracy with error ranges for each EEG channel of the 10 second Hut lab data for the </w:t>
      </w:r>
      <w:r>
        <w:t>CWT time-</w:t>
      </w:r>
      <w:r w:rsidRPr="008A6C54">
        <w:t xml:space="preserve"> frequency domain feature set under both a Random Forest and a K-nearest neighbour (k=30) classifiers for both 3 and 6 classes</w:t>
      </w:r>
    </w:p>
    <w:p w:rsidR="005F5E7F" w:rsidRDefault="005F5E7F" w:rsidP="005F5E7F">
      <w:pPr>
        <w:keepNext/>
      </w:pPr>
      <w:r>
        <w:rPr>
          <w:noProof/>
        </w:rPr>
        <mc:AlternateContent>
          <mc:Choice Requires="wpg">
            <w:drawing>
              <wp:inline distT="0" distB="0" distL="0" distR="0" wp14:anchorId="6485B03C" wp14:editId="77C6ECF2">
                <wp:extent cx="5731510" cy="2083839"/>
                <wp:effectExtent l="0" t="0" r="2540" b="0"/>
                <wp:docPr id="110" name="Group 110"/>
                <wp:cNvGraphicFramePr/>
                <a:graphic xmlns:a="http://schemas.openxmlformats.org/drawingml/2006/main">
                  <a:graphicData uri="http://schemas.microsoft.com/office/word/2010/wordprocessingGroup">
                    <wpg:wgp>
                      <wpg:cNvGrpSpPr/>
                      <wpg:grpSpPr>
                        <a:xfrm>
                          <a:off x="0" y="0"/>
                          <a:ext cx="5731510" cy="2083839"/>
                          <a:chOff x="0" y="0"/>
                          <a:chExt cx="5732145" cy="2084070"/>
                        </a:xfrm>
                      </wpg:grpSpPr>
                      <pic:pic xmlns:pic="http://schemas.openxmlformats.org/drawingml/2006/picture">
                        <pic:nvPicPr>
                          <pic:cNvPr id="109" name="Picture 109"/>
                          <pic:cNvPicPr>
                            <a:picLocks noChangeAspect="1"/>
                          </pic:cNvPicPr>
                        </pic:nvPicPr>
                        <pic:blipFill rotWithShape="1">
                          <a:blip r:embed="rId74">
                            <a:extLst>
                              <a:ext uri="{28A0092B-C50C-407E-A947-70E740481C1C}">
                                <a14:useLocalDpi xmlns:a14="http://schemas.microsoft.com/office/drawing/2010/main" val="0"/>
                              </a:ext>
                            </a:extLst>
                          </a:blip>
                          <a:srcRect l="8143" t="11159" r="13417" b="7170"/>
                          <a:stretch/>
                        </pic:blipFill>
                        <pic:spPr bwMode="auto">
                          <a:xfrm>
                            <a:off x="0" y="38100"/>
                            <a:ext cx="2807970" cy="20459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8" name="Picture 108"/>
                          <pic:cNvPicPr>
                            <a:picLocks noChangeAspect="1"/>
                          </pic:cNvPicPr>
                        </pic:nvPicPr>
                        <pic:blipFill rotWithShape="1">
                          <a:blip r:embed="rId75">
                            <a:extLst>
                              <a:ext uri="{28A0092B-C50C-407E-A947-70E740481C1C}">
                                <a14:useLocalDpi xmlns:a14="http://schemas.microsoft.com/office/drawing/2010/main" val="0"/>
                              </a:ext>
                            </a:extLst>
                          </a:blip>
                          <a:srcRect l="7644" t="10446" r="13584" b="6696"/>
                          <a:stretch/>
                        </pic:blipFill>
                        <pic:spPr bwMode="auto">
                          <a:xfrm>
                            <a:off x="2924175" y="0"/>
                            <a:ext cx="2807970" cy="206692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0E87126D" id="Group 110" o:spid="_x0000_s1026" style="width:451.3pt;height:164.1pt;mso-position-horizontal-relative:char;mso-position-vertical-relative:line" coordsize="57321,20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">
                <v:shape id="Picture 109" o:spid="_x0000_s1027" type="#_x0000_t75" style="position:absolute;top:381;width:28079;height:20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">
                  <v:imagedata r:id="rId76" o:title="" croptop="7313f" cropbottom="4699f" cropleft="5337f" cropright="8793f"/>
                  <v:path arrowok="t"/>
                </v:shape>
                <v:shape id="Picture 108" o:spid="_x0000_s1028" type="#_x0000_t75" style="position:absolute;left:29241;width:28080;height:20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">
                  <v:imagedata r:id="rId77" o:title="" croptop="6846f" cropbottom="4388f" cropleft="5010f" cropright="8902f"/>
                  <v:path arrowok="t"/>
                </v:shape>
                <w10:anchorlock/>
              </v:group>
            </w:pict>
          </mc:Fallback>
        </mc:AlternateContent>
      </w:r>
    </w:p>
    <w:p w:rsidR="008F1E4A" w:rsidRDefault="005F5E7F" w:rsidP="005F5E7F">
      <w:pPr>
        <w:pStyle w:val="Caption"/>
        <w:jc w:val="center"/>
      </w:pPr>
      <w:r>
        <w:t xml:space="preserve">Figure </w:t>
      </w:r>
      <w:r>
        <w:fldChar w:fldCharType="begin"/>
      </w:r>
      <w:r>
        <w:instrText xml:space="preserve"> SEQ Figure \* ARABIC </w:instrText>
      </w:r>
      <w:r>
        <w:fldChar w:fldCharType="separate"/>
      </w:r>
      <w:r w:rsidR="008850CD">
        <w:rPr>
          <w:noProof/>
        </w:rPr>
        <w:t>40</w:t>
      </w:r>
      <w:r>
        <w:fldChar w:fldCharType="end"/>
      </w:r>
      <w:r>
        <w:t xml:space="preserve">. </w:t>
      </w:r>
      <w:r w:rsidRPr="008E055C">
        <w:t xml:space="preserve">. Normalized confusion matrix for 6 class (left) and 3 class </w:t>
      </w:r>
      <w:r>
        <w:t>(right) KNN classifiers of the Fp</w:t>
      </w:r>
      <w:r w:rsidRPr="008E055C">
        <w:t>z-C</w:t>
      </w:r>
      <w:r>
        <w:t>3</w:t>
      </w:r>
      <w:r w:rsidRPr="008E055C">
        <w:t xml:space="preserve"> channel for the parametric frequency domain 10 second Hut lab data model.</w:t>
      </w:r>
    </w:p>
    <w:p w:rsidR="00992C4B" w:rsidRDefault="00992C4B" w:rsidP="00992C4B">
      <w:pPr>
        <w:pStyle w:val="Caption"/>
        <w:keepNext/>
      </w:pPr>
      <w:r>
        <w:t xml:space="preserve">Table </w:t>
      </w:r>
      <w:r>
        <w:fldChar w:fldCharType="begin"/>
      </w:r>
      <w:r>
        <w:instrText xml:space="preserve"> SEQ Table \* ARABIC </w:instrText>
      </w:r>
      <w:r>
        <w:fldChar w:fldCharType="separate"/>
      </w:r>
      <w:r>
        <w:rPr>
          <w:noProof/>
        </w:rPr>
        <w:t>4</w:t>
      </w:r>
      <w:r>
        <w:fldChar w:fldCharType="end"/>
      </w:r>
      <w:r>
        <w:t xml:space="preserve">. </w:t>
      </w:r>
      <w:r w:rsidRPr="00811993">
        <w:t>Sensitivity an</w:t>
      </w:r>
      <w:r>
        <w:t>d Specificity of the best (Fpz-C3 for RF and Oz-C4 for KNN</w:t>
      </w:r>
      <w:r w:rsidRPr="00811993">
        <w:t>) channels and the worst (Cz-C</w:t>
      </w:r>
      <w:r>
        <w:t>4 for RF and Cz-Fpz fro KNN</w:t>
      </w:r>
      <w:r w:rsidRPr="00811993">
        <w:t>) channel. The best performance data is shown in green while the corresponding changes for the worst channel are outlined in red</w:t>
      </w:r>
    </w:p>
    <w:p w:rsidR="00B225B6" w:rsidRDefault="00B225B6" w:rsidP="00B225B6">
      <w:pPr>
        <w:rPr>
          <w:lang w:val="en-GB"/>
        </w:rPr>
      </w:pPr>
      <w:r w:rsidRPr="00B225B6">
        <w:drawing>
          <wp:inline distT="0" distB="0" distL="0" distR="0">
            <wp:extent cx="5731510" cy="1404129"/>
            <wp:effectExtent l="0" t="0" r="2540" b="571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31510" cy="1404129"/>
                    </a:xfrm>
                    <a:prstGeom prst="rect">
                      <a:avLst/>
                    </a:prstGeom>
                    <a:noFill/>
                    <a:ln>
                      <a:noFill/>
                    </a:ln>
                  </pic:spPr>
                </pic:pic>
              </a:graphicData>
            </a:graphic>
          </wp:inline>
        </w:drawing>
      </w:r>
    </w:p>
    <w:p w:rsidR="008850CD" w:rsidRDefault="008850CD" w:rsidP="008850CD">
      <w:pPr>
        <w:keepNext/>
      </w:pPr>
      <w:r>
        <w:rPr>
          <w:noProof/>
        </w:rPr>
        <w:lastRenderedPageBreak/>
        <w:drawing>
          <wp:inline distT="0" distB="0" distL="0" distR="0" wp14:anchorId="71625CA9" wp14:editId="6589A6F2">
            <wp:extent cx="5731510" cy="3056890"/>
            <wp:effectExtent l="0" t="0" r="254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ROC_RF_cwt.jpg"/>
                    <pic:cNvPicPr/>
                  </pic:nvPicPr>
                  <pic:blipFill>
                    <a:blip r:embed="rId79">
                      <a:extLst>
                        <a:ext uri="{28A0092B-C50C-407E-A947-70E740481C1C}">
                          <a14:useLocalDpi xmlns:a14="http://schemas.microsoft.com/office/drawing/2010/main" val="0"/>
                        </a:ext>
                      </a:extLst>
                    </a:blip>
                    <a:stretch>
                      <a:fillRect/>
                    </a:stretch>
                  </pic:blipFill>
                  <pic:spPr>
                    <a:xfrm>
                      <a:off x="0" y="0"/>
                      <a:ext cx="5731510" cy="3056890"/>
                    </a:xfrm>
                    <a:prstGeom prst="rect">
                      <a:avLst/>
                    </a:prstGeom>
                  </pic:spPr>
                </pic:pic>
              </a:graphicData>
            </a:graphic>
          </wp:inline>
        </w:drawing>
      </w:r>
    </w:p>
    <w:p w:rsidR="008850CD" w:rsidRDefault="008850CD" w:rsidP="008850CD">
      <w:pPr>
        <w:pStyle w:val="Caption"/>
        <w:jc w:val="center"/>
      </w:pPr>
      <w:r>
        <w:t xml:space="preserve">Figure </w:t>
      </w:r>
      <w:r>
        <w:fldChar w:fldCharType="begin"/>
      </w:r>
      <w:r>
        <w:instrText xml:space="preserve"> SEQ Figure \* ARABIC </w:instrText>
      </w:r>
      <w:r>
        <w:fldChar w:fldCharType="separate"/>
      </w:r>
      <w:r>
        <w:rPr>
          <w:noProof/>
        </w:rPr>
        <w:t>41</w:t>
      </w:r>
      <w:r>
        <w:fldChar w:fldCharType="end"/>
      </w:r>
      <w:r>
        <w:t xml:space="preserve">. </w:t>
      </w:r>
      <w:r w:rsidRPr="004D26EB">
        <w:t>ROC curves for all classes under the Oz-C3 channel for 6 classes using RF. The classes go as follows:</w:t>
      </w:r>
      <w:r w:rsidRPr="004D26EB">
        <w:tab/>
      </w:r>
      <w:r w:rsidRPr="004D26EB">
        <w:tab/>
        <w:t xml:space="preserve"> 0-Wake ;1-S1;2-S2; 3-S3; 4-S4; 5-REM</w:t>
      </w:r>
    </w:p>
    <w:p w:rsidR="008850CD" w:rsidRPr="008850CD" w:rsidRDefault="008850CD" w:rsidP="008850CD">
      <w:pPr>
        <w:rPr>
          <w:lang w:val="en-GB"/>
        </w:rPr>
      </w:pPr>
      <w:r w:rsidRPr="008850CD">
        <w:rPr>
          <w:highlight w:val="yellow"/>
          <w:lang w:val="en-GB"/>
        </w:rPr>
        <w:t>Do feature evaluation of some sort</w:t>
      </w:r>
      <w:r>
        <w:rPr>
          <w:lang w:val="en-GB"/>
        </w:rPr>
        <w:t xml:space="preserve"> </w:t>
      </w:r>
    </w:p>
    <w:p w:rsidR="005F5E7F" w:rsidRDefault="008850CD" w:rsidP="008850CD">
      <w:pPr>
        <w:pStyle w:val="mainsection"/>
        <w:rPr>
          <w:lang w:val="en-GB"/>
        </w:rPr>
      </w:pPr>
      <w:r>
        <w:rPr>
          <w:lang w:val="en-GB"/>
        </w:rPr>
        <w:t>5.2 Optimization of performance</w:t>
      </w:r>
    </w:p>
    <w:p w:rsidR="008850CD" w:rsidRDefault="008850CD" w:rsidP="008850CD">
      <w:pPr>
        <w:pStyle w:val="Lowersection"/>
        <w:rPr>
          <w:lang w:val="en-GB"/>
        </w:rPr>
      </w:pPr>
      <w:r>
        <w:rPr>
          <w:lang w:val="en-GB"/>
        </w:rPr>
        <w:t>5.2.1 Parallel processing</w:t>
      </w:r>
    </w:p>
    <w:p w:rsidR="008850CD" w:rsidRDefault="008850CD" w:rsidP="008850CD">
      <w:pPr>
        <w:pStyle w:val="Lowersection"/>
        <w:rPr>
          <w:lang w:val="en-GB"/>
        </w:rPr>
      </w:pPr>
      <w:r>
        <w:rPr>
          <w:lang w:val="en-GB"/>
        </w:rPr>
        <w:t>5.2.2 ML Algorithm optimization</w:t>
      </w:r>
    </w:p>
    <w:p w:rsidR="008850CD" w:rsidRPr="005F5E7F" w:rsidRDefault="008850CD" w:rsidP="008850CD">
      <w:pPr>
        <w:pStyle w:val="mainsection"/>
        <w:rPr>
          <w:lang w:val="en-GB"/>
        </w:rPr>
      </w:pPr>
      <w:r>
        <w:rPr>
          <w:lang w:val="en-GB"/>
        </w:rPr>
        <w:t>5.3 ML performance evaluation and comparison</w:t>
      </w:r>
    </w:p>
    <w:p w:rsidR="008F1E4A" w:rsidRPr="008F1E4A" w:rsidRDefault="008F1E4A" w:rsidP="008F1E4A">
      <w:pPr>
        <w:rPr>
          <w:lang w:val="en-GB"/>
        </w:rPr>
      </w:pPr>
      <w:bookmarkStart w:id="104" w:name="_GoBack"/>
      <w:bookmarkEnd w:id="104"/>
    </w:p>
    <w:p w:rsidR="002F0DB0" w:rsidRDefault="002F0DB0" w:rsidP="00620206">
      <w:pPr>
        <w:pStyle w:val="Lowersection"/>
        <w:ind w:firstLine="0"/>
        <w:rPr>
          <w:b w:val="0"/>
          <w:lang w:val="en-GB"/>
        </w:rPr>
      </w:pPr>
    </w:p>
    <w:p w:rsidR="002F0DB0" w:rsidRDefault="002F0DB0" w:rsidP="00620206">
      <w:pPr>
        <w:pStyle w:val="Lowersection"/>
        <w:ind w:firstLine="0"/>
        <w:rPr>
          <w:b w:val="0"/>
          <w:lang w:val="en-GB"/>
        </w:rPr>
      </w:pPr>
    </w:p>
    <w:p w:rsidR="002F0DB0" w:rsidRDefault="002F0DB0" w:rsidP="00620206">
      <w:pPr>
        <w:pStyle w:val="Lowersection"/>
        <w:ind w:firstLine="0"/>
        <w:rPr>
          <w:b w:val="0"/>
          <w:lang w:val="en-GB"/>
        </w:rPr>
      </w:pPr>
    </w:p>
    <w:p w:rsidR="002F0DB0" w:rsidRPr="00620206" w:rsidRDefault="002F0DB0" w:rsidP="00620206">
      <w:pPr>
        <w:pStyle w:val="Lowersection"/>
        <w:ind w:firstLine="0"/>
        <w:rPr>
          <w:b w:val="0"/>
          <w:lang w:val="en-GB"/>
        </w:rPr>
      </w:pPr>
    </w:p>
    <w:p w:rsidR="00620206" w:rsidRDefault="00620206">
      <w:pPr>
        <w:rPr>
          <w:i/>
          <w:iCs/>
          <w:color w:val="44546A" w:themeColor="text2"/>
          <w:sz w:val="18"/>
          <w:szCs w:val="18"/>
          <w:lang w:val="en-GB"/>
        </w:rPr>
      </w:pPr>
      <w:r>
        <w:br w:type="page"/>
      </w:r>
    </w:p>
    <w:p w:rsidR="00620206" w:rsidRPr="00620206" w:rsidRDefault="00620206" w:rsidP="00620206">
      <w:pPr>
        <w:pStyle w:val="Caption"/>
        <w:jc w:val="center"/>
      </w:pPr>
    </w:p>
    <w:p w:rsidR="006D05FA" w:rsidRDefault="006D05FA" w:rsidP="001278BE">
      <w:pPr>
        <w:pStyle w:val="mainsection"/>
        <w:jc w:val="center"/>
      </w:pPr>
    </w:p>
    <w:p w:rsidR="006D05FA" w:rsidRDefault="006D05FA" w:rsidP="001278BE">
      <w:pPr>
        <w:pStyle w:val="mainsection"/>
        <w:jc w:val="center"/>
      </w:pPr>
    </w:p>
    <w:p w:rsidR="00627BC4" w:rsidRDefault="00627BC4" w:rsidP="001278BE">
      <w:pPr>
        <w:pStyle w:val="mainsection"/>
        <w:jc w:val="center"/>
      </w:pPr>
    </w:p>
    <w:p w:rsidR="000D0B57" w:rsidRDefault="000D0B57" w:rsidP="00A70B10">
      <w:pPr>
        <w:pStyle w:val="Lowersection"/>
        <w:ind w:firstLine="0"/>
        <w:jc w:val="center"/>
      </w:pPr>
    </w:p>
    <w:p w:rsidR="00DB1246" w:rsidRDefault="00DB1246" w:rsidP="00DB1246">
      <w:pPr>
        <w:pStyle w:val="mainsection"/>
        <w:jc w:val="center"/>
      </w:pPr>
    </w:p>
    <w:p w:rsidR="008E1057" w:rsidRDefault="008E1057">
      <w:pPr>
        <w:rPr>
          <w:rFonts w:ascii="Times New Roman" w:hAnsi="Times New Roman" w:cs="Times New Roman"/>
          <w:sz w:val="24"/>
        </w:rPr>
      </w:pPr>
    </w:p>
    <w:p w:rsidR="008E1057" w:rsidRDefault="008E1057" w:rsidP="008E1057">
      <w:pPr>
        <w:widowControl w:val="0"/>
        <w:jc w:val="center"/>
        <w:rPr>
          <w:rFonts w:ascii="Times New Roman" w:hAnsi="Times New Roman" w:cs="Times New Roman"/>
          <w:sz w:val="24"/>
        </w:rPr>
      </w:pPr>
    </w:p>
    <w:p w:rsidR="008E1057" w:rsidRDefault="008E1057" w:rsidP="008E1057">
      <w:pPr>
        <w:widowControl w:val="0"/>
        <w:jc w:val="center"/>
        <w:rPr>
          <w:rFonts w:ascii="Times New Roman" w:hAnsi="Times New Roman" w:cs="Times New Roman"/>
          <w:sz w:val="24"/>
        </w:rPr>
      </w:pPr>
    </w:p>
    <w:p w:rsidR="008E1057" w:rsidRDefault="008E1057" w:rsidP="008E1057">
      <w:pPr>
        <w:widowControl w:val="0"/>
        <w:jc w:val="center"/>
        <w:rPr>
          <w:rFonts w:ascii="Times New Roman" w:hAnsi="Times New Roman" w:cs="Times New Roman"/>
          <w:sz w:val="24"/>
        </w:rPr>
      </w:pPr>
    </w:p>
    <w:p w:rsidR="008E1057" w:rsidRDefault="008E1057" w:rsidP="008E1057">
      <w:pPr>
        <w:widowControl w:val="0"/>
        <w:jc w:val="center"/>
        <w:rPr>
          <w:rFonts w:ascii="Times New Roman" w:hAnsi="Times New Roman" w:cs="Times New Roman"/>
          <w:sz w:val="24"/>
        </w:rPr>
      </w:pPr>
    </w:p>
    <w:p w:rsidR="008E1057" w:rsidRDefault="008E1057" w:rsidP="00A57D09">
      <w:pPr>
        <w:pStyle w:val="chapters"/>
        <w:rPr>
          <w:sz w:val="40"/>
        </w:rPr>
      </w:pPr>
      <w:bookmarkStart w:id="105" w:name="_Toc515823202"/>
      <w:r w:rsidRPr="008E1057">
        <w:t xml:space="preserve">CHAPTER </w:t>
      </w:r>
      <w:r w:rsidRPr="008E1057">
        <w:rPr>
          <w:sz w:val="40"/>
        </w:rPr>
        <w:t>VI</w:t>
      </w:r>
      <w:bookmarkEnd w:id="105"/>
    </w:p>
    <w:p w:rsidR="008E1057" w:rsidRDefault="008E1057" w:rsidP="00A57D09">
      <w:pPr>
        <w:pStyle w:val="chapters"/>
      </w:pPr>
      <w:bookmarkStart w:id="106" w:name="_Toc515823203"/>
      <w:r w:rsidRPr="008E1057">
        <w:t>CONCLUSIONS &amp; RECMMENDATIONS</w:t>
      </w:r>
      <w:bookmarkEnd w:id="106"/>
    </w:p>
    <w:p w:rsidR="008E1057" w:rsidRDefault="008E1057">
      <w:pPr>
        <w:rPr>
          <w:rFonts w:ascii="Times New Roman" w:hAnsi="Times New Roman" w:cs="Times New Roman"/>
          <w:sz w:val="24"/>
        </w:rPr>
      </w:pPr>
      <w:r>
        <w:rPr>
          <w:rFonts w:ascii="Times New Roman" w:hAnsi="Times New Roman" w:cs="Times New Roman"/>
          <w:sz w:val="24"/>
        </w:rPr>
        <w:br w:type="page"/>
      </w:r>
    </w:p>
    <w:p w:rsidR="008E1057" w:rsidRDefault="008E1057" w:rsidP="001204C5">
      <w:pPr>
        <w:widowControl w:val="0"/>
        <w:jc w:val="center"/>
        <w:rPr>
          <w:rFonts w:ascii="Times New Roman" w:hAnsi="Times New Roman" w:cs="Times New Roman"/>
          <w:sz w:val="24"/>
        </w:rPr>
      </w:pPr>
      <w:r w:rsidRPr="001204C5">
        <w:rPr>
          <w:rFonts w:ascii="Times New Roman" w:hAnsi="Times New Roman" w:cs="Times New Roman"/>
          <w:sz w:val="24"/>
          <w:highlight w:val="yellow"/>
        </w:rPr>
        <w:lastRenderedPageBreak/>
        <w:t>Provide appropriate conclusions after carefully analyzing the data. Still to be decided…</w:t>
      </w:r>
    </w:p>
    <w:p w:rsidR="00CA7A78" w:rsidRDefault="00CA7A78">
      <w:pPr>
        <w:rPr>
          <w:rFonts w:ascii="Times New Roman" w:hAnsi="Times New Roman" w:cs="Times New Roman"/>
          <w:sz w:val="24"/>
        </w:rPr>
      </w:pPr>
      <w:r>
        <w:rPr>
          <w:rFonts w:ascii="Times New Roman" w:hAnsi="Times New Roman" w:cs="Times New Roman"/>
          <w:sz w:val="24"/>
        </w:rPr>
        <w:br w:type="page"/>
      </w:r>
    </w:p>
    <w:p w:rsidR="00CA7A78" w:rsidRDefault="00CA7A78" w:rsidP="00A04D46">
      <w:pPr>
        <w:pStyle w:val="Additions"/>
      </w:pPr>
      <w:bookmarkStart w:id="107" w:name="_Toc515823204"/>
      <w:r w:rsidRPr="00A04D46">
        <w:lastRenderedPageBreak/>
        <w:t>LIST OF DEFINITIONS AND ABBREVIATIONS</w:t>
      </w:r>
      <w:bookmarkEnd w:id="107"/>
    </w:p>
    <w:p w:rsidR="005D1626" w:rsidRDefault="005D1626" w:rsidP="005D1626">
      <w:r>
        <w:t xml:space="preserve">polysomnography </w:t>
      </w:r>
      <w:r>
        <w:tab/>
      </w:r>
      <w:r>
        <w:tab/>
      </w:r>
      <w:r>
        <w:tab/>
      </w:r>
      <w:r>
        <w:tab/>
        <w:t>PSG</w:t>
      </w:r>
    </w:p>
    <w:p w:rsidR="005D1626" w:rsidRDefault="005D1626" w:rsidP="005D1626">
      <w:r>
        <w:t xml:space="preserve">electroencephalography </w:t>
      </w:r>
      <w:r>
        <w:tab/>
      </w:r>
      <w:r>
        <w:tab/>
      </w:r>
      <w:r>
        <w:tab/>
        <w:t>EEG</w:t>
      </w:r>
    </w:p>
    <w:p w:rsidR="005D1626" w:rsidRDefault="005D1626" w:rsidP="005D1626">
      <w:r>
        <w:t xml:space="preserve">electrooculogram </w:t>
      </w:r>
      <w:r>
        <w:tab/>
      </w:r>
      <w:r>
        <w:tab/>
      </w:r>
      <w:r>
        <w:tab/>
      </w:r>
      <w:r>
        <w:tab/>
        <w:t>EOG</w:t>
      </w:r>
    </w:p>
    <w:p w:rsidR="005D1626" w:rsidRDefault="005D1626" w:rsidP="005D1626">
      <w:r>
        <w:t xml:space="preserve">electromyogram </w:t>
      </w:r>
      <w:r>
        <w:tab/>
      </w:r>
      <w:r>
        <w:tab/>
      </w:r>
      <w:r>
        <w:tab/>
      </w:r>
      <w:r>
        <w:tab/>
        <w:t>EMG</w:t>
      </w:r>
    </w:p>
    <w:p w:rsidR="005D1626" w:rsidRDefault="005D1626" w:rsidP="005D1626">
      <w:r>
        <w:t xml:space="preserve">machine learning </w:t>
      </w:r>
      <w:r>
        <w:tab/>
      </w:r>
      <w:r>
        <w:tab/>
      </w:r>
      <w:r>
        <w:tab/>
      </w:r>
      <w:r>
        <w:tab/>
        <w:t>ML</w:t>
      </w:r>
    </w:p>
    <w:p w:rsidR="005D1626" w:rsidRDefault="005D1626" w:rsidP="005D1626">
      <w:r>
        <w:t>Rechtschaffen and Kales</w:t>
      </w:r>
      <w:r>
        <w:tab/>
      </w:r>
      <w:r>
        <w:tab/>
      </w:r>
      <w:r>
        <w:tab/>
        <w:t>R&amp;K</w:t>
      </w:r>
    </w:p>
    <w:p w:rsidR="005D1626" w:rsidRDefault="005D1626" w:rsidP="005D1626">
      <w:r>
        <w:t>American Academy of Sleep Medicine</w:t>
      </w:r>
      <w:r>
        <w:tab/>
      </w:r>
      <w:r>
        <w:tab/>
        <w:t>AASM</w:t>
      </w:r>
    </w:p>
    <w:p w:rsidR="005D1626" w:rsidRDefault="005D1626" w:rsidP="005D1626">
      <w:r>
        <w:t xml:space="preserve">Rapid Eye Movement </w:t>
      </w:r>
      <w:r>
        <w:tab/>
      </w:r>
      <w:r>
        <w:tab/>
      </w:r>
      <w:r>
        <w:tab/>
      </w:r>
      <w:r>
        <w:tab/>
        <w:t>REM</w:t>
      </w:r>
    </w:p>
    <w:p w:rsidR="005D1626" w:rsidRDefault="005D1626" w:rsidP="005D1626">
      <w:r>
        <w:t xml:space="preserve">Non-Rapid Eye Movement </w:t>
      </w:r>
      <w:r>
        <w:tab/>
      </w:r>
      <w:r>
        <w:tab/>
      </w:r>
      <w:r>
        <w:tab/>
        <w:t>NREM</w:t>
      </w:r>
    </w:p>
    <w:p w:rsidR="005D1626" w:rsidRDefault="005D1626" w:rsidP="005D1626">
      <w:r>
        <w:t xml:space="preserve">Suprachiasmatic Nucleus </w:t>
      </w:r>
      <w:r>
        <w:tab/>
      </w:r>
      <w:r>
        <w:tab/>
      </w:r>
      <w:r>
        <w:tab/>
        <w:t>SCN</w:t>
      </w:r>
    </w:p>
    <w:p w:rsidR="005D1626" w:rsidRDefault="005D1626" w:rsidP="005D1626">
      <w:r>
        <w:t xml:space="preserve">Support Vector Machine </w:t>
      </w:r>
      <w:r>
        <w:tab/>
      </w:r>
      <w:r>
        <w:tab/>
      </w:r>
      <w:r>
        <w:tab/>
        <w:t>SVM</w:t>
      </w:r>
    </w:p>
    <w:p w:rsidR="005D1626" w:rsidRDefault="005D1626" w:rsidP="005D1626">
      <w:r>
        <w:t xml:space="preserve">K-nearest </w:t>
      </w:r>
      <w:r w:rsidR="00360F2A">
        <w:t>neighbor</w:t>
      </w:r>
      <w:r>
        <w:t xml:space="preserve"> </w:t>
      </w:r>
      <w:r>
        <w:tab/>
      </w:r>
      <w:r>
        <w:tab/>
      </w:r>
      <w:r>
        <w:tab/>
      </w:r>
      <w:r>
        <w:tab/>
        <w:t>KNN</w:t>
      </w:r>
    </w:p>
    <w:p w:rsidR="005D1626" w:rsidRDefault="005D1626" w:rsidP="005D1626">
      <w:r>
        <w:t xml:space="preserve">Random Forest </w:t>
      </w:r>
      <w:r>
        <w:tab/>
      </w:r>
      <w:r>
        <w:tab/>
      </w:r>
      <w:r>
        <w:tab/>
      </w:r>
      <w:r>
        <w:tab/>
      </w:r>
      <w:r>
        <w:tab/>
        <w:t>RF</w:t>
      </w:r>
    </w:p>
    <w:p w:rsidR="005D1626" w:rsidRDefault="005D1626" w:rsidP="005D1626">
      <w:r>
        <w:t xml:space="preserve">Decision Trees </w:t>
      </w:r>
      <w:r>
        <w:tab/>
      </w:r>
      <w:r>
        <w:tab/>
      </w:r>
      <w:r>
        <w:tab/>
      </w:r>
      <w:r>
        <w:tab/>
      </w:r>
      <w:r>
        <w:tab/>
        <w:t>DT</w:t>
      </w:r>
    </w:p>
    <w:p w:rsidR="005D1626" w:rsidRDefault="005D1626" w:rsidP="005D1626">
      <w:r>
        <w:t xml:space="preserve">Hidden Markov Models </w:t>
      </w:r>
      <w:r>
        <w:tab/>
      </w:r>
      <w:r>
        <w:tab/>
      </w:r>
      <w:r>
        <w:tab/>
      </w:r>
      <w:r>
        <w:tab/>
        <w:t>HMM</w:t>
      </w:r>
    </w:p>
    <w:p w:rsidR="005D1626" w:rsidRDefault="005D1626" w:rsidP="005D1626">
      <w:pPr>
        <w:rPr>
          <w:rFonts w:eastAsiaTheme="majorEastAsia"/>
          <w:color w:val="000000" w:themeColor="text1"/>
          <w:szCs w:val="26"/>
        </w:rPr>
      </w:pPr>
      <w:r>
        <w:rPr>
          <w:rFonts w:eastAsiaTheme="majorEastAsia"/>
          <w:color w:val="000000" w:themeColor="text1"/>
          <w:szCs w:val="26"/>
        </w:rPr>
        <w:t>Forward Algorithm</w:t>
      </w:r>
      <w:r>
        <w:rPr>
          <w:rFonts w:eastAsiaTheme="majorEastAsia"/>
          <w:color w:val="000000" w:themeColor="text1"/>
          <w:szCs w:val="26"/>
        </w:rPr>
        <w:tab/>
      </w:r>
      <w:r>
        <w:rPr>
          <w:rFonts w:eastAsiaTheme="majorEastAsia"/>
          <w:color w:val="000000" w:themeColor="text1"/>
          <w:szCs w:val="26"/>
        </w:rPr>
        <w:tab/>
      </w:r>
      <w:r>
        <w:rPr>
          <w:rFonts w:eastAsiaTheme="majorEastAsia"/>
          <w:color w:val="000000" w:themeColor="text1"/>
          <w:szCs w:val="26"/>
        </w:rPr>
        <w:tab/>
      </w:r>
      <w:r>
        <w:rPr>
          <w:rFonts w:eastAsiaTheme="majorEastAsia"/>
          <w:color w:val="000000" w:themeColor="text1"/>
          <w:szCs w:val="26"/>
        </w:rPr>
        <w:tab/>
        <w:t>FA</w:t>
      </w:r>
    </w:p>
    <w:p w:rsidR="005D1626" w:rsidRDefault="005D1626" w:rsidP="005D1626">
      <w:pPr>
        <w:rPr>
          <w:rFonts w:eastAsiaTheme="majorEastAsia"/>
          <w:color w:val="000000" w:themeColor="text1"/>
          <w:szCs w:val="26"/>
        </w:rPr>
      </w:pPr>
      <w:r>
        <w:rPr>
          <w:rFonts w:eastAsiaTheme="majorEastAsia"/>
          <w:color w:val="000000" w:themeColor="text1"/>
          <w:szCs w:val="26"/>
        </w:rPr>
        <w:t>Backward algorithm</w:t>
      </w:r>
      <w:r>
        <w:rPr>
          <w:rFonts w:eastAsiaTheme="majorEastAsia"/>
          <w:color w:val="000000" w:themeColor="text1"/>
          <w:szCs w:val="26"/>
        </w:rPr>
        <w:tab/>
      </w:r>
      <w:r>
        <w:rPr>
          <w:rFonts w:eastAsiaTheme="majorEastAsia"/>
          <w:color w:val="000000" w:themeColor="text1"/>
          <w:szCs w:val="26"/>
        </w:rPr>
        <w:tab/>
      </w:r>
      <w:r>
        <w:rPr>
          <w:rFonts w:eastAsiaTheme="majorEastAsia"/>
          <w:color w:val="000000" w:themeColor="text1"/>
          <w:szCs w:val="26"/>
        </w:rPr>
        <w:tab/>
      </w:r>
      <w:r>
        <w:rPr>
          <w:rFonts w:eastAsiaTheme="majorEastAsia"/>
          <w:color w:val="000000" w:themeColor="text1"/>
          <w:szCs w:val="26"/>
        </w:rPr>
        <w:tab/>
        <w:t>BA</w:t>
      </w:r>
    </w:p>
    <w:p w:rsidR="005D1626" w:rsidRPr="005D1626" w:rsidRDefault="005D1626" w:rsidP="005D1626">
      <w:pPr>
        <w:rPr>
          <w:rFonts w:eastAsiaTheme="majorEastAsia"/>
          <w:color w:val="000000" w:themeColor="text1"/>
          <w:szCs w:val="26"/>
        </w:rPr>
      </w:pPr>
      <w:r>
        <w:rPr>
          <w:rFonts w:eastAsiaTheme="majorEastAsia"/>
          <w:color w:val="000000" w:themeColor="text1"/>
          <w:szCs w:val="26"/>
        </w:rPr>
        <w:t>Baum-Welch algorithm</w:t>
      </w:r>
      <w:r>
        <w:rPr>
          <w:rFonts w:eastAsiaTheme="majorEastAsia"/>
          <w:color w:val="000000" w:themeColor="text1"/>
          <w:szCs w:val="26"/>
        </w:rPr>
        <w:tab/>
      </w:r>
      <w:r>
        <w:rPr>
          <w:rFonts w:eastAsiaTheme="majorEastAsia"/>
          <w:color w:val="000000" w:themeColor="text1"/>
          <w:szCs w:val="26"/>
        </w:rPr>
        <w:tab/>
      </w:r>
      <w:r>
        <w:rPr>
          <w:rFonts w:eastAsiaTheme="majorEastAsia"/>
          <w:color w:val="000000" w:themeColor="text1"/>
          <w:szCs w:val="26"/>
        </w:rPr>
        <w:tab/>
      </w:r>
      <w:r>
        <w:rPr>
          <w:rFonts w:eastAsiaTheme="majorEastAsia"/>
          <w:color w:val="000000" w:themeColor="text1"/>
          <w:szCs w:val="26"/>
        </w:rPr>
        <w:tab/>
        <w:t>BW</w:t>
      </w:r>
    </w:p>
    <w:p w:rsidR="005D1626" w:rsidRDefault="005D1626" w:rsidP="005D1626">
      <w:pPr>
        <w:rPr>
          <w:rFonts w:eastAsiaTheme="majorEastAsia"/>
          <w:color w:val="000000" w:themeColor="text1"/>
          <w:szCs w:val="26"/>
        </w:rPr>
      </w:pPr>
      <w:r w:rsidRPr="005D1626">
        <w:rPr>
          <w:rFonts w:eastAsiaTheme="majorEastAsia"/>
          <w:color w:val="000000" w:themeColor="text1"/>
          <w:szCs w:val="26"/>
        </w:rPr>
        <w:t>Expectation-maximization</w:t>
      </w:r>
      <w:r w:rsidRPr="005D1626">
        <w:rPr>
          <w:rFonts w:eastAsiaTheme="majorEastAsia"/>
          <w:color w:val="000000" w:themeColor="text1"/>
          <w:szCs w:val="26"/>
        </w:rPr>
        <w:tab/>
      </w:r>
      <w:r w:rsidRPr="005D1626">
        <w:rPr>
          <w:rFonts w:eastAsiaTheme="majorEastAsia"/>
          <w:color w:val="000000" w:themeColor="text1"/>
          <w:szCs w:val="26"/>
        </w:rPr>
        <w:tab/>
      </w:r>
      <w:r w:rsidRPr="005D1626">
        <w:rPr>
          <w:rFonts w:eastAsiaTheme="majorEastAsia"/>
          <w:color w:val="000000" w:themeColor="text1"/>
          <w:szCs w:val="26"/>
        </w:rPr>
        <w:tab/>
        <w:t>EM</w:t>
      </w:r>
    </w:p>
    <w:p w:rsidR="005D1626" w:rsidRDefault="005D1626" w:rsidP="005D1626">
      <w:pPr>
        <w:rPr>
          <w:rFonts w:eastAsiaTheme="majorEastAsia"/>
          <w:color w:val="000000" w:themeColor="text1"/>
          <w:szCs w:val="26"/>
        </w:rPr>
      </w:pPr>
      <w:r>
        <w:rPr>
          <w:rFonts w:eastAsiaTheme="majorEastAsia"/>
          <w:color w:val="000000" w:themeColor="text1"/>
          <w:szCs w:val="26"/>
        </w:rPr>
        <w:t>True positives</w:t>
      </w:r>
      <w:r>
        <w:rPr>
          <w:rFonts w:eastAsiaTheme="majorEastAsia"/>
          <w:color w:val="000000" w:themeColor="text1"/>
          <w:szCs w:val="26"/>
        </w:rPr>
        <w:tab/>
      </w:r>
      <w:r>
        <w:rPr>
          <w:rFonts w:eastAsiaTheme="majorEastAsia"/>
          <w:color w:val="000000" w:themeColor="text1"/>
          <w:szCs w:val="26"/>
        </w:rPr>
        <w:tab/>
      </w:r>
      <w:r>
        <w:rPr>
          <w:rFonts w:eastAsiaTheme="majorEastAsia"/>
          <w:color w:val="000000" w:themeColor="text1"/>
          <w:szCs w:val="26"/>
        </w:rPr>
        <w:tab/>
      </w:r>
      <w:r>
        <w:rPr>
          <w:rFonts w:eastAsiaTheme="majorEastAsia"/>
          <w:color w:val="000000" w:themeColor="text1"/>
          <w:szCs w:val="26"/>
        </w:rPr>
        <w:tab/>
      </w:r>
      <w:r>
        <w:rPr>
          <w:rFonts w:eastAsiaTheme="majorEastAsia"/>
          <w:color w:val="000000" w:themeColor="text1"/>
          <w:szCs w:val="26"/>
        </w:rPr>
        <w:tab/>
        <w:t>TP</w:t>
      </w:r>
    </w:p>
    <w:p w:rsidR="005D1626" w:rsidRDefault="005D1626" w:rsidP="005D1626">
      <w:pPr>
        <w:rPr>
          <w:rFonts w:eastAsiaTheme="majorEastAsia"/>
          <w:color w:val="000000" w:themeColor="text1"/>
          <w:szCs w:val="26"/>
        </w:rPr>
      </w:pPr>
      <w:r>
        <w:rPr>
          <w:rFonts w:eastAsiaTheme="majorEastAsia"/>
          <w:color w:val="000000" w:themeColor="text1"/>
          <w:szCs w:val="26"/>
        </w:rPr>
        <w:t>True negatives</w:t>
      </w:r>
      <w:r>
        <w:rPr>
          <w:rFonts w:eastAsiaTheme="majorEastAsia"/>
          <w:color w:val="000000" w:themeColor="text1"/>
          <w:szCs w:val="26"/>
        </w:rPr>
        <w:tab/>
      </w:r>
      <w:r>
        <w:rPr>
          <w:rFonts w:eastAsiaTheme="majorEastAsia"/>
          <w:color w:val="000000" w:themeColor="text1"/>
          <w:szCs w:val="26"/>
        </w:rPr>
        <w:tab/>
      </w:r>
      <w:r>
        <w:rPr>
          <w:rFonts w:eastAsiaTheme="majorEastAsia"/>
          <w:color w:val="000000" w:themeColor="text1"/>
          <w:szCs w:val="26"/>
        </w:rPr>
        <w:tab/>
      </w:r>
      <w:r>
        <w:rPr>
          <w:rFonts w:eastAsiaTheme="majorEastAsia"/>
          <w:color w:val="000000" w:themeColor="text1"/>
          <w:szCs w:val="26"/>
        </w:rPr>
        <w:tab/>
      </w:r>
      <w:r>
        <w:rPr>
          <w:rFonts w:eastAsiaTheme="majorEastAsia"/>
          <w:color w:val="000000" w:themeColor="text1"/>
          <w:szCs w:val="26"/>
        </w:rPr>
        <w:tab/>
        <w:t>TN</w:t>
      </w:r>
    </w:p>
    <w:p w:rsidR="005D1626" w:rsidRDefault="005D1626" w:rsidP="005D1626">
      <w:pPr>
        <w:rPr>
          <w:rFonts w:eastAsiaTheme="majorEastAsia"/>
          <w:color w:val="000000" w:themeColor="text1"/>
          <w:szCs w:val="26"/>
        </w:rPr>
      </w:pPr>
      <w:r>
        <w:rPr>
          <w:rFonts w:eastAsiaTheme="majorEastAsia"/>
          <w:color w:val="000000" w:themeColor="text1"/>
          <w:szCs w:val="26"/>
        </w:rPr>
        <w:t>False positives</w:t>
      </w:r>
      <w:r>
        <w:rPr>
          <w:rFonts w:eastAsiaTheme="majorEastAsia"/>
          <w:color w:val="000000" w:themeColor="text1"/>
          <w:szCs w:val="26"/>
        </w:rPr>
        <w:tab/>
      </w:r>
      <w:r>
        <w:rPr>
          <w:rFonts w:eastAsiaTheme="majorEastAsia"/>
          <w:color w:val="000000" w:themeColor="text1"/>
          <w:szCs w:val="26"/>
        </w:rPr>
        <w:tab/>
      </w:r>
      <w:r>
        <w:rPr>
          <w:rFonts w:eastAsiaTheme="majorEastAsia"/>
          <w:color w:val="000000" w:themeColor="text1"/>
          <w:szCs w:val="26"/>
        </w:rPr>
        <w:tab/>
      </w:r>
      <w:r>
        <w:rPr>
          <w:rFonts w:eastAsiaTheme="majorEastAsia"/>
          <w:color w:val="000000" w:themeColor="text1"/>
          <w:szCs w:val="26"/>
        </w:rPr>
        <w:tab/>
      </w:r>
      <w:r>
        <w:rPr>
          <w:rFonts w:eastAsiaTheme="majorEastAsia"/>
          <w:color w:val="000000" w:themeColor="text1"/>
          <w:szCs w:val="26"/>
        </w:rPr>
        <w:tab/>
        <w:t>FP</w:t>
      </w:r>
    </w:p>
    <w:p w:rsidR="005D1626" w:rsidRPr="005D1626" w:rsidRDefault="005D1626" w:rsidP="005D1626">
      <w:pPr>
        <w:rPr>
          <w:rFonts w:eastAsiaTheme="majorEastAsia"/>
          <w:color w:val="000000" w:themeColor="text1"/>
          <w:szCs w:val="26"/>
        </w:rPr>
      </w:pPr>
      <w:r>
        <w:rPr>
          <w:rFonts w:eastAsiaTheme="majorEastAsia"/>
          <w:color w:val="000000" w:themeColor="text1"/>
          <w:szCs w:val="26"/>
        </w:rPr>
        <w:t>False negatives</w:t>
      </w:r>
      <w:r>
        <w:rPr>
          <w:rFonts w:eastAsiaTheme="majorEastAsia"/>
          <w:color w:val="000000" w:themeColor="text1"/>
          <w:szCs w:val="26"/>
        </w:rPr>
        <w:tab/>
      </w:r>
      <w:r>
        <w:rPr>
          <w:rFonts w:eastAsiaTheme="majorEastAsia"/>
          <w:color w:val="000000" w:themeColor="text1"/>
          <w:szCs w:val="26"/>
        </w:rPr>
        <w:tab/>
      </w:r>
      <w:r>
        <w:rPr>
          <w:rFonts w:eastAsiaTheme="majorEastAsia"/>
          <w:color w:val="000000" w:themeColor="text1"/>
          <w:szCs w:val="26"/>
        </w:rPr>
        <w:tab/>
      </w:r>
      <w:r>
        <w:rPr>
          <w:rFonts w:eastAsiaTheme="majorEastAsia"/>
          <w:color w:val="000000" w:themeColor="text1"/>
          <w:szCs w:val="26"/>
        </w:rPr>
        <w:tab/>
      </w:r>
      <w:r>
        <w:rPr>
          <w:rFonts w:eastAsiaTheme="majorEastAsia"/>
          <w:color w:val="000000" w:themeColor="text1"/>
          <w:szCs w:val="26"/>
        </w:rPr>
        <w:tab/>
        <w:t>FN</w:t>
      </w:r>
    </w:p>
    <w:p w:rsidR="00CA7A78" w:rsidRDefault="00CA7A78">
      <w:pPr>
        <w:rPr>
          <w:rFonts w:ascii="Times New Roman" w:hAnsi="Times New Roman" w:cs="Times New Roman"/>
          <w:sz w:val="24"/>
        </w:rPr>
      </w:pPr>
      <w:r>
        <w:rPr>
          <w:rFonts w:ascii="Times New Roman" w:hAnsi="Times New Roman" w:cs="Times New Roman"/>
          <w:sz w:val="24"/>
        </w:rPr>
        <w:br w:type="page"/>
      </w:r>
    </w:p>
    <w:p w:rsidR="00CA7A78" w:rsidRDefault="00CA7A78" w:rsidP="00A04D46">
      <w:pPr>
        <w:pStyle w:val="Additions"/>
      </w:pPr>
      <w:bookmarkStart w:id="108" w:name="_Toc515823205"/>
      <w:r>
        <w:lastRenderedPageBreak/>
        <w:t>REFERENCES</w:t>
      </w:r>
      <w:bookmarkEnd w:id="108"/>
    </w:p>
    <w:p w:rsidR="00B25520" w:rsidRPr="00B25520" w:rsidRDefault="0038205D"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B25520" w:rsidRPr="00B25520">
        <w:rPr>
          <w:rFonts w:ascii="Times New Roman" w:hAnsi="Times New Roman" w:cs="Times New Roman"/>
          <w:noProof/>
          <w:sz w:val="24"/>
          <w:szCs w:val="24"/>
        </w:rPr>
        <w:t>[1]</w:t>
      </w:r>
      <w:r w:rsidR="00B25520" w:rsidRPr="00B25520">
        <w:rPr>
          <w:rFonts w:ascii="Times New Roman" w:hAnsi="Times New Roman" w:cs="Times New Roman"/>
          <w:noProof/>
          <w:sz w:val="24"/>
          <w:szCs w:val="24"/>
        </w:rPr>
        <w:tab/>
        <w:t xml:space="preserve">S. Paruthi </w:t>
      </w:r>
      <w:r w:rsidR="00B25520" w:rsidRPr="00B25520">
        <w:rPr>
          <w:rFonts w:ascii="Times New Roman" w:hAnsi="Times New Roman" w:cs="Times New Roman"/>
          <w:i/>
          <w:iCs/>
          <w:noProof/>
          <w:sz w:val="24"/>
          <w:szCs w:val="24"/>
        </w:rPr>
        <w:t>et al.</w:t>
      </w:r>
      <w:r w:rsidR="00B25520" w:rsidRPr="00B25520">
        <w:rPr>
          <w:rFonts w:ascii="Times New Roman" w:hAnsi="Times New Roman" w:cs="Times New Roman"/>
          <w:noProof/>
          <w:sz w:val="24"/>
          <w:szCs w:val="24"/>
        </w:rPr>
        <w:t xml:space="preserve">, “Recommended amount of sleep for pediatric populations: A consensus statement of the American Academy of Sleep Medicine,” </w:t>
      </w:r>
      <w:r w:rsidR="00B25520" w:rsidRPr="00B25520">
        <w:rPr>
          <w:rFonts w:ascii="Times New Roman" w:hAnsi="Times New Roman" w:cs="Times New Roman"/>
          <w:i/>
          <w:iCs/>
          <w:noProof/>
          <w:sz w:val="24"/>
          <w:szCs w:val="24"/>
        </w:rPr>
        <w:t>J. Clin. Sleep Med.</w:t>
      </w:r>
      <w:r w:rsidR="00B25520" w:rsidRPr="00B25520">
        <w:rPr>
          <w:rFonts w:ascii="Times New Roman" w:hAnsi="Times New Roman" w:cs="Times New Roman"/>
          <w:noProof/>
          <w:sz w:val="24"/>
          <w:szCs w:val="24"/>
        </w:rPr>
        <w:t>, 2016.</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2]</w:t>
      </w:r>
      <w:r w:rsidRPr="00B25520">
        <w:rPr>
          <w:rFonts w:ascii="Times New Roman" w:hAnsi="Times New Roman" w:cs="Times New Roman"/>
          <w:noProof/>
          <w:sz w:val="24"/>
          <w:szCs w:val="24"/>
        </w:rPr>
        <w:tab/>
        <w:t xml:space="preserve">S. . D. Banks D. F., “Behavioral and physiological consequences of sleep restriction,” </w:t>
      </w:r>
      <w:r w:rsidRPr="00B25520">
        <w:rPr>
          <w:rFonts w:ascii="Times New Roman" w:hAnsi="Times New Roman" w:cs="Times New Roman"/>
          <w:i/>
          <w:iCs/>
          <w:noProof/>
          <w:sz w:val="24"/>
          <w:szCs w:val="24"/>
        </w:rPr>
        <w:t>Behav. Physiol. consequences sleep Restrict.</w:t>
      </w:r>
      <w:r w:rsidRPr="00B25520">
        <w:rPr>
          <w:rFonts w:ascii="Times New Roman" w:hAnsi="Times New Roman" w:cs="Times New Roman"/>
          <w:noProof/>
          <w:sz w:val="24"/>
          <w:szCs w:val="24"/>
        </w:rPr>
        <w:t>, 2007.</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3]</w:t>
      </w:r>
      <w:r w:rsidRPr="00B25520">
        <w:rPr>
          <w:rFonts w:ascii="Times New Roman" w:hAnsi="Times New Roman" w:cs="Times New Roman"/>
          <w:noProof/>
          <w:sz w:val="24"/>
          <w:szCs w:val="24"/>
        </w:rPr>
        <w:tab/>
        <w:t xml:space="preserve">S. A. Keenan, “An Overview of Polysomnography,” in </w:t>
      </w:r>
      <w:r w:rsidRPr="00B25520">
        <w:rPr>
          <w:rFonts w:ascii="Times New Roman" w:hAnsi="Times New Roman" w:cs="Times New Roman"/>
          <w:i/>
          <w:iCs/>
          <w:noProof/>
          <w:sz w:val="24"/>
          <w:szCs w:val="24"/>
        </w:rPr>
        <w:t>Review of Sleep Medicine</w:t>
      </w:r>
      <w:r w:rsidRPr="00B25520">
        <w:rPr>
          <w:rFonts w:ascii="Times New Roman" w:hAnsi="Times New Roman" w:cs="Times New Roman"/>
          <w:noProof/>
          <w:sz w:val="24"/>
          <w:szCs w:val="24"/>
        </w:rPr>
        <w:t>, 2007.</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4]</w:t>
      </w:r>
      <w:r w:rsidRPr="00B25520">
        <w:rPr>
          <w:rFonts w:ascii="Times New Roman" w:hAnsi="Times New Roman" w:cs="Times New Roman"/>
          <w:noProof/>
          <w:sz w:val="24"/>
          <w:szCs w:val="24"/>
        </w:rPr>
        <w:tab/>
        <w:t xml:space="preserve">Q. S. for the A. A. Iber C, Ancoli-Israel S, Chesson AL Jr. </w:t>
      </w:r>
      <w:r w:rsidRPr="00B25520">
        <w:rPr>
          <w:rFonts w:ascii="Times New Roman" w:hAnsi="Times New Roman" w:cs="Times New Roman"/>
          <w:i/>
          <w:iCs/>
          <w:noProof/>
          <w:sz w:val="24"/>
          <w:szCs w:val="24"/>
        </w:rPr>
        <w:t>et al.</w:t>
      </w:r>
      <w:r w:rsidRPr="00B25520">
        <w:rPr>
          <w:rFonts w:ascii="Times New Roman" w:hAnsi="Times New Roman" w:cs="Times New Roman"/>
          <w:noProof/>
          <w:sz w:val="24"/>
          <w:szCs w:val="24"/>
        </w:rPr>
        <w:t xml:space="preserve">, “The AASM Manual for the Scoring of Sleep and Associated Events: Rules, Terminology </w:t>
      </w:r>
      <w:r w:rsidRPr="00B13AEA">
        <w:rPr>
          <w:rFonts w:ascii="Times New Roman" w:hAnsi="Times New Roman" w:cs="Times New Roman"/>
          <w:noProof/>
          <w:sz w:val="24"/>
          <w:szCs w:val="24"/>
        </w:rPr>
        <w:t>and</w:t>
      </w:r>
      <w:r w:rsidRPr="00B25520">
        <w:rPr>
          <w:rFonts w:ascii="Times New Roman" w:hAnsi="Times New Roman" w:cs="Times New Roman"/>
          <w:noProof/>
          <w:sz w:val="24"/>
          <w:szCs w:val="24"/>
        </w:rPr>
        <w:t xml:space="preserve"> Technical Specifications,” in </w:t>
      </w:r>
      <w:r w:rsidRPr="00B25520">
        <w:rPr>
          <w:rFonts w:ascii="Times New Roman" w:hAnsi="Times New Roman" w:cs="Times New Roman"/>
          <w:i/>
          <w:iCs/>
          <w:noProof/>
          <w:sz w:val="24"/>
          <w:szCs w:val="24"/>
        </w:rPr>
        <w:t>AASM Manual for Scoring Sleep</w:t>
      </w:r>
      <w:r w:rsidRPr="00B25520">
        <w:rPr>
          <w:rFonts w:ascii="Times New Roman" w:hAnsi="Times New Roman" w:cs="Times New Roman"/>
          <w:noProof/>
          <w:sz w:val="24"/>
          <w:szCs w:val="24"/>
        </w:rPr>
        <w:t>, 2007, pp. 1–59.</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5]</w:t>
      </w:r>
      <w:r w:rsidRPr="00B25520">
        <w:rPr>
          <w:rFonts w:ascii="Times New Roman" w:hAnsi="Times New Roman" w:cs="Times New Roman"/>
          <w:noProof/>
          <w:sz w:val="24"/>
          <w:szCs w:val="24"/>
        </w:rPr>
        <w:tab/>
        <w:t xml:space="preserve">A. Rechtschaffen and A. Kales, “A manual of standardized techniques and scoring system for sleep stages of human subjects,” </w:t>
      </w:r>
      <w:r w:rsidRPr="00B25520">
        <w:rPr>
          <w:rFonts w:ascii="Times New Roman" w:hAnsi="Times New Roman" w:cs="Times New Roman"/>
          <w:i/>
          <w:iCs/>
          <w:noProof/>
          <w:sz w:val="24"/>
          <w:szCs w:val="24"/>
        </w:rPr>
        <w:t>Washington, D.C. U.S. Gov. Print. Off.</w:t>
      </w:r>
      <w:r w:rsidRPr="00B25520">
        <w:rPr>
          <w:rFonts w:ascii="Times New Roman" w:hAnsi="Times New Roman" w:cs="Times New Roman"/>
          <w:noProof/>
          <w:sz w:val="24"/>
          <w:szCs w:val="24"/>
        </w:rPr>
        <w:t>, vol. NIH Public, p. 12, 1968.</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6]</w:t>
      </w:r>
      <w:r w:rsidRPr="00B25520">
        <w:rPr>
          <w:rFonts w:ascii="Times New Roman" w:hAnsi="Times New Roman" w:cs="Times New Roman"/>
          <w:noProof/>
          <w:sz w:val="24"/>
          <w:szCs w:val="24"/>
        </w:rPr>
        <w:tab/>
        <w:t xml:space="preserve">R. S. Rosenberg and S. Van Hout, “The American Academy of Sleep Medicine inter-scorer reliability program: Respiratory events,” </w:t>
      </w:r>
      <w:r w:rsidRPr="00B25520">
        <w:rPr>
          <w:rFonts w:ascii="Times New Roman" w:hAnsi="Times New Roman" w:cs="Times New Roman"/>
          <w:i/>
          <w:iCs/>
          <w:noProof/>
          <w:sz w:val="24"/>
          <w:szCs w:val="24"/>
        </w:rPr>
        <w:t>J. Clin. Sleep Med.</w:t>
      </w:r>
      <w:r w:rsidRPr="00B25520">
        <w:rPr>
          <w:rFonts w:ascii="Times New Roman" w:hAnsi="Times New Roman" w:cs="Times New Roman"/>
          <w:noProof/>
          <w:sz w:val="24"/>
          <w:szCs w:val="24"/>
        </w:rPr>
        <w:t>, vol. 10, no. 4, pp. 447–454, 2014.</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7]</w:t>
      </w:r>
      <w:r w:rsidRPr="00B25520">
        <w:rPr>
          <w:rFonts w:ascii="Times New Roman" w:hAnsi="Times New Roman" w:cs="Times New Roman"/>
          <w:noProof/>
          <w:sz w:val="24"/>
          <w:szCs w:val="24"/>
        </w:rPr>
        <w:tab/>
        <w:t xml:space="preserve">K. A. I. Aboalayon, M. Faezipour, W. S. Almuhammadi, and S. Moslehpour, “Sleep stage classification using EEG signal analysis: A comprehensive survey and new investigation,” </w:t>
      </w:r>
      <w:r w:rsidRPr="00B25520">
        <w:rPr>
          <w:rFonts w:ascii="Times New Roman" w:hAnsi="Times New Roman" w:cs="Times New Roman"/>
          <w:i/>
          <w:iCs/>
          <w:noProof/>
          <w:sz w:val="24"/>
          <w:szCs w:val="24"/>
        </w:rPr>
        <w:t>Entropy</w:t>
      </w:r>
      <w:r w:rsidRPr="00B25520">
        <w:rPr>
          <w:rFonts w:ascii="Times New Roman" w:hAnsi="Times New Roman" w:cs="Times New Roman"/>
          <w:noProof/>
          <w:sz w:val="24"/>
          <w:szCs w:val="24"/>
        </w:rPr>
        <w:t>, vol. 18, no. 9, pp. 50–70, 2016.</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8]</w:t>
      </w:r>
      <w:r w:rsidRPr="00B25520">
        <w:rPr>
          <w:rFonts w:ascii="Times New Roman" w:hAnsi="Times New Roman" w:cs="Times New Roman"/>
          <w:noProof/>
          <w:sz w:val="24"/>
          <w:szCs w:val="24"/>
        </w:rPr>
        <w:tab/>
        <w:t xml:space="preserve">R. Boostani, F. Karimzadeh, and M. Nami, “A comparative review on sleep stage classification methods in patients and healthy individuals,” </w:t>
      </w:r>
      <w:r w:rsidRPr="00B25520">
        <w:rPr>
          <w:rFonts w:ascii="Times New Roman" w:hAnsi="Times New Roman" w:cs="Times New Roman"/>
          <w:i/>
          <w:iCs/>
          <w:noProof/>
          <w:sz w:val="24"/>
          <w:szCs w:val="24"/>
        </w:rPr>
        <w:t>Comput. Methods Programs Biomed.</w:t>
      </w:r>
      <w:r w:rsidRPr="00B25520">
        <w:rPr>
          <w:rFonts w:ascii="Times New Roman" w:hAnsi="Times New Roman" w:cs="Times New Roman"/>
          <w:noProof/>
          <w:sz w:val="24"/>
          <w:szCs w:val="24"/>
        </w:rPr>
        <w:t>, vol. 140, pp. 77–91, 2017.</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9]</w:t>
      </w:r>
      <w:r w:rsidRPr="00B25520">
        <w:rPr>
          <w:rFonts w:ascii="Times New Roman" w:hAnsi="Times New Roman" w:cs="Times New Roman"/>
          <w:noProof/>
          <w:sz w:val="24"/>
          <w:szCs w:val="24"/>
        </w:rPr>
        <w:tab/>
        <w:t xml:space="preserve">K. A. I. Aboalayon, W. S. Almuhammadi, and M. Faezipour, “A comparison of different machine learning algorithms using single channel EEG signal for classifying human sleep stages,” </w:t>
      </w:r>
      <w:r w:rsidRPr="00B25520">
        <w:rPr>
          <w:rFonts w:ascii="Times New Roman" w:hAnsi="Times New Roman" w:cs="Times New Roman"/>
          <w:i/>
          <w:iCs/>
          <w:noProof/>
          <w:sz w:val="24"/>
          <w:szCs w:val="24"/>
        </w:rPr>
        <w:t>2015 Long Isl. Syst. Appl. Technol.</w:t>
      </w:r>
      <w:r w:rsidRPr="00B25520">
        <w:rPr>
          <w:rFonts w:ascii="Times New Roman" w:hAnsi="Times New Roman" w:cs="Times New Roman"/>
          <w:noProof/>
          <w:sz w:val="24"/>
          <w:szCs w:val="24"/>
        </w:rPr>
        <w:t>, pp. 1–6, 2015.</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10]</w:t>
      </w:r>
      <w:r w:rsidRPr="00B25520">
        <w:rPr>
          <w:rFonts w:ascii="Times New Roman" w:hAnsi="Times New Roman" w:cs="Times New Roman"/>
          <w:noProof/>
          <w:sz w:val="24"/>
          <w:szCs w:val="24"/>
        </w:rPr>
        <w:tab/>
        <w:t xml:space="preserve">B. Koley and D. Dey, “An ensemble system for automatic sleep stage classification using single channel EEG signal,” </w:t>
      </w:r>
      <w:r w:rsidRPr="00B25520">
        <w:rPr>
          <w:rFonts w:ascii="Times New Roman" w:hAnsi="Times New Roman" w:cs="Times New Roman"/>
          <w:i/>
          <w:iCs/>
          <w:noProof/>
          <w:sz w:val="24"/>
          <w:szCs w:val="24"/>
        </w:rPr>
        <w:t>Comput. Biol. Med.</w:t>
      </w:r>
      <w:r w:rsidRPr="00B25520">
        <w:rPr>
          <w:rFonts w:ascii="Times New Roman" w:hAnsi="Times New Roman" w:cs="Times New Roman"/>
          <w:noProof/>
          <w:sz w:val="24"/>
          <w:szCs w:val="24"/>
        </w:rPr>
        <w:t>, vol. 42, no. 12, pp. 1186–1195, 2012.</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11]</w:t>
      </w:r>
      <w:r w:rsidRPr="00B25520">
        <w:rPr>
          <w:rFonts w:ascii="Times New Roman" w:hAnsi="Times New Roman" w:cs="Times New Roman"/>
          <w:noProof/>
          <w:sz w:val="24"/>
          <w:szCs w:val="24"/>
        </w:rPr>
        <w:tab/>
        <w:t xml:space="preserve">A. R. Hassan and M. I. H. Bhuiyan, “Automatic sleep stage classification,” </w:t>
      </w:r>
      <w:r w:rsidRPr="00B25520">
        <w:rPr>
          <w:rFonts w:ascii="Times New Roman" w:hAnsi="Times New Roman" w:cs="Times New Roman"/>
          <w:i/>
          <w:iCs/>
          <w:noProof/>
          <w:sz w:val="24"/>
          <w:szCs w:val="24"/>
        </w:rPr>
        <w:t>2nd Int. Conf. Electr. Inf. Commun. Technol. EICT 2015</w:t>
      </w:r>
      <w:r w:rsidRPr="00B25520">
        <w:rPr>
          <w:rFonts w:ascii="Times New Roman" w:hAnsi="Times New Roman" w:cs="Times New Roman"/>
          <w:noProof/>
          <w:sz w:val="24"/>
          <w:szCs w:val="24"/>
        </w:rPr>
        <w:t>, pp. 211–216, 2016.</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12]</w:t>
      </w:r>
      <w:r w:rsidRPr="00B25520">
        <w:rPr>
          <w:rFonts w:ascii="Times New Roman" w:hAnsi="Times New Roman" w:cs="Times New Roman"/>
          <w:noProof/>
          <w:sz w:val="24"/>
          <w:szCs w:val="24"/>
        </w:rPr>
        <w:tab/>
        <w:t xml:space="preserve">K. Šušmáková and A. Krakovská, “Discrimination ability of individual measures used in sleep stages classification,” </w:t>
      </w:r>
      <w:r w:rsidRPr="00B25520">
        <w:rPr>
          <w:rFonts w:ascii="Times New Roman" w:hAnsi="Times New Roman" w:cs="Times New Roman"/>
          <w:i/>
          <w:iCs/>
          <w:noProof/>
          <w:sz w:val="24"/>
          <w:szCs w:val="24"/>
        </w:rPr>
        <w:t>Artif. Intell. Med.</w:t>
      </w:r>
      <w:r w:rsidRPr="00B25520">
        <w:rPr>
          <w:rFonts w:ascii="Times New Roman" w:hAnsi="Times New Roman" w:cs="Times New Roman"/>
          <w:noProof/>
          <w:sz w:val="24"/>
          <w:szCs w:val="24"/>
        </w:rPr>
        <w:t>, vol. 44, no. 3, pp. 261–277, 2008.</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13]</w:t>
      </w:r>
      <w:r w:rsidRPr="00B25520">
        <w:rPr>
          <w:rFonts w:ascii="Times New Roman" w:hAnsi="Times New Roman" w:cs="Times New Roman"/>
          <w:noProof/>
          <w:sz w:val="24"/>
          <w:szCs w:val="24"/>
        </w:rPr>
        <w:tab/>
        <w:t xml:space="preserve">S. J. Russell and P. Norvig, </w:t>
      </w:r>
      <w:r w:rsidRPr="00B25520">
        <w:rPr>
          <w:rFonts w:ascii="Times New Roman" w:hAnsi="Times New Roman" w:cs="Times New Roman"/>
          <w:i/>
          <w:iCs/>
          <w:noProof/>
          <w:sz w:val="24"/>
          <w:szCs w:val="24"/>
        </w:rPr>
        <w:t>Artificial Intelligence: A Modern Approach</w:t>
      </w:r>
      <w:r w:rsidRPr="00B25520">
        <w:rPr>
          <w:rFonts w:ascii="Times New Roman" w:hAnsi="Times New Roman" w:cs="Times New Roman"/>
          <w:noProof/>
          <w:sz w:val="24"/>
          <w:szCs w:val="24"/>
        </w:rPr>
        <w:t>. 1995.</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14]</w:t>
      </w:r>
      <w:r w:rsidRPr="00B25520">
        <w:rPr>
          <w:rFonts w:ascii="Times New Roman" w:hAnsi="Times New Roman" w:cs="Times New Roman"/>
          <w:noProof/>
          <w:sz w:val="24"/>
          <w:szCs w:val="24"/>
        </w:rPr>
        <w:tab/>
        <w:t xml:space="preserve">L. R. Rabiner, “A tutorial on hidden Markov models and selected applications in speech recognition,” </w:t>
      </w:r>
      <w:r w:rsidRPr="00B25520">
        <w:rPr>
          <w:rFonts w:ascii="Times New Roman" w:hAnsi="Times New Roman" w:cs="Times New Roman"/>
          <w:i/>
          <w:iCs/>
          <w:noProof/>
          <w:sz w:val="24"/>
          <w:szCs w:val="24"/>
        </w:rPr>
        <w:t>Proc. IEEE</w:t>
      </w:r>
      <w:r w:rsidRPr="00B25520">
        <w:rPr>
          <w:rFonts w:ascii="Times New Roman" w:hAnsi="Times New Roman" w:cs="Times New Roman"/>
          <w:noProof/>
          <w:sz w:val="24"/>
          <w:szCs w:val="24"/>
        </w:rPr>
        <w:t>, vol. 77, no. 2, pp. 257–286, 1989.</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15]</w:t>
      </w:r>
      <w:r w:rsidRPr="00B25520">
        <w:rPr>
          <w:rFonts w:ascii="Times New Roman" w:hAnsi="Times New Roman" w:cs="Times New Roman"/>
          <w:noProof/>
          <w:sz w:val="24"/>
          <w:szCs w:val="24"/>
        </w:rPr>
        <w:tab/>
        <w:t xml:space="preserve">N. Goel, H. Rao, J. S. Durmer, and D. F. Dinges, “Neurocognitive consequences of sleep deprivation,” </w:t>
      </w:r>
      <w:r w:rsidRPr="00B25520">
        <w:rPr>
          <w:rFonts w:ascii="Times New Roman" w:hAnsi="Times New Roman" w:cs="Times New Roman"/>
          <w:i/>
          <w:iCs/>
          <w:noProof/>
          <w:sz w:val="24"/>
          <w:szCs w:val="24"/>
        </w:rPr>
        <w:t>Seminars in Neurology</w:t>
      </w:r>
      <w:r w:rsidRPr="00B25520">
        <w:rPr>
          <w:rFonts w:ascii="Times New Roman" w:hAnsi="Times New Roman" w:cs="Times New Roman"/>
          <w:noProof/>
          <w:sz w:val="24"/>
          <w:szCs w:val="24"/>
        </w:rPr>
        <w:t>, vol. 29, no. 4. pp. 320–339, 2009.</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16]</w:t>
      </w:r>
      <w:r w:rsidRPr="00B25520">
        <w:rPr>
          <w:rFonts w:ascii="Times New Roman" w:hAnsi="Times New Roman" w:cs="Times New Roman"/>
          <w:noProof/>
          <w:sz w:val="24"/>
          <w:szCs w:val="24"/>
        </w:rPr>
        <w:tab/>
        <w:t xml:space="preserve">W. D. S. Killgore and M. Weber, “Sleep deprivation and cognitive performance,” in </w:t>
      </w:r>
      <w:r w:rsidRPr="00B25520">
        <w:rPr>
          <w:rFonts w:ascii="Times New Roman" w:hAnsi="Times New Roman" w:cs="Times New Roman"/>
          <w:i/>
          <w:iCs/>
          <w:noProof/>
          <w:sz w:val="24"/>
          <w:szCs w:val="24"/>
        </w:rPr>
        <w:t>Sleep Deprivation and Disease: Effects on the Body, Brain and Behavior</w:t>
      </w:r>
      <w:r w:rsidRPr="00B25520">
        <w:rPr>
          <w:rFonts w:ascii="Times New Roman" w:hAnsi="Times New Roman" w:cs="Times New Roman"/>
          <w:noProof/>
          <w:sz w:val="24"/>
          <w:szCs w:val="24"/>
        </w:rPr>
        <w:t>, 2014.</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lastRenderedPageBreak/>
        <w:t>[17]</w:t>
      </w:r>
      <w:r w:rsidRPr="00B25520">
        <w:rPr>
          <w:rFonts w:ascii="Times New Roman" w:hAnsi="Times New Roman" w:cs="Times New Roman"/>
          <w:noProof/>
          <w:sz w:val="24"/>
          <w:szCs w:val="24"/>
        </w:rPr>
        <w:tab/>
        <w:t xml:space="preserve">J. Lim and D. F. Dinges, “Sleep deprivation and vigilant attention,” in </w:t>
      </w:r>
      <w:r w:rsidRPr="00B25520">
        <w:rPr>
          <w:rFonts w:ascii="Times New Roman" w:hAnsi="Times New Roman" w:cs="Times New Roman"/>
          <w:i/>
          <w:iCs/>
          <w:noProof/>
          <w:sz w:val="24"/>
          <w:szCs w:val="24"/>
        </w:rPr>
        <w:t>Annals of the New York Academy of Sciences</w:t>
      </w:r>
      <w:r w:rsidRPr="00B25520">
        <w:rPr>
          <w:rFonts w:ascii="Times New Roman" w:hAnsi="Times New Roman" w:cs="Times New Roman"/>
          <w:noProof/>
          <w:sz w:val="24"/>
          <w:szCs w:val="24"/>
        </w:rPr>
        <w:t>, 2008, vol. 1129, pp. 305–322.</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18]</w:t>
      </w:r>
      <w:r w:rsidRPr="00B25520">
        <w:rPr>
          <w:rFonts w:ascii="Times New Roman" w:hAnsi="Times New Roman" w:cs="Times New Roman"/>
          <w:noProof/>
          <w:sz w:val="24"/>
          <w:szCs w:val="24"/>
        </w:rPr>
        <w:tab/>
        <w:t xml:space="preserve">D. F. Dinges and N. B. Kribbs, “Performing while sleepy: effects of experimentally-induced sleepiness,” in </w:t>
      </w:r>
      <w:r w:rsidRPr="00B25520">
        <w:rPr>
          <w:rFonts w:ascii="Times New Roman" w:hAnsi="Times New Roman" w:cs="Times New Roman"/>
          <w:i/>
          <w:iCs/>
          <w:noProof/>
          <w:sz w:val="24"/>
          <w:szCs w:val="24"/>
        </w:rPr>
        <w:t>Sleep, Sleepiness and Performance</w:t>
      </w:r>
      <w:r w:rsidRPr="00B25520">
        <w:rPr>
          <w:rFonts w:ascii="Times New Roman" w:hAnsi="Times New Roman" w:cs="Times New Roman"/>
          <w:noProof/>
          <w:sz w:val="24"/>
          <w:szCs w:val="24"/>
        </w:rPr>
        <w:t>, 1991.</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19]</w:t>
      </w:r>
      <w:r w:rsidRPr="00B25520">
        <w:rPr>
          <w:rFonts w:ascii="Times New Roman" w:hAnsi="Times New Roman" w:cs="Times New Roman"/>
          <w:noProof/>
          <w:sz w:val="24"/>
          <w:szCs w:val="24"/>
        </w:rPr>
        <w:tab/>
        <w:t xml:space="preserve">P. Philip, J. Taillard, C. Guilleminault, M. A. Quera Salva, B. Bioulac, and M. Ohayon, “Long distance driving and self-induced sleep deprivation among automobile drivers,” </w:t>
      </w:r>
      <w:r w:rsidRPr="00B25520">
        <w:rPr>
          <w:rFonts w:ascii="Times New Roman" w:hAnsi="Times New Roman" w:cs="Times New Roman"/>
          <w:i/>
          <w:iCs/>
          <w:noProof/>
          <w:sz w:val="24"/>
          <w:szCs w:val="24"/>
        </w:rPr>
        <w:t>Sleep</w:t>
      </w:r>
      <w:r w:rsidRPr="00B25520">
        <w:rPr>
          <w:rFonts w:ascii="Times New Roman" w:hAnsi="Times New Roman" w:cs="Times New Roman"/>
          <w:noProof/>
          <w:sz w:val="24"/>
          <w:szCs w:val="24"/>
        </w:rPr>
        <w:t>, 1999.</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20]</w:t>
      </w:r>
      <w:r w:rsidRPr="00B25520">
        <w:rPr>
          <w:rFonts w:ascii="Times New Roman" w:hAnsi="Times New Roman" w:cs="Times New Roman"/>
          <w:noProof/>
          <w:sz w:val="24"/>
          <w:szCs w:val="24"/>
        </w:rPr>
        <w:tab/>
        <w:t xml:space="preserve">S. Taheri, L. Lin, D. Austin, T. Young, and E. Mignot, “Short sleep duration is associated with reduced leptin, elevated ghrelin, and increased body mass index,” </w:t>
      </w:r>
      <w:r w:rsidRPr="00B25520">
        <w:rPr>
          <w:rFonts w:ascii="Times New Roman" w:hAnsi="Times New Roman" w:cs="Times New Roman"/>
          <w:i/>
          <w:iCs/>
          <w:noProof/>
          <w:sz w:val="24"/>
          <w:szCs w:val="24"/>
        </w:rPr>
        <w:t>PLoS Med.</w:t>
      </w:r>
      <w:r w:rsidRPr="00B25520">
        <w:rPr>
          <w:rFonts w:ascii="Times New Roman" w:hAnsi="Times New Roman" w:cs="Times New Roman"/>
          <w:noProof/>
          <w:sz w:val="24"/>
          <w:szCs w:val="24"/>
        </w:rPr>
        <w:t>, 2004.</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21]</w:t>
      </w:r>
      <w:r w:rsidRPr="00B25520">
        <w:rPr>
          <w:rFonts w:ascii="Times New Roman" w:hAnsi="Times New Roman" w:cs="Times New Roman"/>
          <w:noProof/>
          <w:sz w:val="24"/>
          <w:szCs w:val="24"/>
        </w:rPr>
        <w:tab/>
        <w:t xml:space="preserve">K. Spiegel, R. Leproult, and E. Van Cauter, “Impact of sleep debt on metabolic and endocrine function,” </w:t>
      </w:r>
      <w:r w:rsidRPr="00B25520">
        <w:rPr>
          <w:rFonts w:ascii="Times New Roman" w:hAnsi="Times New Roman" w:cs="Times New Roman"/>
          <w:i/>
          <w:iCs/>
          <w:noProof/>
          <w:sz w:val="24"/>
          <w:szCs w:val="24"/>
        </w:rPr>
        <w:t>Lancet</w:t>
      </w:r>
      <w:r w:rsidRPr="00B25520">
        <w:rPr>
          <w:rFonts w:ascii="Times New Roman" w:hAnsi="Times New Roman" w:cs="Times New Roman"/>
          <w:noProof/>
          <w:sz w:val="24"/>
          <w:szCs w:val="24"/>
        </w:rPr>
        <w:t>, vol. 354, no. 9188, pp. 1435–1439, 1999.</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22]</w:t>
      </w:r>
      <w:r w:rsidRPr="00B25520">
        <w:rPr>
          <w:rFonts w:ascii="Times New Roman" w:hAnsi="Times New Roman" w:cs="Times New Roman"/>
          <w:noProof/>
          <w:sz w:val="24"/>
          <w:szCs w:val="24"/>
        </w:rPr>
        <w:tab/>
        <w:t xml:space="preserve">O. Tochikubo, A. Ikeda, E. Miyajima, and M. Ishii, “Effects of insufficient sleep on blood pressure monitored by a new multibiomedical recorder.,” </w:t>
      </w:r>
      <w:r w:rsidRPr="00B25520">
        <w:rPr>
          <w:rFonts w:ascii="Times New Roman" w:hAnsi="Times New Roman" w:cs="Times New Roman"/>
          <w:i/>
          <w:iCs/>
          <w:noProof/>
          <w:sz w:val="24"/>
          <w:szCs w:val="24"/>
        </w:rPr>
        <w:t>Hypertension</w:t>
      </w:r>
      <w:r w:rsidRPr="00B25520">
        <w:rPr>
          <w:rFonts w:ascii="Times New Roman" w:hAnsi="Times New Roman" w:cs="Times New Roman"/>
          <w:noProof/>
          <w:sz w:val="24"/>
          <w:szCs w:val="24"/>
        </w:rPr>
        <w:t>, vol. 27, no. 6, pp. 1318–24, 1996.</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23]</w:t>
      </w:r>
      <w:r w:rsidRPr="00B25520">
        <w:rPr>
          <w:rFonts w:ascii="Times New Roman" w:hAnsi="Times New Roman" w:cs="Times New Roman"/>
          <w:noProof/>
          <w:sz w:val="24"/>
          <w:szCs w:val="24"/>
        </w:rPr>
        <w:tab/>
        <w:t xml:space="preserve">M. Kato, B. G. Phillips, G. Sigurdsson, K. Narkiewicz, C. A. Pesek, and V. K. Somers, “Effects of sleep deprivation on neural circulatory control,” </w:t>
      </w:r>
      <w:r w:rsidRPr="00B25520">
        <w:rPr>
          <w:rFonts w:ascii="Times New Roman" w:hAnsi="Times New Roman" w:cs="Times New Roman"/>
          <w:i/>
          <w:iCs/>
          <w:noProof/>
          <w:sz w:val="24"/>
          <w:szCs w:val="24"/>
        </w:rPr>
        <w:t>Hypertension</w:t>
      </w:r>
      <w:r w:rsidRPr="00B25520">
        <w:rPr>
          <w:rFonts w:ascii="Times New Roman" w:hAnsi="Times New Roman" w:cs="Times New Roman"/>
          <w:noProof/>
          <w:sz w:val="24"/>
          <w:szCs w:val="24"/>
        </w:rPr>
        <w:t>, vol. 35, no. 5, pp. 1173–1175, 2000.</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24]</w:t>
      </w:r>
      <w:r w:rsidRPr="00B25520">
        <w:rPr>
          <w:rFonts w:ascii="Times New Roman" w:hAnsi="Times New Roman" w:cs="Times New Roman"/>
          <w:noProof/>
          <w:sz w:val="24"/>
          <w:szCs w:val="24"/>
        </w:rPr>
        <w:tab/>
        <w:t xml:space="preserve">H. K. Meier-Ewert </w:t>
      </w:r>
      <w:r w:rsidRPr="00B25520">
        <w:rPr>
          <w:rFonts w:ascii="Times New Roman" w:hAnsi="Times New Roman" w:cs="Times New Roman"/>
          <w:i/>
          <w:iCs/>
          <w:noProof/>
          <w:sz w:val="24"/>
          <w:szCs w:val="24"/>
        </w:rPr>
        <w:t>et al.</w:t>
      </w:r>
      <w:r w:rsidRPr="00B25520">
        <w:rPr>
          <w:rFonts w:ascii="Times New Roman" w:hAnsi="Times New Roman" w:cs="Times New Roman"/>
          <w:noProof/>
          <w:sz w:val="24"/>
          <w:szCs w:val="24"/>
        </w:rPr>
        <w:t xml:space="preserve">, “Effect of sleep loss on C-Reactive protein, an inflammatory marker of cardiovascular risk,” </w:t>
      </w:r>
      <w:r w:rsidRPr="00B25520">
        <w:rPr>
          <w:rFonts w:ascii="Times New Roman" w:hAnsi="Times New Roman" w:cs="Times New Roman"/>
          <w:i/>
          <w:iCs/>
          <w:noProof/>
          <w:sz w:val="24"/>
          <w:szCs w:val="24"/>
        </w:rPr>
        <w:t>J. Am. Coll. Cardiol.</w:t>
      </w:r>
      <w:r w:rsidRPr="00B25520">
        <w:rPr>
          <w:rFonts w:ascii="Times New Roman" w:hAnsi="Times New Roman" w:cs="Times New Roman"/>
          <w:noProof/>
          <w:sz w:val="24"/>
          <w:szCs w:val="24"/>
        </w:rPr>
        <w:t>, 2004.</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25]</w:t>
      </w:r>
      <w:r w:rsidRPr="00B25520">
        <w:rPr>
          <w:rFonts w:ascii="Times New Roman" w:hAnsi="Times New Roman" w:cs="Times New Roman"/>
          <w:noProof/>
          <w:sz w:val="24"/>
          <w:szCs w:val="24"/>
        </w:rPr>
        <w:tab/>
        <w:t xml:space="preserve">B. Rasch and J. Born, “About sleep’s role in memory.,” </w:t>
      </w:r>
      <w:r w:rsidRPr="00B25520">
        <w:rPr>
          <w:rFonts w:ascii="Times New Roman" w:hAnsi="Times New Roman" w:cs="Times New Roman"/>
          <w:i/>
          <w:iCs/>
          <w:noProof/>
          <w:sz w:val="24"/>
          <w:szCs w:val="24"/>
        </w:rPr>
        <w:t>Physiol. Rev.</w:t>
      </w:r>
      <w:r w:rsidRPr="00B25520">
        <w:rPr>
          <w:rFonts w:ascii="Times New Roman" w:hAnsi="Times New Roman" w:cs="Times New Roman"/>
          <w:noProof/>
          <w:sz w:val="24"/>
          <w:szCs w:val="24"/>
        </w:rPr>
        <w:t>, 2013.</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26]</w:t>
      </w:r>
      <w:r w:rsidRPr="00B25520">
        <w:rPr>
          <w:rFonts w:ascii="Times New Roman" w:hAnsi="Times New Roman" w:cs="Times New Roman"/>
          <w:noProof/>
          <w:sz w:val="24"/>
          <w:szCs w:val="24"/>
        </w:rPr>
        <w:tab/>
        <w:t xml:space="preserve">M. Abo-Zahhad, S. M. Ahmed, and S. N. Abbas, “A New EEG Acquisition Protocol for Biometric Identification Using Eye Blinking Signals,” </w:t>
      </w:r>
      <w:r w:rsidRPr="00B25520">
        <w:rPr>
          <w:rFonts w:ascii="Times New Roman" w:hAnsi="Times New Roman" w:cs="Times New Roman"/>
          <w:i/>
          <w:iCs/>
          <w:noProof/>
          <w:sz w:val="24"/>
          <w:szCs w:val="24"/>
        </w:rPr>
        <w:t>Int. J. Intell. Syst. Appl.</w:t>
      </w:r>
      <w:r w:rsidRPr="00B25520">
        <w:rPr>
          <w:rFonts w:ascii="Times New Roman" w:hAnsi="Times New Roman" w:cs="Times New Roman"/>
          <w:noProof/>
          <w:sz w:val="24"/>
          <w:szCs w:val="24"/>
        </w:rPr>
        <w:t>, vol. 7, no. 6, pp. 48–54, 2015.</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27]</w:t>
      </w:r>
      <w:r w:rsidRPr="00B25520">
        <w:rPr>
          <w:rFonts w:ascii="Times New Roman" w:hAnsi="Times New Roman" w:cs="Times New Roman"/>
          <w:noProof/>
          <w:sz w:val="24"/>
          <w:szCs w:val="24"/>
        </w:rPr>
        <w:tab/>
        <w:t xml:space="preserve">M. A. Carskadon and W. C. Dement, “Normal Human Sleep : An Overview,” </w:t>
      </w:r>
      <w:r w:rsidRPr="00B25520">
        <w:rPr>
          <w:rFonts w:ascii="Times New Roman" w:hAnsi="Times New Roman" w:cs="Times New Roman"/>
          <w:i/>
          <w:iCs/>
          <w:noProof/>
          <w:sz w:val="24"/>
          <w:szCs w:val="24"/>
        </w:rPr>
        <w:t>Princ. Pract. sleep Med.</w:t>
      </w:r>
      <w:r w:rsidRPr="00B25520">
        <w:rPr>
          <w:rFonts w:ascii="Times New Roman" w:hAnsi="Times New Roman" w:cs="Times New Roman"/>
          <w:noProof/>
          <w:sz w:val="24"/>
          <w:szCs w:val="24"/>
        </w:rPr>
        <w:t>, pp. 16–26, 2011.</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28]</w:t>
      </w:r>
      <w:r w:rsidRPr="00B25520">
        <w:rPr>
          <w:rFonts w:ascii="Times New Roman" w:hAnsi="Times New Roman" w:cs="Times New Roman"/>
          <w:noProof/>
          <w:sz w:val="24"/>
          <w:szCs w:val="24"/>
        </w:rPr>
        <w:tab/>
        <w:t xml:space="preserve">P. Chriskos </w:t>
      </w:r>
      <w:r w:rsidRPr="00B25520">
        <w:rPr>
          <w:rFonts w:ascii="Times New Roman" w:hAnsi="Times New Roman" w:cs="Times New Roman"/>
          <w:i/>
          <w:iCs/>
          <w:noProof/>
          <w:sz w:val="24"/>
          <w:szCs w:val="24"/>
        </w:rPr>
        <w:t>et al.</w:t>
      </w:r>
      <w:r w:rsidRPr="00B25520">
        <w:rPr>
          <w:rFonts w:ascii="Times New Roman" w:hAnsi="Times New Roman" w:cs="Times New Roman"/>
          <w:noProof/>
          <w:sz w:val="24"/>
          <w:szCs w:val="24"/>
        </w:rPr>
        <w:t xml:space="preserve">, “Automatic Sleep Stage Classification Applying Machine Learning Algorithms on EEG Recordings,” </w:t>
      </w:r>
      <w:r w:rsidRPr="00B25520">
        <w:rPr>
          <w:rFonts w:ascii="Times New Roman" w:hAnsi="Times New Roman" w:cs="Times New Roman"/>
          <w:i/>
          <w:iCs/>
          <w:noProof/>
          <w:sz w:val="24"/>
          <w:szCs w:val="24"/>
        </w:rPr>
        <w:t>2017 IEEE 30th Int. Symp. Comput. Med. Syst.</w:t>
      </w:r>
      <w:r w:rsidRPr="00B25520">
        <w:rPr>
          <w:rFonts w:ascii="Times New Roman" w:hAnsi="Times New Roman" w:cs="Times New Roman"/>
          <w:noProof/>
          <w:sz w:val="24"/>
          <w:szCs w:val="24"/>
        </w:rPr>
        <w:t>, pp. 435–439, 2017.</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29]</w:t>
      </w:r>
      <w:r w:rsidRPr="00B25520">
        <w:rPr>
          <w:rFonts w:ascii="Times New Roman" w:hAnsi="Times New Roman" w:cs="Times New Roman"/>
          <w:noProof/>
          <w:sz w:val="24"/>
          <w:szCs w:val="24"/>
        </w:rPr>
        <w:tab/>
        <w:t xml:space="preserve">D.-J. Dijk and S. W. Lockley, “Integration of human sleep-wake regulation and circadian rhythmicity.,” </w:t>
      </w:r>
      <w:r w:rsidRPr="00B25520">
        <w:rPr>
          <w:rFonts w:ascii="Times New Roman" w:hAnsi="Times New Roman" w:cs="Times New Roman"/>
          <w:i/>
          <w:iCs/>
          <w:noProof/>
          <w:sz w:val="24"/>
          <w:szCs w:val="24"/>
        </w:rPr>
        <w:t>J. Appl. Physiol.</w:t>
      </w:r>
      <w:r w:rsidRPr="00B25520">
        <w:rPr>
          <w:rFonts w:ascii="Times New Roman" w:hAnsi="Times New Roman" w:cs="Times New Roman"/>
          <w:noProof/>
          <w:sz w:val="24"/>
          <w:szCs w:val="24"/>
        </w:rPr>
        <w:t>, vol. 92, no. 2, pp. 852–862, 2002.</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30]</w:t>
      </w:r>
      <w:r w:rsidRPr="00B25520">
        <w:rPr>
          <w:rFonts w:ascii="Times New Roman" w:hAnsi="Times New Roman" w:cs="Times New Roman"/>
          <w:noProof/>
          <w:sz w:val="24"/>
          <w:szCs w:val="24"/>
        </w:rPr>
        <w:tab/>
        <w:t>HOWSLEEPWORKS, “Sleep Cycle – Types and Stages of Sleep,” 2017. [Online]. Available: https://www.howsleepworks.com/types_cycles.html.</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31]</w:t>
      </w:r>
      <w:r w:rsidRPr="00B25520">
        <w:rPr>
          <w:rFonts w:ascii="Times New Roman" w:hAnsi="Times New Roman" w:cs="Times New Roman"/>
          <w:noProof/>
          <w:sz w:val="24"/>
          <w:szCs w:val="24"/>
        </w:rPr>
        <w:tab/>
        <w:t xml:space="preserve">E. Alpaydın, </w:t>
      </w:r>
      <w:r w:rsidRPr="00B25520">
        <w:rPr>
          <w:rFonts w:ascii="Times New Roman" w:hAnsi="Times New Roman" w:cs="Times New Roman"/>
          <w:i/>
          <w:iCs/>
          <w:noProof/>
          <w:sz w:val="24"/>
          <w:szCs w:val="24"/>
        </w:rPr>
        <w:t>Introduction to machine learning</w:t>
      </w:r>
      <w:r w:rsidRPr="00B25520">
        <w:rPr>
          <w:rFonts w:ascii="Times New Roman" w:hAnsi="Times New Roman" w:cs="Times New Roman"/>
          <w:noProof/>
          <w:sz w:val="24"/>
          <w:szCs w:val="24"/>
        </w:rPr>
        <w:t>, vol. 1107. 2014.</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32]</w:t>
      </w:r>
      <w:r w:rsidRPr="00B25520">
        <w:rPr>
          <w:rFonts w:ascii="Times New Roman" w:hAnsi="Times New Roman" w:cs="Times New Roman"/>
          <w:noProof/>
          <w:sz w:val="24"/>
          <w:szCs w:val="24"/>
        </w:rPr>
        <w:tab/>
        <w:t xml:space="preserve">B. Hjorth, “EEG analysis based on time domain properties,” </w:t>
      </w:r>
      <w:r w:rsidRPr="00B25520">
        <w:rPr>
          <w:rFonts w:ascii="Times New Roman" w:hAnsi="Times New Roman" w:cs="Times New Roman"/>
          <w:i/>
          <w:iCs/>
          <w:noProof/>
          <w:sz w:val="24"/>
          <w:szCs w:val="24"/>
        </w:rPr>
        <w:t>Electroencephalogr. Clin. Neurophysiol.</w:t>
      </w:r>
      <w:r w:rsidRPr="00B25520">
        <w:rPr>
          <w:rFonts w:ascii="Times New Roman" w:hAnsi="Times New Roman" w:cs="Times New Roman"/>
          <w:noProof/>
          <w:sz w:val="24"/>
          <w:szCs w:val="24"/>
        </w:rPr>
        <w:t>, 1970.</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33]</w:t>
      </w:r>
      <w:r w:rsidRPr="00B25520">
        <w:rPr>
          <w:rFonts w:ascii="Times New Roman" w:hAnsi="Times New Roman" w:cs="Times New Roman"/>
          <w:noProof/>
          <w:sz w:val="24"/>
          <w:szCs w:val="24"/>
        </w:rPr>
        <w:tab/>
        <w:t xml:space="preserve">R. Polikar, “The Wavelet Tutorial,” </w:t>
      </w:r>
      <w:r w:rsidRPr="00B25520">
        <w:rPr>
          <w:rFonts w:ascii="Times New Roman" w:hAnsi="Times New Roman" w:cs="Times New Roman"/>
          <w:i/>
          <w:iCs/>
          <w:noProof/>
          <w:sz w:val="24"/>
          <w:szCs w:val="24"/>
        </w:rPr>
        <w:t>Internet Resour. httpengineering rowan edu polikarWAVELETSWTtutorial html</w:t>
      </w:r>
      <w:r w:rsidRPr="00B25520">
        <w:rPr>
          <w:rFonts w:ascii="Times New Roman" w:hAnsi="Times New Roman" w:cs="Times New Roman"/>
          <w:noProof/>
          <w:sz w:val="24"/>
          <w:szCs w:val="24"/>
        </w:rPr>
        <w:t>, 1994.</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34]</w:t>
      </w:r>
      <w:r w:rsidRPr="00B25520">
        <w:rPr>
          <w:rFonts w:ascii="Times New Roman" w:hAnsi="Times New Roman" w:cs="Times New Roman"/>
          <w:noProof/>
          <w:sz w:val="24"/>
          <w:szCs w:val="24"/>
        </w:rPr>
        <w:tab/>
        <w:t xml:space="preserve">P. Achermann, “EEG Analysis Applied to Sleep,” </w:t>
      </w:r>
      <w:r w:rsidRPr="00B25520">
        <w:rPr>
          <w:rFonts w:ascii="Times New Roman" w:hAnsi="Times New Roman" w:cs="Times New Roman"/>
          <w:i/>
          <w:iCs/>
          <w:noProof/>
          <w:sz w:val="24"/>
          <w:szCs w:val="24"/>
        </w:rPr>
        <w:t>Sleep</w:t>
      </w:r>
      <w:r w:rsidRPr="00B25520">
        <w:rPr>
          <w:rFonts w:ascii="Times New Roman" w:hAnsi="Times New Roman" w:cs="Times New Roman"/>
          <w:noProof/>
          <w:sz w:val="24"/>
          <w:szCs w:val="24"/>
        </w:rPr>
        <w:t>, 2009.</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35]</w:t>
      </w:r>
      <w:r w:rsidRPr="00B25520">
        <w:rPr>
          <w:rFonts w:ascii="Times New Roman" w:hAnsi="Times New Roman" w:cs="Times New Roman"/>
          <w:noProof/>
          <w:sz w:val="24"/>
          <w:szCs w:val="24"/>
        </w:rPr>
        <w:tab/>
        <w:t xml:space="preserve">P. D. Welch, “The Use of Fast Fourier Transform for the Estimation of Power Spectra: </w:t>
      </w:r>
      <w:r w:rsidRPr="00B25520">
        <w:rPr>
          <w:rFonts w:ascii="Times New Roman" w:hAnsi="Times New Roman" w:cs="Times New Roman"/>
          <w:noProof/>
          <w:sz w:val="24"/>
          <w:szCs w:val="24"/>
        </w:rPr>
        <w:lastRenderedPageBreak/>
        <w:t xml:space="preserve">A Method Based on Time Averaging Over Short, Modified Periodograms,” </w:t>
      </w:r>
      <w:r w:rsidRPr="00B25520">
        <w:rPr>
          <w:rFonts w:ascii="Times New Roman" w:hAnsi="Times New Roman" w:cs="Times New Roman"/>
          <w:i/>
          <w:iCs/>
          <w:noProof/>
          <w:sz w:val="24"/>
          <w:szCs w:val="24"/>
        </w:rPr>
        <w:t>IEEE Trans. Audio Electroacoust.</w:t>
      </w:r>
      <w:r w:rsidRPr="00B25520">
        <w:rPr>
          <w:rFonts w:ascii="Times New Roman" w:hAnsi="Times New Roman" w:cs="Times New Roman"/>
          <w:noProof/>
          <w:sz w:val="24"/>
          <w:szCs w:val="24"/>
        </w:rPr>
        <w:t>, 1967.</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36]</w:t>
      </w:r>
      <w:r w:rsidRPr="00B25520">
        <w:rPr>
          <w:rFonts w:ascii="Times New Roman" w:hAnsi="Times New Roman" w:cs="Times New Roman"/>
          <w:noProof/>
          <w:sz w:val="24"/>
          <w:szCs w:val="24"/>
        </w:rPr>
        <w:tab/>
        <w:t xml:space="preserve">S. M. Kay, “Modern Spectral Estimation: Theory and Application,” in </w:t>
      </w:r>
      <w:r w:rsidRPr="00B25520">
        <w:rPr>
          <w:rFonts w:ascii="Times New Roman" w:hAnsi="Times New Roman" w:cs="Times New Roman"/>
          <w:i/>
          <w:iCs/>
          <w:noProof/>
          <w:sz w:val="24"/>
          <w:szCs w:val="24"/>
        </w:rPr>
        <w:t>Signal Processing. Prentice-Hall</w:t>
      </w:r>
      <w:r w:rsidRPr="00B25520">
        <w:rPr>
          <w:rFonts w:ascii="Times New Roman" w:hAnsi="Times New Roman" w:cs="Times New Roman"/>
          <w:noProof/>
          <w:sz w:val="24"/>
          <w:szCs w:val="24"/>
        </w:rPr>
        <w:t>, 1988.</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37]</w:t>
      </w:r>
      <w:r w:rsidRPr="00B25520">
        <w:rPr>
          <w:rFonts w:ascii="Times New Roman" w:hAnsi="Times New Roman" w:cs="Times New Roman"/>
          <w:noProof/>
          <w:sz w:val="24"/>
          <w:szCs w:val="24"/>
        </w:rPr>
        <w:tab/>
        <w:t xml:space="preserve">S. Haykin, </w:t>
      </w:r>
      <w:r w:rsidRPr="00B25520">
        <w:rPr>
          <w:rFonts w:ascii="Times New Roman" w:hAnsi="Times New Roman" w:cs="Times New Roman"/>
          <w:i/>
          <w:iCs/>
          <w:noProof/>
          <w:sz w:val="24"/>
          <w:szCs w:val="24"/>
        </w:rPr>
        <w:t>Adaptive Filter Theory</w:t>
      </w:r>
      <w:r w:rsidRPr="00B25520">
        <w:rPr>
          <w:rFonts w:ascii="Times New Roman" w:hAnsi="Times New Roman" w:cs="Times New Roman"/>
          <w:noProof/>
          <w:sz w:val="24"/>
          <w:szCs w:val="24"/>
        </w:rPr>
        <w:t>. 2002.</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38]</w:t>
      </w:r>
      <w:r w:rsidRPr="00B25520">
        <w:rPr>
          <w:rFonts w:ascii="Times New Roman" w:hAnsi="Times New Roman" w:cs="Times New Roman"/>
          <w:noProof/>
          <w:sz w:val="24"/>
          <w:szCs w:val="24"/>
        </w:rPr>
        <w:tab/>
        <w:t xml:space="preserve">S. M. Pincus, I. M. Gladstone, and R. A. Ehrenkranz, “A regularity statistic for medical data analysis,” </w:t>
      </w:r>
      <w:r w:rsidRPr="00B25520">
        <w:rPr>
          <w:rFonts w:ascii="Times New Roman" w:hAnsi="Times New Roman" w:cs="Times New Roman"/>
          <w:i/>
          <w:iCs/>
          <w:noProof/>
          <w:sz w:val="24"/>
          <w:szCs w:val="24"/>
        </w:rPr>
        <w:t>J. Clin. Monit.</w:t>
      </w:r>
      <w:r w:rsidRPr="00B25520">
        <w:rPr>
          <w:rFonts w:ascii="Times New Roman" w:hAnsi="Times New Roman" w:cs="Times New Roman"/>
          <w:noProof/>
          <w:sz w:val="24"/>
          <w:szCs w:val="24"/>
        </w:rPr>
        <w:t>, 1991.</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39]</w:t>
      </w:r>
      <w:r w:rsidRPr="00B25520">
        <w:rPr>
          <w:rFonts w:ascii="Times New Roman" w:hAnsi="Times New Roman" w:cs="Times New Roman"/>
          <w:noProof/>
          <w:sz w:val="24"/>
          <w:szCs w:val="24"/>
        </w:rPr>
        <w:tab/>
        <w:t xml:space="preserve">A. Dauphiné, </w:t>
      </w:r>
      <w:r w:rsidRPr="00B25520">
        <w:rPr>
          <w:rFonts w:ascii="Times New Roman" w:hAnsi="Times New Roman" w:cs="Times New Roman"/>
          <w:i/>
          <w:iCs/>
          <w:noProof/>
          <w:sz w:val="24"/>
          <w:szCs w:val="24"/>
        </w:rPr>
        <w:t>Fractal Geography</w:t>
      </w:r>
      <w:r w:rsidRPr="00B25520">
        <w:rPr>
          <w:rFonts w:ascii="Times New Roman" w:hAnsi="Times New Roman" w:cs="Times New Roman"/>
          <w:noProof/>
          <w:sz w:val="24"/>
          <w:szCs w:val="24"/>
        </w:rPr>
        <w:t>. 2013.</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40]</w:t>
      </w:r>
      <w:r w:rsidRPr="00B25520">
        <w:rPr>
          <w:rFonts w:ascii="Times New Roman" w:hAnsi="Times New Roman" w:cs="Times New Roman"/>
          <w:noProof/>
          <w:sz w:val="24"/>
          <w:szCs w:val="24"/>
        </w:rPr>
        <w:tab/>
        <w:t xml:space="preserve">J. Theiler, “Estimating fractal dimension,” </w:t>
      </w:r>
      <w:r w:rsidRPr="00B25520">
        <w:rPr>
          <w:rFonts w:ascii="Times New Roman" w:hAnsi="Times New Roman" w:cs="Times New Roman"/>
          <w:i/>
          <w:iCs/>
          <w:noProof/>
          <w:sz w:val="24"/>
          <w:szCs w:val="24"/>
        </w:rPr>
        <w:t>J. Opt. Soc. Am. A</w:t>
      </w:r>
      <w:r w:rsidRPr="00B25520">
        <w:rPr>
          <w:rFonts w:ascii="Times New Roman" w:hAnsi="Times New Roman" w:cs="Times New Roman"/>
          <w:noProof/>
          <w:sz w:val="24"/>
          <w:szCs w:val="24"/>
        </w:rPr>
        <w:t>, 1990.</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41]</w:t>
      </w:r>
      <w:r w:rsidRPr="00B25520">
        <w:rPr>
          <w:rFonts w:ascii="Times New Roman" w:hAnsi="Times New Roman" w:cs="Times New Roman"/>
          <w:noProof/>
          <w:sz w:val="24"/>
          <w:szCs w:val="24"/>
        </w:rPr>
        <w:tab/>
        <w:t xml:space="preserve">I. Steinwart and A. Christmann, </w:t>
      </w:r>
      <w:r w:rsidRPr="00B25520">
        <w:rPr>
          <w:rFonts w:ascii="Times New Roman" w:hAnsi="Times New Roman" w:cs="Times New Roman"/>
          <w:i/>
          <w:iCs/>
          <w:noProof/>
          <w:sz w:val="24"/>
          <w:szCs w:val="24"/>
        </w:rPr>
        <w:t>Support Vector Machines</w:t>
      </w:r>
      <w:r w:rsidRPr="00B25520">
        <w:rPr>
          <w:rFonts w:ascii="Times New Roman" w:hAnsi="Times New Roman" w:cs="Times New Roman"/>
          <w:noProof/>
          <w:sz w:val="24"/>
          <w:szCs w:val="24"/>
        </w:rPr>
        <w:t>, vol. 13, no. 4. 2010.</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42]</w:t>
      </w:r>
      <w:r w:rsidRPr="00B25520">
        <w:rPr>
          <w:rFonts w:ascii="Times New Roman" w:hAnsi="Times New Roman" w:cs="Times New Roman"/>
          <w:noProof/>
          <w:sz w:val="24"/>
          <w:szCs w:val="24"/>
        </w:rPr>
        <w:tab/>
        <w:t>DTREG, “SVM - Support Vector Machines.” [Online]. Available: https://www.dtreg.com/solution/view/20.</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szCs w:val="24"/>
        </w:rPr>
      </w:pPr>
      <w:r w:rsidRPr="00B25520">
        <w:rPr>
          <w:rFonts w:ascii="Times New Roman" w:hAnsi="Times New Roman" w:cs="Times New Roman"/>
          <w:noProof/>
          <w:sz w:val="24"/>
          <w:szCs w:val="24"/>
        </w:rPr>
        <w:t>[43]</w:t>
      </w:r>
      <w:r w:rsidRPr="00B25520">
        <w:rPr>
          <w:rFonts w:ascii="Times New Roman" w:hAnsi="Times New Roman" w:cs="Times New Roman"/>
          <w:noProof/>
          <w:sz w:val="24"/>
          <w:szCs w:val="24"/>
        </w:rPr>
        <w:tab/>
        <w:t xml:space="preserve">G. Guo, H. Wang, D. Bell, Y. Bi, and K. Greer, “kNN Model-Based Approach in Classification,” </w:t>
      </w:r>
      <w:r w:rsidRPr="00B25520">
        <w:rPr>
          <w:rFonts w:ascii="Times New Roman" w:hAnsi="Times New Roman" w:cs="Times New Roman"/>
          <w:i/>
          <w:iCs/>
          <w:noProof/>
          <w:sz w:val="24"/>
          <w:szCs w:val="24"/>
        </w:rPr>
        <w:t>Move to Meaningful Internet Syst. 2003 CoopIS, DOA, ODBASE</w:t>
      </w:r>
      <w:r w:rsidRPr="00B25520">
        <w:rPr>
          <w:rFonts w:ascii="Times New Roman" w:hAnsi="Times New Roman" w:cs="Times New Roman"/>
          <w:noProof/>
          <w:sz w:val="24"/>
          <w:szCs w:val="24"/>
        </w:rPr>
        <w:t>, vol. 2888, pp. 986–996, 2003.</w:t>
      </w:r>
    </w:p>
    <w:p w:rsidR="00B25520" w:rsidRPr="00B25520" w:rsidRDefault="00B25520" w:rsidP="00B25520">
      <w:pPr>
        <w:widowControl w:val="0"/>
        <w:autoSpaceDE w:val="0"/>
        <w:autoSpaceDN w:val="0"/>
        <w:adjustRightInd w:val="0"/>
        <w:spacing w:line="240" w:lineRule="auto"/>
        <w:ind w:left="640" w:hanging="640"/>
        <w:rPr>
          <w:rFonts w:ascii="Times New Roman" w:hAnsi="Times New Roman" w:cs="Times New Roman"/>
          <w:noProof/>
          <w:sz w:val="24"/>
        </w:rPr>
      </w:pPr>
      <w:r w:rsidRPr="00B25520">
        <w:rPr>
          <w:rFonts w:ascii="Times New Roman" w:hAnsi="Times New Roman" w:cs="Times New Roman"/>
          <w:noProof/>
          <w:sz w:val="24"/>
          <w:szCs w:val="24"/>
        </w:rPr>
        <w:t>[44]</w:t>
      </w:r>
      <w:r w:rsidRPr="00B25520">
        <w:rPr>
          <w:rFonts w:ascii="Times New Roman" w:hAnsi="Times New Roman" w:cs="Times New Roman"/>
          <w:noProof/>
          <w:sz w:val="24"/>
          <w:szCs w:val="24"/>
        </w:rPr>
        <w:tab/>
        <w:t xml:space="preserve">L. Rokach and O. Maimon, “Decision Trees,” in </w:t>
      </w:r>
      <w:r w:rsidRPr="00B25520">
        <w:rPr>
          <w:rFonts w:ascii="Times New Roman" w:hAnsi="Times New Roman" w:cs="Times New Roman"/>
          <w:i/>
          <w:iCs/>
          <w:noProof/>
          <w:sz w:val="24"/>
          <w:szCs w:val="24"/>
        </w:rPr>
        <w:t>Data Mining and Knowledge Discovery Handbook</w:t>
      </w:r>
      <w:r w:rsidRPr="00B25520">
        <w:rPr>
          <w:rFonts w:ascii="Times New Roman" w:hAnsi="Times New Roman" w:cs="Times New Roman"/>
          <w:noProof/>
          <w:sz w:val="24"/>
          <w:szCs w:val="24"/>
        </w:rPr>
        <w:t>, 2010, pp. 165–192.</w:t>
      </w:r>
    </w:p>
    <w:p w:rsidR="0038205D" w:rsidRDefault="0038205D" w:rsidP="0038205D">
      <w:pPr>
        <w:pStyle w:val="Additions"/>
        <w:jc w:val="left"/>
      </w:pPr>
      <w:r>
        <w:fldChar w:fldCharType="end"/>
      </w:r>
    </w:p>
    <w:p w:rsidR="00CA7A78" w:rsidRDefault="00CA7A78">
      <w:pPr>
        <w:rPr>
          <w:rFonts w:ascii="Times New Roman" w:hAnsi="Times New Roman" w:cs="Times New Roman"/>
          <w:sz w:val="24"/>
        </w:rPr>
      </w:pPr>
      <w:r>
        <w:rPr>
          <w:rFonts w:ascii="Times New Roman" w:hAnsi="Times New Roman" w:cs="Times New Roman"/>
          <w:sz w:val="24"/>
        </w:rPr>
        <w:br w:type="page"/>
      </w:r>
    </w:p>
    <w:p w:rsidR="00CA7A78" w:rsidRDefault="00CA7A78" w:rsidP="00A04D46">
      <w:pPr>
        <w:pStyle w:val="Additions"/>
      </w:pPr>
      <w:bookmarkStart w:id="109" w:name="_Toc515823206"/>
      <w:r>
        <w:lastRenderedPageBreak/>
        <w:t>APPENDIX A</w:t>
      </w:r>
      <w:bookmarkEnd w:id="109"/>
    </w:p>
    <w:p w:rsidR="001E71AB" w:rsidRDefault="001E71AB" w:rsidP="001E71AB">
      <w:pPr>
        <w:pStyle w:val="mainsection"/>
      </w:pPr>
      <w:r>
        <w:rPr>
          <w:noProof/>
        </w:rPr>
        <mc:AlternateContent>
          <mc:Choice Requires="wpg">
            <w:drawing>
              <wp:anchor distT="0" distB="0" distL="114300" distR="114300" simplePos="0" relativeHeight="251655168" behindDoc="0" locked="0" layoutInCell="1" allowOverlap="1" wp14:anchorId="5709A117" wp14:editId="2775E4EB">
                <wp:simplePos x="0" y="0"/>
                <wp:positionH relativeFrom="column">
                  <wp:posOffset>-628650</wp:posOffset>
                </wp:positionH>
                <wp:positionV relativeFrom="paragraph">
                  <wp:posOffset>230505</wp:posOffset>
                </wp:positionV>
                <wp:extent cx="6873240" cy="8124825"/>
                <wp:effectExtent l="0" t="0" r="3810" b="9525"/>
                <wp:wrapSquare wrapText="bothSides"/>
                <wp:docPr id="88" name="Group 88"/>
                <wp:cNvGraphicFramePr/>
                <a:graphic xmlns:a="http://schemas.openxmlformats.org/drawingml/2006/main">
                  <a:graphicData uri="http://schemas.microsoft.com/office/word/2010/wordprocessingGroup">
                    <wpg:wgp>
                      <wpg:cNvGrpSpPr/>
                      <wpg:grpSpPr>
                        <a:xfrm>
                          <a:off x="0" y="0"/>
                          <a:ext cx="6873240" cy="8124825"/>
                          <a:chOff x="0" y="0"/>
                          <a:chExt cx="6873240" cy="8124825"/>
                        </a:xfrm>
                      </wpg:grpSpPr>
                      <wpg:grpSp>
                        <wpg:cNvPr id="45" name="Group 45"/>
                        <wpg:cNvGrpSpPr/>
                        <wpg:grpSpPr>
                          <a:xfrm>
                            <a:off x="0" y="0"/>
                            <a:ext cx="6734175" cy="7800975"/>
                            <a:chOff x="0" y="-9648"/>
                            <a:chExt cx="7432675" cy="8224008"/>
                          </a:xfrm>
                        </wpg:grpSpPr>
                        <pic:pic xmlns:pic="http://schemas.openxmlformats.org/drawingml/2006/picture">
                          <pic:nvPicPr>
                            <pic:cNvPr id="31" name="Picture 31"/>
                            <pic:cNvPicPr>
                              <a:picLocks noChangeAspect="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2781300"/>
                              <a:ext cx="3689350" cy="2699385"/>
                            </a:xfrm>
                            <a:prstGeom prst="rect">
                              <a:avLst/>
                            </a:prstGeom>
                            <a:noFill/>
                          </pic:spPr>
                        </pic:pic>
                        <pic:pic xmlns:pic="http://schemas.openxmlformats.org/drawingml/2006/picture">
                          <pic:nvPicPr>
                            <pic:cNvPr id="34" name="Picture 34"/>
                            <pic:cNvPicPr>
                              <a:picLocks noChangeAspect="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3733800" y="2781300"/>
                              <a:ext cx="3694430" cy="2699385"/>
                            </a:xfrm>
                            <a:prstGeom prst="rect">
                              <a:avLst/>
                            </a:prstGeom>
                            <a:noFill/>
                          </pic:spPr>
                        </pic:pic>
                        <pic:pic xmlns:pic="http://schemas.openxmlformats.org/drawingml/2006/picture">
                          <pic:nvPicPr>
                            <pic:cNvPr id="27" name="Picture 27"/>
                            <pic:cNvPicPr>
                              <a:picLocks noChangeAspect="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1900573" y="-9648"/>
                              <a:ext cx="3690620" cy="2699385"/>
                            </a:xfrm>
                            <a:prstGeom prst="rect">
                              <a:avLst/>
                            </a:prstGeom>
                            <a:noFill/>
                          </pic:spPr>
                        </pic:pic>
                        <pic:pic xmlns:pic="http://schemas.openxmlformats.org/drawingml/2006/picture">
                          <pic:nvPicPr>
                            <pic:cNvPr id="43" name="Picture 43"/>
                            <pic:cNvPicPr>
                              <a:picLocks noChangeAspect="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5514975"/>
                              <a:ext cx="3689350" cy="2699385"/>
                            </a:xfrm>
                            <a:prstGeom prst="rect">
                              <a:avLst/>
                            </a:prstGeom>
                            <a:noFill/>
                          </pic:spPr>
                        </pic:pic>
                        <pic:pic xmlns:pic="http://schemas.openxmlformats.org/drawingml/2006/picture">
                          <pic:nvPicPr>
                            <pic:cNvPr id="44" name="Picture 44"/>
                            <pic:cNvPicPr>
                              <a:picLocks noChangeAspect="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3743325" y="5514975"/>
                              <a:ext cx="3689350" cy="2699385"/>
                            </a:xfrm>
                            <a:prstGeom prst="rect">
                              <a:avLst/>
                            </a:prstGeom>
                            <a:noFill/>
                          </pic:spPr>
                        </pic:pic>
                      </wpg:grpSp>
                      <wps:wsp>
                        <wps:cNvPr id="83" name="Text Box 83"/>
                        <wps:cNvSpPr txBox="1"/>
                        <wps:spPr>
                          <a:xfrm>
                            <a:off x="38100" y="7858125"/>
                            <a:ext cx="6835140" cy="266700"/>
                          </a:xfrm>
                          <a:prstGeom prst="rect">
                            <a:avLst/>
                          </a:prstGeom>
                          <a:solidFill>
                            <a:prstClr val="white"/>
                          </a:solidFill>
                          <a:ln>
                            <a:noFill/>
                          </a:ln>
                        </wps:spPr>
                        <wps:txbx>
                          <w:txbxContent>
                            <w:p w:rsidR="001E38B8" w:rsidRPr="00C10BAF" w:rsidRDefault="001E38B8" w:rsidP="001E71AB">
                              <w:pPr>
                                <w:pStyle w:val="Caption"/>
                                <w:jc w:val="center"/>
                                <w:rPr>
                                  <w:rFonts w:cstheme="minorHAnsi"/>
                                  <w:b/>
                                  <w:noProof/>
                                  <w:color w:val="000000" w:themeColor="text1"/>
                                  <w:sz w:val="24"/>
                                </w:rPr>
                              </w:pPr>
                              <w:bookmarkStart w:id="110" w:name="_Toc515823234"/>
                              <w:r>
                                <w:t xml:space="preserve">Figure </w:t>
                              </w:r>
                              <w:r>
                                <w:fldChar w:fldCharType="begin"/>
                              </w:r>
                              <w:r>
                                <w:instrText xml:space="preserve"> SEQ Figure \* ARABIC </w:instrText>
                              </w:r>
                              <w:r>
                                <w:fldChar w:fldCharType="separate"/>
                              </w:r>
                              <w:r w:rsidR="008850CD">
                                <w:rPr>
                                  <w:noProof/>
                                </w:rPr>
                                <w:t>42</w:t>
                              </w:r>
                              <w:r>
                                <w:fldChar w:fldCharType="end"/>
                              </w:r>
                              <w:r w:rsidRPr="00511532">
                                <w:t xml:space="preserve"> Characteristics of the RF model performance under</w:t>
                              </w:r>
                              <w:r>
                                <w:t xml:space="preserve"> the time domain features.</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09A117" id="Group 88" o:spid="_x0000_s1027" style="position:absolute;margin-left:-49.5pt;margin-top:18.15pt;width:541.2pt;height:639.75pt;z-index:251655168" coordsize="68732,812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">
                <v:group id="Group 45" o:spid="_x0000_s1028" style="position:absolute;width:67341;height:78009" coordorigin=",-96" coordsize="74326,82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Picture 31" o:spid="_x0000_s1029" type="#_x0000_t75" style="position:absolute;top:27813;width:36893;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">
                    <v:imagedata r:id="rId85" o:title=""/>
                    <v:path arrowok="t"/>
                  </v:shape>
                  <v:shape id="Picture 34" o:spid="_x0000_s1030" type="#_x0000_t75" style="position:absolute;left:37338;top:27813;width:36944;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">
                    <v:imagedata r:id="rId86" o:title=""/>
                    <v:path arrowok="t"/>
                  </v:shape>
                  <v:shape id="Picture 27" o:spid="_x0000_s1031" type="#_x0000_t75" style="position:absolute;left:19005;top:-96;width:36906;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">
                    <v:imagedata r:id="rId87" o:title=""/>
                    <v:path arrowok="t"/>
                  </v:shape>
                  <v:shape id="Picture 43" o:spid="_x0000_s1032" type="#_x0000_t75" style="position:absolute;top:55149;width:36893;height:26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">
                    <v:imagedata r:id="rId88" o:title=""/>
                    <v:path arrowok="t"/>
                  </v:shape>
                  <v:shape id="Picture 44" o:spid="_x0000_s1033" type="#_x0000_t75" style="position:absolute;left:37433;top:55149;width:36893;height:26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">
                    <v:imagedata r:id="rId89" o:title=""/>
                    <v:path arrowok="t"/>
                  </v:shape>
                </v:group>
                <v:shape id="Text Box 83" o:spid="_x0000_s1034" type="#_x0000_t202" style="position:absolute;left:381;top:78581;width:6835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" stroked="f">
                  <v:textbox style="mso-fit-shape-to-text:t" inset="0,0,0,0">
                    <w:txbxContent>
                      <w:p w:rsidR="001E38B8" w:rsidRPr="00C10BAF" w:rsidRDefault="001E38B8" w:rsidP="001E71AB">
                        <w:pPr>
                          <w:pStyle w:val="Caption"/>
                          <w:jc w:val="center"/>
                          <w:rPr>
                            <w:rFonts w:cstheme="minorHAnsi"/>
                            <w:b/>
                            <w:noProof/>
                            <w:color w:val="000000" w:themeColor="text1"/>
                            <w:sz w:val="24"/>
                          </w:rPr>
                        </w:pPr>
                        <w:bookmarkStart w:id="111" w:name="_Toc515823234"/>
                        <w:r>
                          <w:t xml:space="preserve">Figure </w:t>
                        </w:r>
                        <w:r>
                          <w:fldChar w:fldCharType="begin"/>
                        </w:r>
                        <w:r>
                          <w:instrText xml:space="preserve"> SEQ Figure \* ARABIC </w:instrText>
                        </w:r>
                        <w:r>
                          <w:fldChar w:fldCharType="separate"/>
                        </w:r>
                        <w:r w:rsidR="008850CD">
                          <w:rPr>
                            <w:noProof/>
                          </w:rPr>
                          <w:t>42</w:t>
                        </w:r>
                        <w:r>
                          <w:fldChar w:fldCharType="end"/>
                        </w:r>
                        <w:r w:rsidRPr="00511532">
                          <w:t xml:space="preserve"> Characteristics of the RF model performance under</w:t>
                        </w:r>
                        <w:r>
                          <w:t xml:space="preserve"> the time domain features.</w:t>
                        </w:r>
                        <w:bookmarkEnd w:id="111"/>
                      </w:p>
                    </w:txbxContent>
                  </v:textbox>
                </v:shape>
                <w10:wrap type="square"/>
              </v:group>
            </w:pict>
          </mc:Fallback>
        </mc:AlternateContent>
      </w:r>
    </w:p>
    <w:p w:rsidR="001E71AB" w:rsidRDefault="001E71AB" w:rsidP="001E71AB">
      <w:pPr>
        <w:pStyle w:val="mainsection"/>
        <w:tabs>
          <w:tab w:val="left" w:pos="3585"/>
        </w:tabs>
      </w:pPr>
      <w:bookmarkStart w:id="112" w:name="_Toc515823190"/>
      <w:r>
        <w:rPr>
          <w:noProof/>
        </w:rPr>
        <w:lastRenderedPageBreak/>
        <mc:AlternateContent>
          <mc:Choice Requires="wpg">
            <w:drawing>
              <wp:anchor distT="0" distB="0" distL="114300" distR="114300" simplePos="0" relativeHeight="251656192" behindDoc="0" locked="0" layoutInCell="1" allowOverlap="1" wp14:anchorId="70DBE4FC" wp14:editId="3EEC7AAD">
                <wp:simplePos x="0" y="0"/>
                <wp:positionH relativeFrom="column">
                  <wp:posOffset>-781050</wp:posOffset>
                </wp:positionH>
                <wp:positionV relativeFrom="paragraph">
                  <wp:posOffset>314325</wp:posOffset>
                </wp:positionV>
                <wp:extent cx="7287260" cy="8543925"/>
                <wp:effectExtent l="0" t="0" r="8890" b="9525"/>
                <wp:wrapSquare wrapText="bothSides"/>
                <wp:docPr id="87" name="Group 87"/>
                <wp:cNvGraphicFramePr/>
                <a:graphic xmlns:a="http://schemas.openxmlformats.org/drawingml/2006/main">
                  <a:graphicData uri="http://schemas.microsoft.com/office/word/2010/wordprocessingGroup">
                    <wpg:wgp>
                      <wpg:cNvGrpSpPr/>
                      <wpg:grpSpPr>
                        <a:xfrm>
                          <a:off x="0" y="0"/>
                          <a:ext cx="7287260" cy="8543925"/>
                          <a:chOff x="0" y="0"/>
                          <a:chExt cx="7287260" cy="8543925"/>
                        </a:xfrm>
                      </wpg:grpSpPr>
                      <wpg:grpSp>
                        <wpg:cNvPr id="59" name="Group 59"/>
                        <wpg:cNvGrpSpPr/>
                        <wpg:grpSpPr>
                          <a:xfrm>
                            <a:off x="0" y="0"/>
                            <a:ext cx="7287260" cy="8230235"/>
                            <a:chOff x="0" y="0"/>
                            <a:chExt cx="7287260" cy="8230235"/>
                          </a:xfrm>
                        </wpg:grpSpPr>
                        <pic:pic xmlns:pic="http://schemas.openxmlformats.org/drawingml/2006/picture">
                          <pic:nvPicPr>
                            <pic:cNvPr id="46" name="Picture 46"/>
                            <pic:cNvPicPr>
                              <a:picLocks noChangeAspect="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1762125" y="0"/>
                              <a:ext cx="3600450" cy="2699385"/>
                            </a:xfrm>
                            <a:prstGeom prst="rect">
                              <a:avLst/>
                            </a:prstGeom>
                            <a:noFill/>
                          </pic:spPr>
                        </pic:pic>
                        <pic:pic xmlns:pic="http://schemas.openxmlformats.org/drawingml/2006/picture">
                          <pic:nvPicPr>
                            <pic:cNvPr id="47" name="Picture 47"/>
                            <pic:cNvPicPr>
                              <a:picLocks noChangeAspect="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2771775"/>
                              <a:ext cx="3596005" cy="2699385"/>
                            </a:xfrm>
                            <a:prstGeom prst="rect">
                              <a:avLst/>
                            </a:prstGeom>
                            <a:noFill/>
                          </pic:spPr>
                        </pic:pic>
                        <pic:pic xmlns:pic="http://schemas.openxmlformats.org/drawingml/2006/picture">
                          <pic:nvPicPr>
                            <pic:cNvPr id="48" name="Picture 48"/>
                            <pic:cNvPicPr>
                              <a:picLocks noChangeAspect="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3648075" y="2771775"/>
                              <a:ext cx="3596005" cy="2699385"/>
                            </a:xfrm>
                            <a:prstGeom prst="rect">
                              <a:avLst/>
                            </a:prstGeom>
                            <a:noFill/>
                          </pic:spPr>
                        </pic:pic>
                        <pic:pic xmlns:pic="http://schemas.openxmlformats.org/drawingml/2006/picture">
                          <pic:nvPicPr>
                            <pic:cNvPr id="49" name="Picture 49"/>
                            <pic:cNvPicPr>
                              <a:picLocks noChangeAspect="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5505450"/>
                              <a:ext cx="3596005" cy="2699385"/>
                            </a:xfrm>
                            <a:prstGeom prst="rect">
                              <a:avLst/>
                            </a:prstGeom>
                            <a:noFill/>
                          </pic:spPr>
                        </pic:pic>
                        <pic:pic xmlns:pic="http://schemas.openxmlformats.org/drawingml/2006/picture">
                          <pic:nvPicPr>
                            <pic:cNvPr id="57" name="Picture 57"/>
                            <pic:cNvPicPr>
                              <a:picLocks noChangeAspect="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3657600" y="5505450"/>
                              <a:ext cx="3629660" cy="2724785"/>
                            </a:xfrm>
                            <a:prstGeom prst="rect">
                              <a:avLst/>
                            </a:prstGeom>
                            <a:noFill/>
                          </pic:spPr>
                        </pic:pic>
                      </wpg:grpSp>
                      <wps:wsp>
                        <wps:cNvPr id="84" name="Text Box 84"/>
                        <wps:cNvSpPr txBox="1"/>
                        <wps:spPr>
                          <a:xfrm>
                            <a:off x="0" y="8277225"/>
                            <a:ext cx="7287260" cy="266700"/>
                          </a:xfrm>
                          <a:prstGeom prst="rect">
                            <a:avLst/>
                          </a:prstGeom>
                          <a:solidFill>
                            <a:prstClr val="white"/>
                          </a:solidFill>
                          <a:ln>
                            <a:noFill/>
                          </a:ln>
                        </wps:spPr>
                        <wps:txbx>
                          <w:txbxContent>
                            <w:p w:rsidR="001E38B8" w:rsidRPr="00F037A0" w:rsidRDefault="001E38B8" w:rsidP="001E71AB">
                              <w:pPr>
                                <w:pStyle w:val="Caption"/>
                                <w:jc w:val="center"/>
                                <w:rPr>
                                  <w:rFonts w:cstheme="minorHAnsi"/>
                                  <w:b/>
                                  <w:noProof/>
                                  <w:color w:val="000000" w:themeColor="text1"/>
                                  <w:sz w:val="24"/>
                                </w:rPr>
                              </w:pPr>
                              <w:bookmarkStart w:id="113" w:name="_Toc515823235"/>
                              <w:r>
                                <w:t xml:space="preserve">Figure </w:t>
                              </w:r>
                              <w:r>
                                <w:fldChar w:fldCharType="begin"/>
                              </w:r>
                              <w:r>
                                <w:instrText xml:space="preserve"> SEQ Figure \* ARABIC </w:instrText>
                              </w:r>
                              <w:r>
                                <w:fldChar w:fldCharType="separate"/>
                              </w:r>
                              <w:r w:rsidR="008850CD">
                                <w:rPr>
                                  <w:noProof/>
                                </w:rPr>
                                <w:t>43</w:t>
                              </w:r>
                              <w:r>
                                <w:fldChar w:fldCharType="end"/>
                              </w:r>
                              <w:r>
                                <w:t xml:space="preserve"> </w:t>
                              </w:r>
                              <w:r w:rsidRPr="000D12B5">
                                <w:t>Characteristics of the RF model performanc</w:t>
                              </w:r>
                              <w:r>
                                <w:t>e under the frequency domain band features</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0DBE4FC" id="Group 87" o:spid="_x0000_s1035" style="position:absolute;margin-left:-61.5pt;margin-top:24.75pt;width:573.8pt;height:672.75pt;z-index:251656192;mso-height-relative:margin" coordsize="72872,854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">
                <v:group id="Group 59" o:spid="_x0000_s1036" style="position:absolute;width:72872;height:82302" coordsize="72872,82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icture 46" o:spid="_x0000_s1037" type="#_x0000_t75" style="position:absolute;left:17621;width:36004;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">
                    <v:imagedata r:id="rId95" o:title=""/>
                    <v:path arrowok="t"/>
                  </v:shape>
                  <v:shape id="Picture 47" o:spid="_x0000_s1038" type="#_x0000_t75" style="position:absolute;top:27717;width:35960;height:26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">
                    <v:imagedata r:id="rId96" o:title=""/>
                    <v:path arrowok="t"/>
                  </v:shape>
                  <v:shape id="Picture 48" o:spid="_x0000_s1039" type="#_x0000_t75" style="position:absolute;left:36480;top:27717;width:35960;height:26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">
                    <v:imagedata r:id="rId97" o:title=""/>
                    <v:path arrowok="t"/>
                  </v:shape>
                  <v:shape id="Picture 49" o:spid="_x0000_s1040" type="#_x0000_t75" style="position:absolute;top:55054;width:35960;height:26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">
                    <v:imagedata r:id="rId98" o:title=""/>
                    <v:path arrowok="t"/>
                  </v:shape>
                  <v:shape id="Picture 57" o:spid="_x0000_s1041" type="#_x0000_t75" style="position:absolute;left:36576;top:55054;width:36296;height:27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">
                    <v:imagedata r:id="rId99" o:title=""/>
                    <v:path arrowok="t"/>
                  </v:shape>
                </v:group>
                <v:shape id="Text Box 84" o:spid="_x0000_s1042" type="#_x0000_t202" style="position:absolute;top:82772;width:728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" stroked="f">
                  <v:textbox style="mso-fit-shape-to-text:t" inset="0,0,0,0">
                    <w:txbxContent>
                      <w:p w:rsidR="001E38B8" w:rsidRPr="00F037A0" w:rsidRDefault="001E38B8" w:rsidP="001E71AB">
                        <w:pPr>
                          <w:pStyle w:val="Caption"/>
                          <w:jc w:val="center"/>
                          <w:rPr>
                            <w:rFonts w:cstheme="minorHAnsi"/>
                            <w:b/>
                            <w:noProof/>
                            <w:color w:val="000000" w:themeColor="text1"/>
                            <w:sz w:val="24"/>
                          </w:rPr>
                        </w:pPr>
                        <w:bookmarkStart w:id="114" w:name="_Toc515823235"/>
                        <w:r>
                          <w:t xml:space="preserve">Figure </w:t>
                        </w:r>
                        <w:r>
                          <w:fldChar w:fldCharType="begin"/>
                        </w:r>
                        <w:r>
                          <w:instrText xml:space="preserve"> SEQ Figure \* ARABIC </w:instrText>
                        </w:r>
                        <w:r>
                          <w:fldChar w:fldCharType="separate"/>
                        </w:r>
                        <w:r w:rsidR="008850CD">
                          <w:rPr>
                            <w:noProof/>
                          </w:rPr>
                          <w:t>43</w:t>
                        </w:r>
                        <w:r>
                          <w:fldChar w:fldCharType="end"/>
                        </w:r>
                        <w:r>
                          <w:t xml:space="preserve"> </w:t>
                        </w:r>
                        <w:r w:rsidRPr="000D12B5">
                          <w:t>Characteristics of the RF model performanc</w:t>
                        </w:r>
                        <w:r>
                          <w:t>e under the frequency domain band features</w:t>
                        </w:r>
                        <w:bookmarkEnd w:id="114"/>
                      </w:p>
                    </w:txbxContent>
                  </v:textbox>
                </v:shape>
                <w10:wrap type="square"/>
              </v:group>
            </w:pict>
          </mc:Fallback>
        </mc:AlternateContent>
      </w:r>
      <w:bookmarkEnd w:id="112"/>
    </w:p>
    <w:p w:rsidR="001E71AB" w:rsidRDefault="001E71AB" w:rsidP="001E71AB">
      <w:pPr>
        <w:pStyle w:val="mainsection"/>
        <w:tabs>
          <w:tab w:val="left" w:pos="3585"/>
        </w:tabs>
      </w:pPr>
      <w:bookmarkStart w:id="115" w:name="_Toc515823191"/>
      <w:r>
        <w:rPr>
          <w:noProof/>
        </w:rPr>
        <w:lastRenderedPageBreak/>
        <mc:AlternateContent>
          <mc:Choice Requires="wpg">
            <w:drawing>
              <wp:anchor distT="0" distB="0" distL="114300" distR="114300" simplePos="0" relativeHeight="251657216" behindDoc="0" locked="0" layoutInCell="1" allowOverlap="1" wp14:anchorId="112B24AE" wp14:editId="3F2AD4EB">
                <wp:simplePos x="0" y="0"/>
                <wp:positionH relativeFrom="column">
                  <wp:posOffset>-790575</wp:posOffset>
                </wp:positionH>
                <wp:positionV relativeFrom="paragraph">
                  <wp:posOffset>0</wp:posOffset>
                </wp:positionV>
                <wp:extent cx="7239000" cy="8591550"/>
                <wp:effectExtent l="0" t="0" r="0" b="0"/>
                <wp:wrapSquare wrapText="bothSides"/>
                <wp:docPr id="86" name="Group 86"/>
                <wp:cNvGraphicFramePr/>
                <a:graphic xmlns:a="http://schemas.openxmlformats.org/drawingml/2006/main">
                  <a:graphicData uri="http://schemas.microsoft.com/office/word/2010/wordprocessingGroup">
                    <wpg:wgp>
                      <wpg:cNvGrpSpPr/>
                      <wpg:grpSpPr>
                        <a:xfrm>
                          <a:off x="0" y="0"/>
                          <a:ext cx="7239000" cy="8591550"/>
                          <a:chOff x="0" y="0"/>
                          <a:chExt cx="7239000" cy="8591550"/>
                        </a:xfrm>
                      </wpg:grpSpPr>
                      <wpg:grpSp>
                        <wpg:cNvPr id="71" name="Group 71"/>
                        <wpg:cNvGrpSpPr/>
                        <wpg:grpSpPr>
                          <a:xfrm>
                            <a:off x="0" y="0"/>
                            <a:ext cx="7239000" cy="8185785"/>
                            <a:chOff x="0" y="0"/>
                            <a:chExt cx="7239000" cy="8185785"/>
                          </a:xfrm>
                        </wpg:grpSpPr>
                        <pic:pic xmlns:pic="http://schemas.openxmlformats.org/drawingml/2006/picture">
                          <pic:nvPicPr>
                            <pic:cNvPr id="64" name="Picture 64"/>
                            <pic:cNvPicPr>
                              <a:picLocks noChangeAspect="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5486400"/>
                              <a:ext cx="3600450" cy="2699385"/>
                            </a:xfrm>
                            <a:prstGeom prst="rect">
                              <a:avLst/>
                            </a:prstGeom>
                            <a:noFill/>
                          </pic:spPr>
                        </pic:pic>
                        <pic:pic xmlns:pic="http://schemas.openxmlformats.org/drawingml/2006/picture">
                          <pic:nvPicPr>
                            <pic:cNvPr id="60" name="Picture 60"/>
                            <pic:cNvPicPr>
                              <a:picLocks noChangeAspect="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1857375" y="0"/>
                              <a:ext cx="3600450" cy="2699385"/>
                            </a:xfrm>
                            <a:prstGeom prst="rect">
                              <a:avLst/>
                            </a:prstGeom>
                            <a:noFill/>
                          </pic:spPr>
                        </pic:pic>
                        <pic:pic xmlns:pic="http://schemas.openxmlformats.org/drawingml/2006/picture">
                          <pic:nvPicPr>
                            <pic:cNvPr id="62" name="Picture 62"/>
                            <pic:cNvPicPr>
                              <a:picLocks noChangeAspect="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2743200"/>
                              <a:ext cx="3596005" cy="2699385"/>
                            </a:xfrm>
                            <a:prstGeom prst="rect">
                              <a:avLst/>
                            </a:prstGeom>
                            <a:noFill/>
                          </pic:spPr>
                        </pic:pic>
                        <pic:pic xmlns:pic="http://schemas.openxmlformats.org/drawingml/2006/picture">
                          <pic:nvPicPr>
                            <pic:cNvPr id="63" name="Picture 63"/>
                            <pic:cNvPicPr>
                              <a:picLocks noChangeAspect="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3638550" y="2743200"/>
                              <a:ext cx="3600450" cy="2699385"/>
                            </a:xfrm>
                            <a:prstGeom prst="rect">
                              <a:avLst/>
                            </a:prstGeom>
                            <a:noFill/>
                          </pic:spPr>
                        </pic:pic>
                        <pic:pic xmlns:pic="http://schemas.openxmlformats.org/drawingml/2006/picture">
                          <pic:nvPicPr>
                            <pic:cNvPr id="70" name="Picture 70"/>
                            <pic:cNvPicPr>
                              <a:picLocks noChangeAspect="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3638550" y="5486400"/>
                              <a:ext cx="3600450" cy="2699385"/>
                            </a:xfrm>
                            <a:prstGeom prst="rect">
                              <a:avLst/>
                            </a:prstGeom>
                            <a:noFill/>
                          </pic:spPr>
                        </pic:pic>
                      </wpg:grpSp>
                      <wps:wsp>
                        <wps:cNvPr id="85" name="Text Box 85"/>
                        <wps:cNvSpPr txBox="1"/>
                        <wps:spPr>
                          <a:xfrm>
                            <a:off x="0" y="8324850"/>
                            <a:ext cx="7239000" cy="266700"/>
                          </a:xfrm>
                          <a:prstGeom prst="rect">
                            <a:avLst/>
                          </a:prstGeom>
                          <a:solidFill>
                            <a:prstClr val="white"/>
                          </a:solidFill>
                          <a:ln>
                            <a:noFill/>
                          </a:ln>
                        </wps:spPr>
                        <wps:txbx>
                          <w:txbxContent>
                            <w:p w:rsidR="001E38B8" w:rsidRPr="00761093" w:rsidRDefault="001E38B8" w:rsidP="001E71AB">
                              <w:pPr>
                                <w:pStyle w:val="Caption"/>
                                <w:jc w:val="center"/>
                                <w:rPr>
                                  <w:rFonts w:cstheme="minorHAnsi"/>
                                  <w:b/>
                                  <w:noProof/>
                                  <w:color w:val="000000" w:themeColor="text1"/>
                                  <w:sz w:val="24"/>
                                </w:rPr>
                              </w:pPr>
                              <w:bookmarkStart w:id="116" w:name="_Toc515823236"/>
                              <w:r>
                                <w:t xml:space="preserve">Figure </w:t>
                              </w:r>
                              <w:r>
                                <w:fldChar w:fldCharType="begin"/>
                              </w:r>
                              <w:r>
                                <w:instrText xml:space="preserve"> SEQ Figure \* ARABIC </w:instrText>
                              </w:r>
                              <w:r>
                                <w:fldChar w:fldCharType="separate"/>
                              </w:r>
                              <w:r w:rsidR="008850CD">
                                <w:rPr>
                                  <w:noProof/>
                                </w:rPr>
                                <w:t>44</w:t>
                              </w:r>
                              <w:r>
                                <w:fldChar w:fldCharType="end"/>
                              </w:r>
                              <w:r>
                                <w:t xml:space="preserve"> </w:t>
                              </w:r>
                              <w:r w:rsidRPr="001B6B79">
                                <w:t xml:space="preserve">Characteristics of the RF model </w:t>
                              </w:r>
                              <w:r>
                                <w:t>performance under the frequency domain AR feature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12B24AE" id="Group 86" o:spid="_x0000_s1043" style="position:absolute;margin-left:-62.25pt;margin-top:0;width:570pt;height:676.5pt;z-index:251657216" coordsize="72390,859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">
                <v:group id="Group 71" o:spid="_x0000_s1044" style="position:absolute;width:72390;height:81857" coordsize="72390,81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">
                  <v:shape id="Picture 64" o:spid="_x0000_s1045" type="#_x0000_t75" style="position:absolute;top:54864;width:36004;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">
                    <v:imagedata r:id="rId105" o:title=""/>
                    <v:path arrowok="t"/>
                  </v:shape>
                  <v:shape id="Picture 60" o:spid="_x0000_s1046" type="#_x0000_t75" style="position:absolute;left:18573;width:36005;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">
                    <v:imagedata r:id="rId106" o:title=""/>
                    <v:path arrowok="t"/>
                  </v:shape>
                  <v:shape id="Picture 62" o:spid="_x0000_s1047" type="#_x0000_t75" style="position:absolute;top:27432;width:35960;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">
                    <v:imagedata r:id="rId107" o:title=""/>
                    <v:path arrowok="t"/>
                  </v:shape>
                  <v:shape id="Picture 63" o:spid="_x0000_s1048" type="#_x0000_t75" style="position:absolute;left:36385;top:27432;width:36005;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">
                    <v:imagedata r:id="rId108" o:title=""/>
                    <v:path arrowok="t"/>
                  </v:shape>
                  <v:shape id="Picture 70" o:spid="_x0000_s1049" type="#_x0000_t75" style="position:absolute;left:36385;top:54864;width:36005;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">
                    <v:imagedata r:id="rId109" o:title=""/>
                    <v:path arrowok="t"/>
                  </v:shape>
                </v:group>
                <v:shape id="Text Box 85" o:spid="_x0000_s1050" type="#_x0000_t202" style="position:absolute;top:83248;width:7239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rsidR="001E38B8" w:rsidRPr="00761093" w:rsidRDefault="001E38B8" w:rsidP="001E71AB">
                        <w:pPr>
                          <w:pStyle w:val="Caption"/>
                          <w:jc w:val="center"/>
                          <w:rPr>
                            <w:rFonts w:cstheme="minorHAnsi"/>
                            <w:b/>
                            <w:noProof/>
                            <w:color w:val="000000" w:themeColor="text1"/>
                            <w:sz w:val="24"/>
                          </w:rPr>
                        </w:pPr>
                        <w:bookmarkStart w:id="117" w:name="_Toc515823236"/>
                        <w:r>
                          <w:t xml:space="preserve">Figure </w:t>
                        </w:r>
                        <w:r>
                          <w:fldChar w:fldCharType="begin"/>
                        </w:r>
                        <w:r>
                          <w:instrText xml:space="preserve"> SEQ Figure \* ARABIC </w:instrText>
                        </w:r>
                        <w:r>
                          <w:fldChar w:fldCharType="separate"/>
                        </w:r>
                        <w:r w:rsidR="008850CD">
                          <w:rPr>
                            <w:noProof/>
                          </w:rPr>
                          <w:t>44</w:t>
                        </w:r>
                        <w:r>
                          <w:fldChar w:fldCharType="end"/>
                        </w:r>
                        <w:r>
                          <w:t xml:space="preserve"> </w:t>
                        </w:r>
                        <w:r w:rsidRPr="001B6B79">
                          <w:t xml:space="preserve">Characteristics of the RF model </w:t>
                        </w:r>
                        <w:r>
                          <w:t>performance under the frequency domain AR features.</w:t>
                        </w:r>
                        <w:bookmarkEnd w:id="117"/>
                      </w:p>
                    </w:txbxContent>
                  </v:textbox>
                </v:shape>
                <w10:wrap type="square"/>
              </v:group>
            </w:pict>
          </mc:Fallback>
        </mc:AlternateContent>
      </w:r>
      <w:bookmarkEnd w:id="115"/>
    </w:p>
    <w:p w:rsidR="001E71AB" w:rsidRDefault="001E71AB" w:rsidP="001E71AB">
      <w:pPr>
        <w:pStyle w:val="mainsection"/>
        <w:jc w:val="center"/>
      </w:pPr>
      <w:bookmarkStart w:id="118" w:name="_Toc515823192"/>
      <w:r>
        <w:rPr>
          <w:noProof/>
        </w:rPr>
        <w:lastRenderedPageBreak/>
        <mc:AlternateContent>
          <mc:Choice Requires="wpg">
            <w:drawing>
              <wp:anchor distT="0" distB="0" distL="114300" distR="114300" simplePos="0" relativeHeight="251654144" behindDoc="0" locked="0" layoutInCell="1" allowOverlap="1" wp14:anchorId="69370D91" wp14:editId="0010577C">
                <wp:simplePos x="0" y="0"/>
                <wp:positionH relativeFrom="column">
                  <wp:posOffset>-733425</wp:posOffset>
                </wp:positionH>
                <wp:positionV relativeFrom="paragraph">
                  <wp:posOffset>0</wp:posOffset>
                </wp:positionV>
                <wp:extent cx="7244080" cy="8515350"/>
                <wp:effectExtent l="0" t="0" r="0" b="0"/>
                <wp:wrapSquare wrapText="bothSides"/>
                <wp:docPr id="89" name="Group 89"/>
                <wp:cNvGraphicFramePr/>
                <a:graphic xmlns:a="http://schemas.openxmlformats.org/drawingml/2006/main">
                  <a:graphicData uri="http://schemas.microsoft.com/office/word/2010/wordprocessingGroup">
                    <wpg:wgp>
                      <wpg:cNvGrpSpPr/>
                      <wpg:grpSpPr>
                        <a:xfrm>
                          <a:off x="0" y="0"/>
                          <a:ext cx="7244080" cy="8515350"/>
                          <a:chOff x="0" y="0"/>
                          <a:chExt cx="7244080" cy="8515350"/>
                        </a:xfrm>
                      </wpg:grpSpPr>
                      <wpg:grpSp>
                        <wpg:cNvPr id="81" name="Group 81"/>
                        <wpg:cNvGrpSpPr/>
                        <wpg:grpSpPr>
                          <a:xfrm>
                            <a:off x="0" y="0"/>
                            <a:ext cx="7244080" cy="8195310"/>
                            <a:chOff x="0" y="0"/>
                            <a:chExt cx="7244080" cy="8195310"/>
                          </a:xfrm>
                        </wpg:grpSpPr>
                        <pic:pic xmlns:pic="http://schemas.openxmlformats.org/drawingml/2006/picture">
                          <pic:nvPicPr>
                            <pic:cNvPr id="74" name="Picture 74"/>
                            <pic:cNvPicPr>
                              <a:picLocks noChangeAspect="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1800225" y="0"/>
                              <a:ext cx="3596005" cy="2699385"/>
                            </a:xfrm>
                            <a:prstGeom prst="rect">
                              <a:avLst/>
                            </a:prstGeom>
                            <a:noFill/>
                          </pic:spPr>
                        </pic:pic>
                        <pic:pic xmlns:pic="http://schemas.openxmlformats.org/drawingml/2006/picture">
                          <pic:nvPicPr>
                            <pic:cNvPr id="75" name="Picture 75"/>
                            <pic:cNvPicPr>
                              <a:picLocks noChangeAspect="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2752725"/>
                              <a:ext cx="3596005" cy="2699385"/>
                            </a:xfrm>
                            <a:prstGeom prst="rect">
                              <a:avLst/>
                            </a:prstGeom>
                            <a:noFill/>
                          </pic:spPr>
                        </pic:pic>
                        <pic:pic xmlns:pic="http://schemas.openxmlformats.org/drawingml/2006/picture">
                          <pic:nvPicPr>
                            <pic:cNvPr id="76" name="Picture 76"/>
                            <pic:cNvPicPr>
                              <a:picLocks noChangeAspect="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3648075" y="2752725"/>
                              <a:ext cx="3596005" cy="2699385"/>
                            </a:xfrm>
                            <a:prstGeom prst="rect">
                              <a:avLst/>
                            </a:prstGeom>
                            <a:noFill/>
                          </pic:spPr>
                        </pic:pic>
                        <pic:pic xmlns:pic="http://schemas.openxmlformats.org/drawingml/2006/picture">
                          <pic:nvPicPr>
                            <pic:cNvPr id="77" name="Picture 77"/>
                            <pic:cNvPicPr>
                              <a:picLocks noChangeAspect="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5495925"/>
                              <a:ext cx="3596005" cy="2699385"/>
                            </a:xfrm>
                            <a:prstGeom prst="rect">
                              <a:avLst/>
                            </a:prstGeom>
                            <a:noFill/>
                          </pic:spPr>
                        </pic:pic>
                        <pic:pic xmlns:pic="http://schemas.openxmlformats.org/drawingml/2006/picture">
                          <pic:nvPicPr>
                            <pic:cNvPr id="80" name="Picture 80"/>
                            <pic:cNvPicPr>
                              <a:picLocks noChangeAspect="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3648075" y="5495925"/>
                              <a:ext cx="3596005" cy="2699385"/>
                            </a:xfrm>
                            <a:prstGeom prst="rect">
                              <a:avLst/>
                            </a:prstGeom>
                            <a:noFill/>
                          </pic:spPr>
                        </pic:pic>
                      </wpg:grpSp>
                      <wps:wsp>
                        <wps:cNvPr id="82" name="Text Box 82"/>
                        <wps:cNvSpPr txBox="1"/>
                        <wps:spPr>
                          <a:xfrm>
                            <a:off x="0" y="8248650"/>
                            <a:ext cx="7244080" cy="266700"/>
                          </a:xfrm>
                          <a:prstGeom prst="rect">
                            <a:avLst/>
                          </a:prstGeom>
                          <a:solidFill>
                            <a:prstClr val="white"/>
                          </a:solidFill>
                          <a:ln>
                            <a:noFill/>
                          </a:ln>
                        </wps:spPr>
                        <wps:txbx>
                          <w:txbxContent>
                            <w:p w:rsidR="001E38B8" w:rsidRPr="00181EF0" w:rsidRDefault="001E38B8" w:rsidP="001E71AB">
                              <w:pPr>
                                <w:pStyle w:val="Caption"/>
                                <w:jc w:val="center"/>
                                <w:rPr>
                                  <w:rFonts w:cstheme="minorHAnsi"/>
                                  <w:b/>
                                  <w:noProof/>
                                  <w:color w:val="000000" w:themeColor="text1"/>
                                  <w:sz w:val="24"/>
                                </w:rPr>
                              </w:pPr>
                              <w:bookmarkStart w:id="119" w:name="_Toc515823237"/>
                              <w:r>
                                <w:t xml:space="preserve">Figure </w:t>
                              </w:r>
                              <w:r>
                                <w:fldChar w:fldCharType="begin"/>
                              </w:r>
                              <w:r>
                                <w:instrText xml:space="preserve"> SEQ Figure \* ARABIC </w:instrText>
                              </w:r>
                              <w:r>
                                <w:fldChar w:fldCharType="separate"/>
                              </w:r>
                              <w:r w:rsidR="008850CD">
                                <w:rPr>
                                  <w:noProof/>
                                </w:rPr>
                                <w:t>45</w:t>
                              </w:r>
                              <w:r>
                                <w:fldChar w:fldCharType="end"/>
                              </w:r>
                              <w:r>
                                <w:t>. Characteristics of the RF model performance under the continuous wavelet features</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370D91" id="Group 89" o:spid="_x0000_s1051" style="position:absolute;left:0;text-align:left;margin-left:-57.75pt;margin-top:0;width:570.4pt;height:670.5pt;z-index:251654144" coordsize="72440,851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">
                <v:group id="Group 81" o:spid="_x0000_s1052" style="position:absolute;width:72440;height:81953" coordsize="72440,81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shape id="Picture 74" o:spid="_x0000_s1053" type="#_x0000_t75" style="position:absolute;left:18002;width:35960;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">
                    <v:imagedata r:id="rId115" o:title=""/>
                    <v:path arrowok="t"/>
                  </v:shape>
                  <v:shape id="Picture 75" o:spid="_x0000_s1054" type="#_x0000_t75" style="position:absolute;top:27527;width:35960;height:26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">
                    <v:imagedata r:id="rId116" o:title=""/>
                    <v:path arrowok="t"/>
                  </v:shape>
                  <v:shape id="Picture 76" o:spid="_x0000_s1055" type="#_x0000_t75" style="position:absolute;left:36480;top:27527;width:35960;height:26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">
                    <v:imagedata r:id="rId117" o:title=""/>
                    <v:path arrowok="t"/>
                  </v:shape>
                  <v:shape id="Picture 77" o:spid="_x0000_s1056" type="#_x0000_t75" style="position:absolute;top:54959;width:35960;height:26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">
                    <v:imagedata r:id="rId118" o:title=""/>
                    <v:path arrowok="t"/>
                  </v:shape>
                  <v:shape id="Picture 80" o:spid="_x0000_s1057" type="#_x0000_t75" style="position:absolute;left:36480;top:54959;width:35960;height:26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">
                    <v:imagedata r:id="rId119" o:title=""/>
                    <v:path arrowok="t"/>
                  </v:shape>
                </v:group>
                <v:shape id="Text Box 82" o:spid="_x0000_s1058" type="#_x0000_t202" style="position:absolute;top:82486;width:7244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" stroked="f">
                  <v:textbox style="mso-fit-shape-to-text:t" inset="0,0,0,0">
                    <w:txbxContent>
                      <w:p w:rsidR="001E38B8" w:rsidRPr="00181EF0" w:rsidRDefault="001E38B8" w:rsidP="001E71AB">
                        <w:pPr>
                          <w:pStyle w:val="Caption"/>
                          <w:jc w:val="center"/>
                          <w:rPr>
                            <w:rFonts w:cstheme="minorHAnsi"/>
                            <w:b/>
                            <w:noProof/>
                            <w:color w:val="000000" w:themeColor="text1"/>
                            <w:sz w:val="24"/>
                          </w:rPr>
                        </w:pPr>
                        <w:bookmarkStart w:id="120" w:name="_Toc515823237"/>
                        <w:r>
                          <w:t xml:space="preserve">Figure </w:t>
                        </w:r>
                        <w:r>
                          <w:fldChar w:fldCharType="begin"/>
                        </w:r>
                        <w:r>
                          <w:instrText xml:space="preserve"> SEQ Figure \* ARABIC </w:instrText>
                        </w:r>
                        <w:r>
                          <w:fldChar w:fldCharType="separate"/>
                        </w:r>
                        <w:r w:rsidR="008850CD">
                          <w:rPr>
                            <w:noProof/>
                          </w:rPr>
                          <w:t>45</w:t>
                        </w:r>
                        <w:r>
                          <w:fldChar w:fldCharType="end"/>
                        </w:r>
                        <w:r>
                          <w:t>. Characteristics of the RF model performance under the continuous wavelet features</w:t>
                        </w:r>
                        <w:bookmarkEnd w:id="120"/>
                      </w:p>
                    </w:txbxContent>
                  </v:textbox>
                </v:shape>
                <w10:wrap type="square"/>
              </v:group>
            </w:pict>
          </mc:Fallback>
        </mc:AlternateContent>
      </w:r>
      <w:bookmarkEnd w:id="118"/>
    </w:p>
    <w:p w:rsidR="001E71AB" w:rsidRPr="008E1057" w:rsidRDefault="001E71AB" w:rsidP="001E71AB">
      <w:pPr>
        <w:pStyle w:val="Additions"/>
        <w:jc w:val="left"/>
      </w:pPr>
    </w:p>
    <w:sectPr w:rsidR="001E71AB" w:rsidRPr="008E1057" w:rsidSect="008E1057">
      <w:footerReference w:type="default" r:id="rId120"/>
      <w:pgSz w:w="11906" w:h="16838" w:code="9"/>
      <w:pgMar w:top="1440" w:right="1440" w:bottom="1440" w:left="1440" w:header="0"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791D" w:rsidRDefault="00D5791D" w:rsidP="0065072A">
      <w:pPr>
        <w:spacing w:after="0" w:line="240" w:lineRule="auto"/>
      </w:pPr>
      <w:r>
        <w:separator/>
      </w:r>
    </w:p>
  </w:endnote>
  <w:endnote w:type="continuationSeparator" w:id="0">
    <w:p w:rsidR="00D5791D" w:rsidRDefault="00D5791D" w:rsidP="006507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38B8" w:rsidRDefault="001E38B8">
    <w:pPr>
      <w:pStyle w:val="Footer"/>
      <w:jc w:val="right"/>
    </w:pPr>
  </w:p>
  <w:p w:rsidR="001E38B8" w:rsidRDefault="001E38B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6899378"/>
      <w:docPartObj>
        <w:docPartGallery w:val="Page Numbers (Bottom of Page)"/>
        <w:docPartUnique/>
      </w:docPartObj>
    </w:sdtPr>
    <w:sdtEndPr>
      <w:rPr>
        <w:noProof/>
      </w:rPr>
    </w:sdtEndPr>
    <w:sdtContent>
      <w:p w:rsidR="001E38B8" w:rsidRDefault="001E38B8">
        <w:pPr>
          <w:pStyle w:val="Footer"/>
          <w:jc w:val="right"/>
        </w:pPr>
        <w:r>
          <w:fldChar w:fldCharType="begin"/>
        </w:r>
        <w:r>
          <w:instrText xml:space="preserve"> PAGE   \* MERGEFORMAT </w:instrText>
        </w:r>
        <w:r>
          <w:fldChar w:fldCharType="separate"/>
        </w:r>
        <w:r w:rsidR="008850CD">
          <w:rPr>
            <w:noProof/>
          </w:rPr>
          <w:t>64</w:t>
        </w:r>
        <w:r>
          <w:rPr>
            <w:noProof/>
          </w:rPr>
          <w:fldChar w:fldCharType="end"/>
        </w:r>
      </w:p>
    </w:sdtContent>
  </w:sdt>
  <w:p w:rsidR="001E38B8" w:rsidRDefault="001E38B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791D" w:rsidRDefault="00D5791D" w:rsidP="0065072A">
      <w:pPr>
        <w:spacing w:after="0" w:line="240" w:lineRule="auto"/>
      </w:pPr>
      <w:r>
        <w:separator/>
      </w:r>
    </w:p>
  </w:footnote>
  <w:footnote w:type="continuationSeparator" w:id="0">
    <w:p w:rsidR="00D5791D" w:rsidRDefault="00D5791D" w:rsidP="006507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38B8" w:rsidRDefault="001E38B8" w:rsidP="0066694C">
    <w:pPr>
      <w:pStyle w:val="Header"/>
      <w:jc w:val="right"/>
    </w:pPr>
    <w:r>
      <w:rPr>
        <w:noProof/>
      </w:rPr>
      <w:drawing>
        <wp:inline distT="0" distB="0" distL="0" distR="0" wp14:anchorId="4DCFC899" wp14:editId="374F8500">
          <wp:extent cx="1458557" cy="360000"/>
          <wp:effectExtent l="0" t="0" r="0" b="2540"/>
          <wp:docPr id="7" name="Picture 7" descr="Резултат с изображение за han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Резултат с изображение за hanz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58557" cy="360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C13383"/>
    <w:multiLevelType w:val="hybridMultilevel"/>
    <w:tmpl w:val="2F9000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E54989"/>
    <w:multiLevelType w:val="hybridMultilevel"/>
    <w:tmpl w:val="A59007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7173B0"/>
    <w:multiLevelType w:val="hybridMultilevel"/>
    <w:tmpl w:val="FE2A424C"/>
    <w:lvl w:ilvl="0" w:tplc="B4D4B6DE">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081267D"/>
    <w:multiLevelType w:val="hybridMultilevel"/>
    <w:tmpl w:val="64BE5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D22E09"/>
    <w:multiLevelType w:val="hybridMultilevel"/>
    <w:tmpl w:val="97201E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016783"/>
    <w:multiLevelType w:val="hybridMultilevel"/>
    <w:tmpl w:val="90CA2DE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 w15:restartNumberingAfterBreak="0">
    <w:nsid w:val="381E0EE5"/>
    <w:multiLevelType w:val="hybridMultilevel"/>
    <w:tmpl w:val="2C46F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A75760"/>
    <w:multiLevelType w:val="hybridMultilevel"/>
    <w:tmpl w:val="7C6A88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540519"/>
    <w:multiLevelType w:val="hybridMultilevel"/>
    <w:tmpl w:val="82927F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C21047"/>
    <w:multiLevelType w:val="hybridMultilevel"/>
    <w:tmpl w:val="5F6E6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A57723"/>
    <w:multiLevelType w:val="hybridMultilevel"/>
    <w:tmpl w:val="9A7C2A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CD4429B"/>
    <w:multiLevelType w:val="hybridMultilevel"/>
    <w:tmpl w:val="0FC6A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0984C52"/>
    <w:multiLevelType w:val="hybridMultilevel"/>
    <w:tmpl w:val="69380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4C62B80"/>
    <w:multiLevelType w:val="multilevel"/>
    <w:tmpl w:val="2554606C"/>
    <w:lvl w:ilvl="0">
      <w:start w:val="2"/>
      <w:numFmt w:val="decimal"/>
      <w:lvlText w:val="%1"/>
      <w:lvlJc w:val="left"/>
      <w:pPr>
        <w:ind w:left="660" w:hanging="660"/>
      </w:pPr>
      <w:rPr>
        <w:rFonts w:hint="default"/>
      </w:rPr>
    </w:lvl>
    <w:lvl w:ilvl="1">
      <w:start w:val="2"/>
      <w:numFmt w:val="decimal"/>
      <w:lvlText w:val="%1.%2"/>
      <w:lvlJc w:val="left"/>
      <w:pPr>
        <w:ind w:left="1020" w:hanging="660"/>
      </w:pPr>
      <w:rPr>
        <w:rFonts w:hint="default"/>
      </w:rPr>
    </w:lvl>
    <w:lvl w:ilvl="2">
      <w:start w:val="2"/>
      <w:numFmt w:val="decimal"/>
      <w:lvlText w:val="%1.%2.%3"/>
      <w:lvlJc w:val="left"/>
      <w:pPr>
        <w:ind w:left="1440" w:hanging="720"/>
      </w:pPr>
      <w:rPr>
        <w:rFonts w:hint="default"/>
      </w:rPr>
    </w:lvl>
    <w:lvl w:ilvl="3">
      <w:start w:val="2"/>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78A8291E"/>
    <w:multiLevelType w:val="multilevel"/>
    <w:tmpl w:val="53962464"/>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8"/>
  </w:num>
  <w:num w:numId="2">
    <w:abstractNumId w:val="5"/>
  </w:num>
  <w:num w:numId="3">
    <w:abstractNumId w:val="3"/>
  </w:num>
  <w:num w:numId="4">
    <w:abstractNumId w:val="12"/>
  </w:num>
  <w:num w:numId="5">
    <w:abstractNumId w:val="0"/>
  </w:num>
  <w:num w:numId="6">
    <w:abstractNumId w:val="9"/>
  </w:num>
  <w:num w:numId="7">
    <w:abstractNumId w:val="10"/>
  </w:num>
  <w:num w:numId="8">
    <w:abstractNumId w:val="6"/>
  </w:num>
  <w:num w:numId="9">
    <w:abstractNumId w:val="2"/>
  </w:num>
  <w:num w:numId="10">
    <w:abstractNumId w:val="14"/>
  </w:num>
  <w:num w:numId="11">
    <w:abstractNumId w:val="13"/>
  </w:num>
  <w:num w:numId="12">
    <w:abstractNumId w:val="1"/>
  </w:num>
  <w:num w:numId="13">
    <w:abstractNumId w:val="4"/>
  </w:num>
  <w:num w:numId="14">
    <w:abstractNumId w:val="7"/>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2sDA0NDE3NDGztDRV0lEKTi0uzszPAykwqQUAP4DiRiwAAAA="/>
  </w:docVars>
  <w:rsids>
    <w:rsidRoot w:val="001E5B53"/>
    <w:rsid w:val="00001EC8"/>
    <w:rsid w:val="000116E3"/>
    <w:rsid w:val="000119BC"/>
    <w:rsid w:val="000222B4"/>
    <w:rsid w:val="0003612E"/>
    <w:rsid w:val="000473E3"/>
    <w:rsid w:val="00051E28"/>
    <w:rsid w:val="000576BE"/>
    <w:rsid w:val="000619F0"/>
    <w:rsid w:val="00061F56"/>
    <w:rsid w:val="00071A91"/>
    <w:rsid w:val="00073823"/>
    <w:rsid w:val="00090226"/>
    <w:rsid w:val="000906E8"/>
    <w:rsid w:val="000A1BF8"/>
    <w:rsid w:val="000A2408"/>
    <w:rsid w:val="000A73B9"/>
    <w:rsid w:val="000B601B"/>
    <w:rsid w:val="000B6A96"/>
    <w:rsid w:val="000B7F76"/>
    <w:rsid w:val="000C00CF"/>
    <w:rsid w:val="000C4F3D"/>
    <w:rsid w:val="000D0B57"/>
    <w:rsid w:val="000D6E16"/>
    <w:rsid w:val="000E314A"/>
    <w:rsid w:val="000F147F"/>
    <w:rsid w:val="001006D8"/>
    <w:rsid w:val="001010D9"/>
    <w:rsid w:val="00103314"/>
    <w:rsid w:val="001046E7"/>
    <w:rsid w:val="001074EB"/>
    <w:rsid w:val="001204C5"/>
    <w:rsid w:val="00125B49"/>
    <w:rsid w:val="001278BE"/>
    <w:rsid w:val="001366AA"/>
    <w:rsid w:val="00140535"/>
    <w:rsid w:val="00154486"/>
    <w:rsid w:val="001600A4"/>
    <w:rsid w:val="00160BC5"/>
    <w:rsid w:val="0016565F"/>
    <w:rsid w:val="001667F5"/>
    <w:rsid w:val="001669CF"/>
    <w:rsid w:val="0017242F"/>
    <w:rsid w:val="00172E46"/>
    <w:rsid w:val="0018688B"/>
    <w:rsid w:val="00197C8C"/>
    <w:rsid w:val="001E38B8"/>
    <w:rsid w:val="001E5B53"/>
    <w:rsid w:val="001E71AB"/>
    <w:rsid w:val="001F5815"/>
    <w:rsid w:val="00200077"/>
    <w:rsid w:val="0021597F"/>
    <w:rsid w:val="00223057"/>
    <w:rsid w:val="00224379"/>
    <w:rsid w:val="00237353"/>
    <w:rsid w:val="002473C3"/>
    <w:rsid w:val="002616E3"/>
    <w:rsid w:val="002621CF"/>
    <w:rsid w:val="00271DF4"/>
    <w:rsid w:val="00287935"/>
    <w:rsid w:val="00295FE7"/>
    <w:rsid w:val="00297058"/>
    <w:rsid w:val="002A059C"/>
    <w:rsid w:val="002B5D4E"/>
    <w:rsid w:val="002C119E"/>
    <w:rsid w:val="002D2C41"/>
    <w:rsid w:val="002D4DB7"/>
    <w:rsid w:val="002D5EF6"/>
    <w:rsid w:val="002F0DB0"/>
    <w:rsid w:val="002F19B5"/>
    <w:rsid w:val="002F1C58"/>
    <w:rsid w:val="00302839"/>
    <w:rsid w:val="003159E2"/>
    <w:rsid w:val="00316E21"/>
    <w:rsid w:val="00321764"/>
    <w:rsid w:val="0033217F"/>
    <w:rsid w:val="003351C8"/>
    <w:rsid w:val="00345C67"/>
    <w:rsid w:val="003516F2"/>
    <w:rsid w:val="00360F2A"/>
    <w:rsid w:val="00365201"/>
    <w:rsid w:val="0038205D"/>
    <w:rsid w:val="00391067"/>
    <w:rsid w:val="003A64C6"/>
    <w:rsid w:val="003B4150"/>
    <w:rsid w:val="003C5860"/>
    <w:rsid w:val="003E08FA"/>
    <w:rsid w:val="003E5CEA"/>
    <w:rsid w:val="003E6D8D"/>
    <w:rsid w:val="00417186"/>
    <w:rsid w:val="00441A3C"/>
    <w:rsid w:val="0044775D"/>
    <w:rsid w:val="00463B12"/>
    <w:rsid w:val="004675BB"/>
    <w:rsid w:val="00474BF7"/>
    <w:rsid w:val="00481C82"/>
    <w:rsid w:val="004A096B"/>
    <w:rsid w:val="004A64B8"/>
    <w:rsid w:val="004B02A6"/>
    <w:rsid w:val="004D105D"/>
    <w:rsid w:val="004D1A9E"/>
    <w:rsid w:val="004D57F7"/>
    <w:rsid w:val="004D753D"/>
    <w:rsid w:val="00515776"/>
    <w:rsid w:val="0052782A"/>
    <w:rsid w:val="00563B34"/>
    <w:rsid w:val="00563E7C"/>
    <w:rsid w:val="00564337"/>
    <w:rsid w:val="005706F5"/>
    <w:rsid w:val="00592C55"/>
    <w:rsid w:val="00594213"/>
    <w:rsid w:val="005A4F85"/>
    <w:rsid w:val="005B3E2E"/>
    <w:rsid w:val="005B566F"/>
    <w:rsid w:val="005D0169"/>
    <w:rsid w:val="005D1626"/>
    <w:rsid w:val="005D2326"/>
    <w:rsid w:val="005F0A52"/>
    <w:rsid w:val="005F5E7F"/>
    <w:rsid w:val="005F7C85"/>
    <w:rsid w:val="005F7FBC"/>
    <w:rsid w:val="006008E2"/>
    <w:rsid w:val="00600DCB"/>
    <w:rsid w:val="006016E9"/>
    <w:rsid w:val="00607C71"/>
    <w:rsid w:val="006100DA"/>
    <w:rsid w:val="00614444"/>
    <w:rsid w:val="00616FEF"/>
    <w:rsid w:val="00620206"/>
    <w:rsid w:val="00620E5D"/>
    <w:rsid w:val="006232F5"/>
    <w:rsid w:val="00627BC4"/>
    <w:rsid w:val="0063498A"/>
    <w:rsid w:val="00635E45"/>
    <w:rsid w:val="0065072A"/>
    <w:rsid w:val="0066694C"/>
    <w:rsid w:val="00681AB3"/>
    <w:rsid w:val="00687576"/>
    <w:rsid w:val="006879D7"/>
    <w:rsid w:val="00696785"/>
    <w:rsid w:val="006A156A"/>
    <w:rsid w:val="006D05FA"/>
    <w:rsid w:val="006E0C5A"/>
    <w:rsid w:val="00723D31"/>
    <w:rsid w:val="0072495F"/>
    <w:rsid w:val="00764FAD"/>
    <w:rsid w:val="007653DF"/>
    <w:rsid w:val="007A471A"/>
    <w:rsid w:val="007B5233"/>
    <w:rsid w:val="007C0FBC"/>
    <w:rsid w:val="007D2AEB"/>
    <w:rsid w:val="007E4E38"/>
    <w:rsid w:val="007E6B1D"/>
    <w:rsid w:val="008113CC"/>
    <w:rsid w:val="00815A62"/>
    <w:rsid w:val="008248CF"/>
    <w:rsid w:val="00827D67"/>
    <w:rsid w:val="00830525"/>
    <w:rsid w:val="008335D3"/>
    <w:rsid w:val="008360AD"/>
    <w:rsid w:val="008451A1"/>
    <w:rsid w:val="00855D70"/>
    <w:rsid w:val="0086215D"/>
    <w:rsid w:val="00862897"/>
    <w:rsid w:val="00871066"/>
    <w:rsid w:val="008809EF"/>
    <w:rsid w:val="008850CD"/>
    <w:rsid w:val="008A1DA6"/>
    <w:rsid w:val="008B46F8"/>
    <w:rsid w:val="008C1A47"/>
    <w:rsid w:val="008C36BF"/>
    <w:rsid w:val="008D2A57"/>
    <w:rsid w:val="008D73FB"/>
    <w:rsid w:val="008E1057"/>
    <w:rsid w:val="008E1876"/>
    <w:rsid w:val="008E5834"/>
    <w:rsid w:val="008F1E4A"/>
    <w:rsid w:val="00904511"/>
    <w:rsid w:val="009127B5"/>
    <w:rsid w:val="0091317D"/>
    <w:rsid w:val="009344A9"/>
    <w:rsid w:val="00935C4E"/>
    <w:rsid w:val="0095509D"/>
    <w:rsid w:val="00982868"/>
    <w:rsid w:val="0098292C"/>
    <w:rsid w:val="00984B9C"/>
    <w:rsid w:val="00992C4B"/>
    <w:rsid w:val="009969B2"/>
    <w:rsid w:val="009A6D52"/>
    <w:rsid w:val="009B6B5B"/>
    <w:rsid w:val="009C3150"/>
    <w:rsid w:val="009C5A4F"/>
    <w:rsid w:val="009D30E6"/>
    <w:rsid w:val="009D4BC7"/>
    <w:rsid w:val="009E351B"/>
    <w:rsid w:val="009E5F16"/>
    <w:rsid w:val="009F2471"/>
    <w:rsid w:val="009F37DA"/>
    <w:rsid w:val="009F5F2B"/>
    <w:rsid w:val="009F6AF6"/>
    <w:rsid w:val="00A04D46"/>
    <w:rsid w:val="00A13F86"/>
    <w:rsid w:val="00A23378"/>
    <w:rsid w:val="00A27D2A"/>
    <w:rsid w:val="00A34747"/>
    <w:rsid w:val="00A56BF7"/>
    <w:rsid w:val="00A57D09"/>
    <w:rsid w:val="00A70B10"/>
    <w:rsid w:val="00A805AC"/>
    <w:rsid w:val="00A8342D"/>
    <w:rsid w:val="00A96B39"/>
    <w:rsid w:val="00AA322E"/>
    <w:rsid w:val="00AB7A38"/>
    <w:rsid w:val="00AC26D1"/>
    <w:rsid w:val="00AC3744"/>
    <w:rsid w:val="00AD30B3"/>
    <w:rsid w:val="00AE40E9"/>
    <w:rsid w:val="00AE4B13"/>
    <w:rsid w:val="00B127E0"/>
    <w:rsid w:val="00B13AEA"/>
    <w:rsid w:val="00B15259"/>
    <w:rsid w:val="00B225B6"/>
    <w:rsid w:val="00B25520"/>
    <w:rsid w:val="00B30EED"/>
    <w:rsid w:val="00B421C6"/>
    <w:rsid w:val="00B42845"/>
    <w:rsid w:val="00B45C60"/>
    <w:rsid w:val="00B52A3F"/>
    <w:rsid w:val="00B5638D"/>
    <w:rsid w:val="00B70232"/>
    <w:rsid w:val="00B70637"/>
    <w:rsid w:val="00B7233E"/>
    <w:rsid w:val="00B748B1"/>
    <w:rsid w:val="00B81357"/>
    <w:rsid w:val="00B82B83"/>
    <w:rsid w:val="00B82C8D"/>
    <w:rsid w:val="00B90550"/>
    <w:rsid w:val="00BA228D"/>
    <w:rsid w:val="00BD0B14"/>
    <w:rsid w:val="00BD0B9B"/>
    <w:rsid w:val="00BD1E6C"/>
    <w:rsid w:val="00BD796E"/>
    <w:rsid w:val="00BE6873"/>
    <w:rsid w:val="00C15A88"/>
    <w:rsid w:val="00C15B81"/>
    <w:rsid w:val="00C165F8"/>
    <w:rsid w:val="00C3747A"/>
    <w:rsid w:val="00C37AF2"/>
    <w:rsid w:val="00C4644B"/>
    <w:rsid w:val="00C6013E"/>
    <w:rsid w:val="00C63BD1"/>
    <w:rsid w:val="00C648EC"/>
    <w:rsid w:val="00C815D1"/>
    <w:rsid w:val="00CA7A78"/>
    <w:rsid w:val="00CA7EF5"/>
    <w:rsid w:val="00CD4109"/>
    <w:rsid w:val="00CE33B2"/>
    <w:rsid w:val="00CE4C4E"/>
    <w:rsid w:val="00CF0225"/>
    <w:rsid w:val="00D006E3"/>
    <w:rsid w:val="00D05BA7"/>
    <w:rsid w:val="00D07050"/>
    <w:rsid w:val="00D1243D"/>
    <w:rsid w:val="00D2054F"/>
    <w:rsid w:val="00D3186D"/>
    <w:rsid w:val="00D42BB4"/>
    <w:rsid w:val="00D46A54"/>
    <w:rsid w:val="00D5791D"/>
    <w:rsid w:val="00D72213"/>
    <w:rsid w:val="00D73D30"/>
    <w:rsid w:val="00D74EDF"/>
    <w:rsid w:val="00D76178"/>
    <w:rsid w:val="00D90274"/>
    <w:rsid w:val="00D9695F"/>
    <w:rsid w:val="00DB0055"/>
    <w:rsid w:val="00DB1246"/>
    <w:rsid w:val="00DC0223"/>
    <w:rsid w:val="00DC2BF0"/>
    <w:rsid w:val="00DE1ADF"/>
    <w:rsid w:val="00E016ED"/>
    <w:rsid w:val="00E11E94"/>
    <w:rsid w:val="00E1404F"/>
    <w:rsid w:val="00E14C25"/>
    <w:rsid w:val="00E25E7F"/>
    <w:rsid w:val="00E572B9"/>
    <w:rsid w:val="00E66BFD"/>
    <w:rsid w:val="00E7193B"/>
    <w:rsid w:val="00E77DC6"/>
    <w:rsid w:val="00E93250"/>
    <w:rsid w:val="00EA5B64"/>
    <w:rsid w:val="00EC112A"/>
    <w:rsid w:val="00EE109F"/>
    <w:rsid w:val="00EE10F1"/>
    <w:rsid w:val="00EF162D"/>
    <w:rsid w:val="00EF70AA"/>
    <w:rsid w:val="00F03D47"/>
    <w:rsid w:val="00F12D9C"/>
    <w:rsid w:val="00F26887"/>
    <w:rsid w:val="00F67332"/>
    <w:rsid w:val="00F90086"/>
    <w:rsid w:val="00FB119A"/>
    <w:rsid w:val="00FD6163"/>
    <w:rsid w:val="00FE0D3F"/>
    <w:rsid w:val="00FF0F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92BFA1"/>
  <w15:chartTrackingRefBased/>
  <w15:docId w15:val="{9A30EA53-4F3C-4A98-B518-A84CD6AA96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13F8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7D0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612E"/>
    <w:pPr>
      <w:keepNext/>
      <w:keepLines/>
      <w:spacing w:before="40" w:after="0"/>
      <w:outlineLvl w:val="2"/>
    </w:pPr>
    <w:rPr>
      <w:rFonts w:asciiTheme="majorHAnsi" w:eastAsiaTheme="majorEastAsia" w:hAnsiTheme="majorHAnsi" w:cstheme="majorBidi"/>
      <w:color w:val="1F4D78" w:themeColor="accent1" w:themeShade="7F"/>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07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072A"/>
  </w:style>
  <w:style w:type="paragraph" w:styleId="Footer">
    <w:name w:val="footer"/>
    <w:basedOn w:val="Normal"/>
    <w:link w:val="FooterChar"/>
    <w:uiPriority w:val="99"/>
    <w:unhideWhenUsed/>
    <w:rsid w:val="006507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072A"/>
  </w:style>
  <w:style w:type="character" w:styleId="LineNumber">
    <w:name w:val="line number"/>
    <w:basedOn w:val="DefaultParagraphFont"/>
    <w:uiPriority w:val="99"/>
    <w:semiHidden/>
    <w:unhideWhenUsed/>
    <w:rsid w:val="005D0169"/>
  </w:style>
  <w:style w:type="paragraph" w:styleId="ListParagraph">
    <w:name w:val="List Paragraph"/>
    <w:basedOn w:val="Normal"/>
    <w:link w:val="ListParagraphChar"/>
    <w:uiPriority w:val="34"/>
    <w:qFormat/>
    <w:rsid w:val="008E1057"/>
    <w:pPr>
      <w:ind w:left="720"/>
      <w:contextualSpacing/>
    </w:pPr>
  </w:style>
  <w:style w:type="character" w:customStyle="1" w:styleId="Heading1Char">
    <w:name w:val="Heading 1 Char"/>
    <w:basedOn w:val="DefaultParagraphFont"/>
    <w:link w:val="Heading1"/>
    <w:uiPriority w:val="9"/>
    <w:rsid w:val="00A13F86"/>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A13F86"/>
    <w:pPr>
      <w:outlineLvl w:val="9"/>
    </w:pPr>
  </w:style>
  <w:style w:type="paragraph" w:customStyle="1" w:styleId="chapters">
    <w:name w:val="chapters"/>
    <w:basedOn w:val="Normal"/>
    <w:link w:val="chaptersChar"/>
    <w:qFormat/>
    <w:rsid w:val="00A57D09"/>
    <w:pPr>
      <w:widowControl w:val="0"/>
      <w:jc w:val="center"/>
    </w:pPr>
    <w:rPr>
      <w:rFonts w:ascii="Times New Roman" w:hAnsi="Times New Roman" w:cs="Times New Roman"/>
      <w:sz w:val="36"/>
    </w:rPr>
  </w:style>
  <w:style w:type="paragraph" w:customStyle="1" w:styleId="Additions">
    <w:name w:val="Additions"/>
    <w:basedOn w:val="Normal"/>
    <w:link w:val="AdditionsChar"/>
    <w:qFormat/>
    <w:rsid w:val="00A04D46"/>
    <w:pPr>
      <w:jc w:val="center"/>
    </w:pPr>
    <w:rPr>
      <w:rFonts w:ascii="Times New Roman" w:hAnsi="Times New Roman" w:cs="Times New Roman"/>
      <w:b/>
      <w:sz w:val="24"/>
    </w:rPr>
  </w:style>
  <w:style w:type="character" w:customStyle="1" w:styleId="chaptersChar">
    <w:name w:val="chapters Char"/>
    <w:basedOn w:val="DefaultParagraphFont"/>
    <w:link w:val="chapters"/>
    <w:rsid w:val="00A57D09"/>
    <w:rPr>
      <w:rFonts w:ascii="Times New Roman" w:hAnsi="Times New Roman" w:cs="Times New Roman"/>
      <w:sz w:val="36"/>
    </w:rPr>
  </w:style>
  <w:style w:type="paragraph" w:styleId="TOC1">
    <w:name w:val="toc 1"/>
    <w:basedOn w:val="Normal"/>
    <w:next w:val="Normal"/>
    <w:autoRedefine/>
    <w:uiPriority w:val="39"/>
    <w:unhideWhenUsed/>
    <w:rsid w:val="00A04D46"/>
    <w:pPr>
      <w:spacing w:before="120" w:after="120"/>
    </w:pPr>
    <w:rPr>
      <w:rFonts w:cstheme="minorHAnsi"/>
      <w:b/>
      <w:bCs/>
      <w:caps/>
      <w:sz w:val="20"/>
      <w:szCs w:val="20"/>
    </w:rPr>
  </w:style>
  <w:style w:type="character" w:customStyle="1" w:styleId="AdditionsChar">
    <w:name w:val="Additions Char"/>
    <w:basedOn w:val="DefaultParagraphFont"/>
    <w:link w:val="Additions"/>
    <w:rsid w:val="00A04D46"/>
    <w:rPr>
      <w:rFonts w:ascii="Times New Roman" w:hAnsi="Times New Roman" w:cs="Times New Roman"/>
      <w:b/>
      <w:sz w:val="24"/>
    </w:rPr>
  </w:style>
  <w:style w:type="paragraph" w:styleId="TOC2">
    <w:name w:val="toc 2"/>
    <w:basedOn w:val="Normal"/>
    <w:next w:val="Normal"/>
    <w:autoRedefine/>
    <w:uiPriority w:val="39"/>
    <w:unhideWhenUsed/>
    <w:rsid w:val="00A04D46"/>
    <w:pPr>
      <w:spacing w:after="0"/>
      <w:ind w:left="220"/>
    </w:pPr>
    <w:rPr>
      <w:rFonts w:cstheme="minorHAnsi"/>
      <w:smallCaps/>
      <w:sz w:val="20"/>
      <w:szCs w:val="20"/>
    </w:rPr>
  </w:style>
  <w:style w:type="paragraph" w:styleId="TOC3">
    <w:name w:val="toc 3"/>
    <w:basedOn w:val="Normal"/>
    <w:next w:val="Normal"/>
    <w:autoRedefine/>
    <w:uiPriority w:val="39"/>
    <w:unhideWhenUsed/>
    <w:rsid w:val="00A04D46"/>
    <w:pPr>
      <w:spacing w:after="0"/>
      <w:ind w:left="440"/>
    </w:pPr>
    <w:rPr>
      <w:rFonts w:cstheme="minorHAnsi"/>
      <w:i/>
      <w:iCs/>
      <w:sz w:val="20"/>
      <w:szCs w:val="20"/>
    </w:rPr>
  </w:style>
  <w:style w:type="paragraph" w:styleId="TOC4">
    <w:name w:val="toc 4"/>
    <w:basedOn w:val="Normal"/>
    <w:next w:val="Normal"/>
    <w:autoRedefine/>
    <w:uiPriority w:val="39"/>
    <w:unhideWhenUsed/>
    <w:rsid w:val="00A04D46"/>
    <w:pPr>
      <w:spacing w:after="0"/>
      <w:ind w:left="660"/>
    </w:pPr>
    <w:rPr>
      <w:rFonts w:cstheme="minorHAnsi"/>
      <w:sz w:val="18"/>
      <w:szCs w:val="18"/>
    </w:rPr>
  </w:style>
  <w:style w:type="paragraph" w:styleId="TOC5">
    <w:name w:val="toc 5"/>
    <w:basedOn w:val="Normal"/>
    <w:next w:val="Normal"/>
    <w:autoRedefine/>
    <w:uiPriority w:val="39"/>
    <w:unhideWhenUsed/>
    <w:rsid w:val="00A04D46"/>
    <w:pPr>
      <w:spacing w:after="0"/>
      <w:ind w:left="880"/>
    </w:pPr>
    <w:rPr>
      <w:rFonts w:cstheme="minorHAnsi"/>
      <w:sz w:val="18"/>
      <w:szCs w:val="18"/>
    </w:rPr>
  </w:style>
  <w:style w:type="paragraph" w:styleId="TOC6">
    <w:name w:val="toc 6"/>
    <w:basedOn w:val="Normal"/>
    <w:next w:val="Normal"/>
    <w:autoRedefine/>
    <w:uiPriority w:val="39"/>
    <w:unhideWhenUsed/>
    <w:rsid w:val="00A04D46"/>
    <w:pPr>
      <w:spacing w:after="0"/>
      <w:ind w:left="1100"/>
    </w:pPr>
    <w:rPr>
      <w:rFonts w:cstheme="minorHAnsi"/>
      <w:sz w:val="18"/>
      <w:szCs w:val="18"/>
    </w:rPr>
  </w:style>
  <w:style w:type="paragraph" w:styleId="TOC7">
    <w:name w:val="toc 7"/>
    <w:basedOn w:val="Normal"/>
    <w:next w:val="Normal"/>
    <w:autoRedefine/>
    <w:uiPriority w:val="39"/>
    <w:unhideWhenUsed/>
    <w:rsid w:val="00A04D46"/>
    <w:pPr>
      <w:spacing w:after="0"/>
      <w:ind w:left="1320"/>
    </w:pPr>
    <w:rPr>
      <w:rFonts w:cstheme="minorHAnsi"/>
      <w:sz w:val="18"/>
      <w:szCs w:val="18"/>
    </w:rPr>
  </w:style>
  <w:style w:type="paragraph" w:styleId="TOC8">
    <w:name w:val="toc 8"/>
    <w:basedOn w:val="Normal"/>
    <w:next w:val="Normal"/>
    <w:autoRedefine/>
    <w:uiPriority w:val="39"/>
    <w:unhideWhenUsed/>
    <w:rsid w:val="00A04D46"/>
    <w:pPr>
      <w:spacing w:after="0"/>
      <w:ind w:left="1540"/>
    </w:pPr>
    <w:rPr>
      <w:rFonts w:cstheme="minorHAnsi"/>
      <w:sz w:val="18"/>
      <w:szCs w:val="18"/>
    </w:rPr>
  </w:style>
  <w:style w:type="paragraph" w:styleId="TOC9">
    <w:name w:val="toc 9"/>
    <w:basedOn w:val="Normal"/>
    <w:next w:val="Normal"/>
    <w:autoRedefine/>
    <w:uiPriority w:val="39"/>
    <w:unhideWhenUsed/>
    <w:rsid w:val="00A04D46"/>
    <w:pPr>
      <w:spacing w:after="0"/>
      <w:ind w:left="1760"/>
    </w:pPr>
    <w:rPr>
      <w:rFonts w:cstheme="minorHAnsi"/>
      <w:sz w:val="18"/>
      <w:szCs w:val="18"/>
    </w:rPr>
  </w:style>
  <w:style w:type="character" w:customStyle="1" w:styleId="Heading2Char">
    <w:name w:val="Heading 2 Char"/>
    <w:basedOn w:val="DefaultParagraphFont"/>
    <w:link w:val="Heading2"/>
    <w:uiPriority w:val="9"/>
    <w:rsid w:val="00A57D09"/>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A57D09"/>
    <w:rPr>
      <w:color w:val="0563C1" w:themeColor="hyperlink"/>
      <w:u w:val="single"/>
    </w:rPr>
  </w:style>
  <w:style w:type="character" w:customStyle="1" w:styleId="Heading3Char">
    <w:name w:val="Heading 3 Char"/>
    <w:basedOn w:val="DefaultParagraphFont"/>
    <w:link w:val="Heading3"/>
    <w:uiPriority w:val="9"/>
    <w:rsid w:val="0003612E"/>
    <w:rPr>
      <w:rFonts w:asciiTheme="majorHAnsi" w:eastAsiaTheme="majorEastAsia" w:hAnsiTheme="majorHAnsi" w:cstheme="majorBidi"/>
      <w:color w:val="1F4D78" w:themeColor="accent1" w:themeShade="7F"/>
      <w:sz w:val="24"/>
      <w:szCs w:val="24"/>
      <w:lang w:val="en-GB"/>
    </w:rPr>
  </w:style>
  <w:style w:type="paragraph" w:styleId="Caption">
    <w:name w:val="caption"/>
    <w:basedOn w:val="Normal"/>
    <w:next w:val="Normal"/>
    <w:uiPriority w:val="35"/>
    <w:unhideWhenUsed/>
    <w:qFormat/>
    <w:rsid w:val="0003612E"/>
    <w:pPr>
      <w:spacing w:after="200" w:line="240" w:lineRule="auto"/>
    </w:pPr>
    <w:rPr>
      <w:i/>
      <w:iCs/>
      <w:color w:val="44546A" w:themeColor="text2"/>
      <w:sz w:val="18"/>
      <w:szCs w:val="18"/>
      <w:lang w:val="en-GB"/>
    </w:rPr>
  </w:style>
  <w:style w:type="table" w:styleId="ListTable2">
    <w:name w:val="List Table 2"/>
    <w:basedOn w:val="TableNormal"/>
    <w:uiPriority w:val="47"/>
    <w:rsid w:val="0003612E"/>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3">
    <w:name w:val="List Table 2 Accent 3"/>
    <w:basedOn w:val="TableNormal"/>
    <w:uiPriority w:val="47"/>
    <w:rsid w:val="00A23378"/>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PlaceholderText">
    <w:name w:val="Placeholder Text"/>
    <w:basedOn w:val="DefaultParagraphFont"/>
    <w:uiPriority w:val="99"/>
    <w:semiHidden/>
    <w:rsid w:val="006232F5"/>
    <w:rPr>
      <w:color w:val="808080"/>
    </w:rPr>
  </w:style>
  <w:style w:type="paragraph" w:customStyle="1" w:styleId="mainsection">
    <w:name w:val="main section"/>
    <w:basedOn w:val="Normal"/>
    <w:link w:val="mainsectionChar"/>
    <w:qFormat/>
    <w:rsid w:val="00AA322E"/>
    <w:rPr>
      <w:rFonts w:cstheme="minorHAnsi"/>
      <w:b/>
      <w:color w:val="000000" w:themeColor="text1"/>
      <w:sz w:val="24"/>
    </w:rPr>
  </w:style>
  <w:style w:type="paragraph" w:customStyle="1" w:styleId="Lowersection">
    <w:name w:val="Lower section"/>
    <w:basedOn w:val="Heading2"/>
    <w:link w:val="LowersectionChar"/>
    <w:qFormat/>
    <w:rsid w:val="00AA322E"/>
    <w:pPr>
      <w:ind w:firstLine="720"/>
    </w:pPr>
    <w:rPr>
      <w:rFonts w:asciiTheme="minorHAnsi" w:hAnsiTheme="minorHAnsi" w:cstheme="minorHAnsi"/>
      <w:b/>
      <w:color w:val="000000" w:themeColor="text1"/>
      <w:sz w:val="24"/>
    </w:rPr>
  </w:style>
  <w:style w:type="character" w:customStyle="1" w:styleId="mainsectionChar">
    <w:name w:val="main section Char"/>
    <w:basedOn w:val="DefaultParagraphFont"/>
    <w:link w:val="mainsection"/>
    <w:rsid w:val="00AA322E"/>
    <w:rPr>
      <w:rFonts w:cstheme="minorHAnsi"/>
      <w:b/>
      <w:color w:val="000000" w:themeColor="text1"/>
      <w:sz w:val="24"/>
    </w:rPr>
  </w:style>
  <w:style w:type="paragraph" w:customStyle="1" w:styleId="lowestsection">
    <w:name w:val="lowest section"/>
    <w:basedOn w:val="ListParagraph"/>
    <w:link w:val="lowestsectionChar"/>
    <w:qFormat/>
    <w:rsid w:val="00AA322E"/>
    <w:pPr>
      <w:ind w:left="1800"/>
    </w:pPr>
    <w:rPr>
      <w:rFonts w:cstheme="minorHAnsi"/>
      <w:b/>
    </w:rPr>
  </w:style>
  <w:style w:type="character" w:customStyle="1" w:styleId="LowersectionChar">
    <w:name w:val="Lower section Char"/>
    <w:basedOn w:val="Heading2Char"/>
    <w:link w:val="Lowersection"/>
    <w:rsid w:val="00AA322E"/>
    <w:rPr>
      <w:rFonts w:asciiTheme="majorHAnsi" w:eastAsiaTheme="majorEastAsia" w:hAnsiTheme="majorHAnsi" w:cstheme="minorHAnsi"/>
      <w:b/>
      <w:color w:val="000000" w:themeColor="text1"/>
      <w:sz w:val="24"/>
      <w:szCs w:val="26"/>
    </w:rPr>
  </w:style>
  <w:style w:type="paragraph" w:styleId="TableofFigures">
    <w:name w:val="table of figures"/>
    <w:basedOn w:val="Normal"/>
    <w:next w:val="Normal"/>
    <w:uiPriority w:val="99"/>
    <w:unhideWhenUsed/>
    <w:rsid w:val="005706F5"/>
    <w:pPr>
      <w:spacing w:after="0"/>
      <w:ind w:left="440" w:hanging="440"/>
    </w:pPr>
    <w:rPr>
      <w:rFonts w:cstheme="minorHAnsi"/>
      <w:smallCaps/>
      <w:sz w:val="20"/>
      <w:szCs w:val="20"/>
    </w:rPr>
  </w:style>
  <w:style w:type="character" w:customStyle="1" w:styleId="ListParagraphChar">
    <w:name w:val="List Paragraph Char"/>
    <w:basedOn w:val="DefaultParagraphFont"/>
    <w:link w:val="ListParagraph"/>
    <w:uiPriority w:val="34"/>
    <w:rsid w:val="00AA322E"/>
  </w:style>
  <w:style w:type="character" w:customStyle="1" w:styleId="lowestsectionChar">
    <w:name w:val="lowest section Char"/>
    <w:basedOn w:val="ListParagraphChar"/>
    <w:link w:val="lowestsection"/>
    <w:rsid w:val="00AA322E"/>
    <w:rPr>
      <w:rFonts w:cstheme="minorHAnsi"/>
      <w:b/>
    </w:rPr>
  </w:style>
  <w:style w:type="table" w:styleId="TableGrid">
    <w:name w:val="Table Grid"/>
    <w:basedOn w:val="TableNormal"/>
    <w:uiPriority w:val="39"/>
    <w:rsid w:val="00A96B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405518">
      <w:bodyDiv w:val="1"/>
      <w:marLeft w:val="0"/>
      <w:marRight w:val="0"/>
      <w:marTop w:val="0"/>
      <w:marBottom w:val="0"/>
      <w:divBdr>
        <w:top w:val="none" w:sz="0" w:space="0" w:color="auto"/>
        <w:left w:val="none" w:sz="0" w:space="0" w:color="auto"/>
        <w:bottom w:val="none" w:sz="0" w:space="0" w:color="auto"/>
        <w:right w:val="none" w:sz="0" w:space="0" w:color="auto"/>
      </w:divBdr>
    </w:div>
    <w:div w:id="329796814">
      <w:bodyDiv w:val="1"/>
      <w:marLeft w:val="0"/>
      <w:marRight w:val="0"/>
      <w:marTop w:val="0"/>
      <w:marBottom w:val="0"/>
      <w:divBdr>
        <w:top w:val="none" w:sz="0" w:space="0" w:color="auto"/>
        <w:left w:val="none" w:sz="0" w:space="0" w:color="auto"/>
        <w:bottom w:val="none" w:sz="0" w:space="0" w:color="auto"/>
        <w:right w:val="none" w:sz="0" w:space="0" w:color="auto"/>
      </w:divBdr>
    </w:div>
    <w:div w:id="1261449273">
      <w:bodyDiv w:val="1"/>
      <w:marLeft w:val="0"/>
      <w:marRight w:val="0"/>
      <w:marTop w:val="0"/>
      <w:marBottom w:val="0"/>
      <w:divBdr>
        <w:top w:val="none" w:sz="0" w:space="0" w:color="auto"/>
        <w:left w:val="none" w:sz="0" w:space="0" w:color="auto"/>
        <w:bottom w:val="none" w:sz="0" w:space="0" w:color="auto"/>
        <w:right w:val="none" w:sz="0" w:space="0" w:color="auto"/>
      </w:divBdr>
    </w:div>
    <w:div w:id="1752311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hyperlink" Target="file:///G:\Master%20Graduation\Master%20thesis\report%20parts\%5b27-05-2018%5d%20%5bMaster%20Graduation%20Report%5d%20Automatic%20Sleep%20Stage%20Scoring%20through%20single%20channel%20EEG%20data.docx" TargetMode="Externa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emf"/><Relationship Id="rId74" Type="http://schemas.openxmlformats.org/officeDocument/2006/relationships/image" Target="media/image61.png"/><Relationship Id="rId79" Type="http://schemas.openxmlformats.org/officeDocument/2006/relationships/image" Target="media/image66.jpg"/><Relationship Id="rId102" Type="http://schemas.openxmlformats.org/officeDocument/2006/relationships/image" Target="media/image89.pn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9.png"/><Relationship Id="rId90" Type="http://schemas.openxmlformats.org/officeDocument/2006/relationships/image" Target="media/image77.png"/><Relationship Id="rId95" Type="http://schemas.openxmlformats.org/officeDocument/2006/relationships/image" Target="media/image82.png"/><Relationship Id="rId19" Type="http://schemas.openxmlformats.org/officeDocument/2006/relationships/image" Target="media/image6.png"/><Relationship Id="rId14" Type="http://schemas.openxmlformats.org/officeDocument/2006/relationships/hyperlink" Target="file:///G:\Master%20Graduation\Master%20thesis\report%20parts\%5b27-05-2018%5d%20%5bMaster%20Graduation%20Report%5d%20Automatic%20Sleep%20Stage%20Scoring%20through%20single%20channel%20EEG%20data.docx"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emf"/><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13" Type="http://schemas.openxmlformats.org/officeDocument/2006/relationships/image" Target="media/image100.png"/><Relationship Id="rId118" Type="http://schemas.openxmlformats.org/officeDocument/2006/relationships/image" Target="media/image105.png"/><Relationship Id="rId8" Type="http://schemas.openxmlformats.org/officeDocument/2006/relationships/footer" Target="footer1.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G:\Master%20Graduation\Master%20thesis\report%20parts\%5b27-05-2018%5d%20%5bMaster%20Graduation%20Report%5d%20Automatic%20Sleep%20Stage%20Scoring%20through%20single%20channel%20EEG%20data.docx"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jpg"/><Relationship Id="rId67" Type="http://schemas.openxmlformats.org/officeDocument/2006/relationships/image" Target="media/image54.png"/><Relationship Id="rId103" Type="http://schemas.openxmlformats.org/officeDocument/2006/relationships/image" Target="media/image90.png"/><Relationship Id="rId108" Type="http://schemas.openxmlformats.org/officeDocument/2006/relationships/image" Target="media/image95.png"/><Relationship Id="rId116" Type="http://schemas.openxmlformats.org/officeDocument/2006/relationships/image" Target="media/image10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11" Type="http://schemas.openxmlformats.org/officeDocument/2006/relationships/image" Target="media/image9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jpg"/><Relationship Id="rId57" Type="http://schemas.openxmlformats.org/officeDocument/2006/relationships/image" Target="media/image44.png"/><Relationship Id="rId106" Type="http://schemas.openxmlformats.org/officeDocument/2006/relationships/image" Target="media/image93.png"/><Relationship Id="rId114" Type="http://schemas.openxmlformats.org/officeDocument/2006/relationships/image" Target="media/image101.png"/><Relationship Id="rId119" Type="http://schemas.openxmlformats.org/officeDocument/2006/relationships/image" Target="media/image106.png"/><Relationship Id="rId10" Type="http://schemas.openxmlformats.org/officeDocument/2006/relationships/hyperlink" Target="file:///G:\Master%20Graduation\Master%20thesis\report%20parts\%5b27-05-2018%5d%20%5bMaster%20Graduation%20Report%5d%20Automatic%20Sleep%20Stage%20Scoring%20through%20single%20channel%20EEG%20data.docx" TargetMode="Externa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emf"/><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G:\Master%20Graduation\Master%20thesis\report%20parts\%5b27-05-2018%5d%20%5bMaster%20Graduation%20Report%5d%20Automatic%20Sleep%20Stage%20Scoring%20through%20single%20channel%20EEG%20data.docx" TargetMode="External"/><Relationship Id="rId18" Type="http://schemas.openxmlformats.org/officeDocument/2006/relationships/image" Target="media/image5.jpe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9B0DE36D-293C-42F4-AEF4-F3257FA51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9</TotalTime>
  <Pages>71</Pages>
  <Words>44375</Words>
  <Characters>252943</Characters>
  <Application>Microsoft Office Word</Application>
  <DocSecurity>0</DocSecurity>
  <Lines>2107</Lines>
  <Paragraphs>5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Sofroniev</dc:creator>
  <cp:keywords/>
  <dc:description/>
  <cp:lastModifiedBy>Martin Sofroniev</cp:lastModifiedBy>
  <cp:revision>14</cp:revision>
  <cp:lastPrinted>2018-05-31T21:14:00Z</cp:lastPrinted>
  <dcterms:created xsi:type="dcterms:W3CDTF">2018-06-03T19:17:00Z</dcterms:created>
  <dcterms:modified xsi:type="dcterms:W3CDTF">2018-06-13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392797-5ace-3654-a6b8-257bcf33cee0</vt:lpwstr>
  </property>
  <property fmtid="{D5CDD505-2E9C-101B-9397-08002B2CF9AE}" pid="24" name="Mendeley Citation Style_1">
    <vt:lpwstr>http://www.zotero.org/styles/ieee</vt:lpwstr>
  </property>
</Properties>
</file>